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229043"/>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258FA500" w14:textId="0D1F94AF" w:rsidR="00EC1A98" w:rsidRDefault="00C152F0" w:rsidP="00EC1A98">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229043" w:history="1">
            <w:r w:rsidR="00EC1A98" w:rsidRPr="0099424D">
              <w:rPr>
                <w:rStyle w:val="Hyperlink"/>
              </w:rPr>
              <w:t>ABSTRACT</w:t>
            </w:r>
            <w:r w:rsidR="00EC1A98">
              <w:rPr>
                <w:webHidden/>
              </w:rPr>
              <w:tab/>
            </w:r>
            <w:r w:rsidR="00EC1A98">
              <w:rPr>
                <w:webHidden/>
              </w:rPr>
              <w:fldChar w:fldCharType="begin"/>
            </w:r>
            <w:r w:rsidR="00EC1A98">
              <w:rPr>
                <w:webHidden/>
              </w:rPr>
              <w:instrText xml:space="preserve"> PAGEREF _Toc73229043 \h </w:instrText>
            </w:r>
            <w:r w:rsidR="00EC1A98">
              <w:rPr>
                <w:webHidden/>
              </w:rPr>
            </w:r>
            <w:r w:rsidR="00EC1A98">
              <w:rPr>
                <w:webHidden/>
              </w:rPr>
              <w:fldChar w:fldCharType="separate"/>
            </w:r>
            <w:r w:rsidR="00C75476">
              <w:rPr>
                <w:webHidden/>
              </w:rPr>
              <w:t>i</w:t>
            </w:r>
            <w:r w:rsidR="00EC1A98">
              <w:rPr>
                <w:webHidden/>
              </w:rPr>
              <w:fldChar w:fldCharType="end"/>
            </w:r>
          </w:hyperlink>
        </w:p>
        <w:p w14:paraId="12B9BDBB" w14:textId="3CA46FA3"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044" w:history="1">
            <w:r w:rsidR="00EC1A98" w:rsidRPr="0099424D">
              <w:rPr>
                <w:rStyle w:val="Hyperlink"/>
              </w:rPr>
              <w:t>DEDICATION</w:t>
            </w:r>
            <w:r w:rsidR="00EC1A98">
              <w:rPr>
                <w:webHidden/>
              </w:rPr>
              <w:tab/>
            </w:r>
            <w:r w:rsidR="00EC1A98">
              <w:rPr>
                <w:webHidden/>
              </w:rPr>
              <w:fldChar w:fldCharType="begin"/>
            </w:r>
            <w:r w:rsidR="00EC1A98">
              <w:rPr>
                <w:webHidden/>
              </w:rPr>
              <w:instrText xml:space="preserve"> PAGEREF _Toc73229044 \h </w:instrText>
            </w:r>
            <w:r w:rsidR="00EC1A98">
              <w:rPr>
                <w:webHidden/>
              </w:rPr>
            </w:r>
            <w:r w:rsidR="00EC1A98">
              <w:rPr>
                <w:webHidden/>
              </w:rPr>
              <w:fldChar w:fldCharType="separate"/>
            </w:r>
            <w:r w:rsidR="00C75476">
              <w:rPr>
                <w:webHidden/>
              </w:rPr>
              <w:t>vi</w:t>
            </w:r>
            <w:r w:rsidR="00EC1A98">
              <w:rPr>
                <w:webHidden/>
              </w:rPr>
              <w:fldChar w:fldCharType="end"/>
            </w:r>
          </w:hyperlink>
        </w:p>
        <w:p w14:paraId="7AB06268" w14:textId="52F5AAFC"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045" w:history="1">
            <w:r w:rsidR="00EC1A98" w:rsidRPr="0099424D">
              <w:rPr>
                <w:rStyle w:val="Hyperlink"/>
              </w:rPr>
              <w:t>ACKNOWLEDGEMENTS</w:t>
            </w:r>
            <w:r w:rsidR="00EC1A98">
              <w:rPr>
                <w:webHidden/>
              </w:rPr>
              <w:tab/>
            </w:r>
            <w:r w:rsidR="00EC1A98">
              <w:rPr>
                <w:webHidden/>
              </w:rPr>
              <w:fldChar w:fldCharType="begin"/>
            </w:r>
            <w:r w:rsidR="00EC1A98">
              <w:rPr>
                <w:webHidden/>
              </w:rPr>
              <w:instrText xml:space="preserve"> PAGEREF _Toc73229045 \h </w:instrText>
            </w:r>
            <w:r w:rsidR="00EC1A98">
              <w:rPr>
                <w:webHidden/>
              </w:rPr>
            </w:r>
            <w:r w:rsidR="00EC1A98">
              <w:rPr>
                <w:webHidden/>
              </w:rPr>
              <w:fldChar w:fldCharType="separate"/>
            </w:r>
            <w:r w:rsidR="00C75476">
              <w:rPr>
                <w:webHidden/>
              </w:rPr>
              <w:t>vii</w:t>
            </w:r>
            <w:r w:rsidR="00EC1A98">
              <w:rPr>
                <w:webHidden/>
              </w:rPr>
              <w:fldChar w:fldCharType="end"/>
            </w:r>
          </w:hyperlink>
        </w:p>
        <w:p w14:paraId="5BBC27D1" w14:textId="5611B791"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046" w:history="1">
            <w:r w:rsidR="00EC1A98" w:rsidRPr="0099424D">
              <w:rPr>
                <w:rStyle w:val="Hyperlink"/>
              </w:rPr>
              <w:t>LIST OF TABLES</w:t>
            </w:r>
            <w:r w:rsidR="00EC1A98">
              <w:rPr>
                <w:webHidden/>
              </w:rPr>
              <w:tab/>
            </w:r>
            <w:r w:rsidR="00EC1A98">
              <w:rPr>
                <w:webHidden/>
              </w:rPr>
              <w:fldChar w:fldCharType="begin"/>
            </w:r>
            <w:r w:rsidR="00EC1A98">
              <w:rPr>
                <w:webHidden/>
              </w:rPr>
              <w:instrText xml:space="preserve"> PAGEREF _Toc73229046 \h </w:instrText>
            </w:r>
            <w:r w:rsidR="00EC1A98">
              <w:rPr>
                <w:webHidden/>
              </w:rPr>
            </w:r>
            <w:r w:rsidR="00EC1A98">
              <w:rPr>
                <w:webHidden/>
              </w:rPr>
              <w:fldChar w:fldCharType="separate"/>
            </w:r>
            <w:r w:rsidR="00C75476">
              <w:rPr>
                <w:webHidden/>
              </w:rPr>
              <w:t>viii</w:t>
            </w:r>
            <w:r w:rsidR="00EC1A98">
              <w:rPr>
                <w:webHidden/>
              </w:rPr>
              <w:fldChar w:fldCharType="end"/>
            </w:r>
          </w:hyperlink>
        </w:p>
        <w:p w14:paraId="5C505677" w14:textId="4DDF1C42"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047" w:history="1">
            <w:r w:rsidR="00EC1A98" w:rsidRPr="0099424D">
              <w:rPr>
                <w:rStyle w:val="Hyperlink"/>
              </w:rPr>
              <w:t>LIST OF FIGURES</w:t>
            </w:r>
            <w:r w:rsidR="00EC1A98">
              <w:rPr>
                <w:webHidden/>
              </w:rPr>
              <w:tab/>
            </w:r>
            <w:r w:rsidR="00EC1A98">
              <w:rPr>
                <w:webHidden/>
              </w:rPr>
              <w:fldChar w:fldCharType="begin"/>
            </w:r>
            <w:r w:rsidR="00EC1A98">
              <w:rPr>
                <w:webHidden/>
              </w:rPr>
              <w:instrText xml:space="preserve"> PAGEREF _Toc73229047 \h </w:instrText>
            </w:r>
            <w:r w:rsidR="00EC1A98">
              <w:rPr>
                <w:webHidden/>
              </w:rPr>
            </w:r>
            <w:r w:rsidR="00EC1A98">
              <w:rPr>
                <w:webHidden/>
              </w:rPr>
              <w:fldChar w:fldCharType="separate"/>
            </w:r>
            <w:r w:rsidR="00C75476">
              <w:rPr>
                <w:webHidden/>
              </w:rPr>
              <w:t>ix</w:t>
            </w:r>
            <w:r w:rsidR="00EC1A98">
              <w:rPr>
                <w:webHidden/>
              </w:rPr>
              <w:fldChar w:fldCharType="end"/>
            </w:r>
          </w:hyperlink>
        </w:p>
        <w:p w14:paraId="1111EF65" w14:textId="1141E07B"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048" w:history="1">
            <w:r w:rsidR="00EC1A98" w:rsidRPr="0099424D">
              <w:rPr>
                <w:rStyle w:val="Hyperlink"/>
              </w:rPr>
              <w:t>LIST OF ABBREVIATIONS</w:t>
            </w:r>
            <w:r w:rsidR="00EC1A98">
              <w:rPr>
                <w:webHidden/>
              </w:rPr>
              <w:tab/>
            </w:r>
            <w:r w:rsidR="00EC1A98">
              <w:rPr>
                <w:webHidden/>
              </w:rPr>
              <w:fldChar w:fldCharType="begin"/>
            </w:r>
            <w:r w:rsidR="00EC1A98">
              <w:rPr>
                <w:webHidden/>
              </w:rPr>
              <w:instrText xml:space="preserve"> PAGEREF _Toc73229048 \h </w:instrText>
            </w:r>
            <w:r w:rsidR="00EC1A98">
              <w:rPr>
                <w:webHidden/>
              </w:rPr>
            </w:r>
            <w:r w:rsidR="00EC1A98">
              <w:rPr>
                <w:webHidden/>
              </w:rPr>
              <w:fldChar w:fldCharType="separate"/>
            </w:r>
            <w:r w:rsidR="00C75476">
              <w:rPr>
                <w:webHidden/>
              </w:rPr>
              <w:t>xi</w:t>
            </w:r>
            <w:r w:rsidR="00EC1A98">
              <w:rPr>
                <w:webHidden/>
              </w:rPr>
              <w:fldChar w:fldCharType="end"/>
            </w:r>
          </w:hyperlink>
        </w:p>
        <w:p w14:paraId="7819B933" w14:textId="640E617D"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49" w:history="1">
            <w:r w:rsidR="00EC1A98" w:rsidRPr="0099424D">
              <w:rPr>
                <w:rStyle w:val="Hyperlink"/>
              </w:rPr>
              <w:t>CHAPTER 1: INTRODUCTION</w:t>
            </w:r>
            <w:r w:rsidR="00EC1A98">
              <w:rPr>
                <w:webHidden/>
              </w:rPr>
              <w:tab/>
            </w:r>
            <w:r w:rsidR="00EC1A98">
              <w:rPr>
                <w:webHidden/>
              </w:rPr>
              <w:fldChar w:fldCharType="begin"/>
            </w:r>
            <w:r w:rsidR="00EC1A98">
              <w:rPr>
                <w:webHidden/>
              </w:rPr>
              <w:instrText xml:space="preserve"> PAGEREF _Toc73229049 \h </w:instrText>
            </w:r>
            <w:r w:rsidR="00EC1A98">
              <w:rPr>
                <w:webHidden/>
              </w:rPr>
            </w:r>
            <w:r w:rsidR="00EC1A98">
              <w:rPr>
                <w:webHidden/>
              </w:rPr>
              <w:fldChar w:fldCharType="separate"/>
            </w:r>
            <w:r w:rsidR="00C75476">
              <w:rPr>
                <w:webHidden/>
              </w:rPr>
              <w:t>1</w:t>
            </w:r>
            <w:r w:rsidR="00EC1A98">
              <w:rPr>
                <w:webHidden/>
              </w:rPr>
              <w:fldChar w:fldCharType="end"/>
            </w:r>
          </w:hyperlink>
        </w:p>
        <w:p w14:paraId="0DE2CC9F" w14:textId="359F845E"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0" w:history="1">
            <w:r w:rsidR="00EC1A98" w:rsidRPr="0099424D">
              <w:rPr>
                <w:rStyle w:val="Hyperlink"/>
              </w:rPr>
              <w:t>1.1 Background of the Study</w:t>
            </w:r>
            <w:r w:rsidR="00EC1A98">
              <w:rPr>
                <w:webHidden/>
              </w:rPr>
              <w:tab/>
            </w:r>
            <w:r w:rsidR="00EC1A98">
              <w:rPr>
                <w:webHidden/>
              </w:rPr>
              <w:fldChar w:fldCharType="begin"/>
            </w:r>
            <w:r w:rsidR="00EC1A98">
              <w:rPr>
                <w:webHidden/>
              </w:rPr>
              <w:instrText xml:space="preserve"> PAGEREF _Toc73229050 \h </w:instrText>
            </w:r>
            <w:r w:rsidR="00EC1A98">
              <w:rPr>
                <w:webHidden/>
              </w:rPr>
            </w:r>
            <w:r w:rsidR="00EC1A98">
              <w:rPr>
                <w:webHidden/>
              </w:rPr>
              <w:fldChar w:fldCharType="separate"/>
            </w:r>
            <w:r w:rsidR="00C75476">
              <w:rPr>
                <w:webHidden/>
              </w:rPr>
              <w:t>1</w:t>
            </w:r>
            <w:r w:rsidR="00EC1A98">
              <w:rPr>
                <w:webHidden/>
              </w:rPr>
              <w:fldChar w:fldCharType="end"/>
            </w:r>
          </w:hyperlink>
        </w:p>
        <w:p w14:paraId="50D0A33D" w14:textId="4A3A1FD9"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1" w:history="1">
            <w:r w:rsidR="00EC1A98" w:rsidRPr="0099424D">
              <w:rPr>
                <w:rStyle w:val="Hyperlink"/>
              </w:rPr>
              <w:t>1.1.1 Churn Analysis in the Telecom Industry</w:t>
            </w:r>
            <w:r w:rsidR="00EC1A98">
              <w:rPr>
                <w:webHidden/>
              </w:rPr>
              <w:tab/>
            </w:r>
            <w:r w:rsidR="00EC1A98">
              <w:rPr>
                <w:webHidden/>
              </w:rPr>
              <w:fldChar w:fldCharType="begin"/>
            </w:r>
            <w:r w:rsidR="00EC1A98">
              <w:rPr>
                <w:webHidden/>
              </w:rPr>
              <w:instrText xml:space="preserve"> PAGEREF _Toc73229051 \h </w:instrText>
            </w:r>
            <w:r w:rsidR="00EC1A98">
              <w:rPr>
                <w:webHidden/>
              </w:rPr>
            </w:r>
            <w:r w:rsidR="00EC1A98">
              <w:rPr>
                <w:webHidden/>
              </w:rPr>
              <w:fldChar w:fldCharType="separate"/>
            </w:r>
            <w:r w:rsidR="00C75476">
              <w:rPr>
                <w:webHidden/>
              </w:rPr>
              <w:t>1</w:t>
            </w:r>
            <w:r w:rsidR="00EC1A98">
              <w:rPr>
                <w:webHidden/>
              </w:rPr>
              <w:fldChar w:fldCharType="end"/>
            </w:r>
          </w:hyperlink>
        </w:p>
        <w:p w14:paraId="6F132CD4" w14:textId="05B9B094"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2" w:history="1">
            <w:r w:rsidR="00EC1A98" w:rsidRPr="0099424D">
              <w:rPr>
                <w:rStyle w:val="Hyperlink"/>
              </w:rPr>
              <w:t>1.1.2 Flagging customers and retention policies</w:t>
            </w:r>
            <w:r w:rsidR="00EC1A98">
              <w:rPr>
                <w:webHidden/>
              </w:rPr>
              <w:tab/>
            </w:r>
            <w:r w:rsidR="00EC1A98">
              <w:rPr>
                <w:webHidden/>
              </w:rPr>
              <w:fldChar w:fldCharType="begin"/>
            </w:r>
            <w:r w:rsidR="00EC1A98">
              <w:rPr>
                <w:webHidden/>
              </w:rPr>
              <w:instrText xml:space="preserve"> PAGEREF _Toc73229052 \h </w:instrText>
            </w:r>
            <w:r w:rsidR="00EC1A98">
              <w:rPr>
                <w:webHidden/>
              </w:rPr>
            </w:r>
            <w:r w:rsidR="00EC1A98">
              <w:rPr>
                <w:webHidden/>
              </w:rPr>
              <w:fldChar w:fldCharType="separate"/>
            </w:r>
            <w:r w:rsidR="00C75476">
              <w:rPr>
                <w:webHidden/>
              </w:rPr>
              <w:t>2</w:t>
            </w:r>
            <w:r w:rsidR="00EC1A98">
              <w:rPr>
                <w:webHidden/>
              </w:rPr>
              <w:fldChar w:fldCharType="end"/>
            </w:r>
          </w:hyperlink>
        </w:p>
        <w:p w14:paraId="4DABC0C5" w14:textId="088458FA"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3" w:history="1">
            <w:r w:rsidR="00EC1A98" w:rsidRPr="0099424D">
              <w:rPr>
                <w:rStyle w:val="Hyperlink"/>
              </w:rPr>
              <w:t>1.2 Struggles of the Telecom Industry</w:t>
            </w:r>
            <w:r w:rsidR="00EC1A98">
              <w:rPr>
                <w:webHidden/>
              </w:rPr>
              <w:tab/>
            </w:r>
            <w:r w:rsidR="00EC1A98">
              <w:rPr>
                <w:webHidden/>
              </w:rPr>
              <w:fldChar w:fldCharType="begin"/>
            </w:r>
            <w:r w:rsidR="00EC1A98">
              <w:rPr>
                <w:webHidden/>
              </w:rPr>
              <w:instrText xml:space="preserve"> PAGEREF _Toc73229053 \h </w:instrText>
            </w:r>
            <w:r w:rsidR="00EC1A98">
              <w:rPr>
                <w:webHidden/>
              </w:rPr>
            </w:r>
            <w:r w:rsidR="00EC1A98">
              <w:rPr>
                <w:webHidden/>
              </w:rPr>
              <w:fldChar w:fldCharType="separate"/>
            </w:r>
            <w:r w:rsidR="00C75476">
              <w:rPr>
                <w:webHidden/>
              </w:rPr>
              <w:t>3</w:t>
            </w:r>
            <w:r w:rsidR="00EC1A98">
              <w:rPr>
                <w:webHidden/>
              </w:rPr>
              <w:fldChar w:fldCharType="end"/>
            </w:r>
          </w:hyperlink>
        </w:p>
        <w:p w14:paraId="510F13DE" w14:textId="7BF88912"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4" w:history="1">
            <w:r w:rsidR="00EC1A98" w:rsidRPr="0099424D">
              <w:rPr>
                <w:rStyle w:val="Hyperlink"/>
              </w:rPr>
              <w:t>1.3 Problem Statement</w:t>
            </w:r>
            <w:r w:rsidR="00EC1A98">
              <w:rPr>
                <w:webHidden/>
              </w:rPr>
              <w:tab/>
            </w:r>
            <w:r w:rsidR="00EC1A98">
              <w:rPr>
                <w:webHidden/>
              </w:rPr>
              <w:fldChar w:fldCharType="begin"/>
            </w:r>
            <w:r w:rsidR="00EC1A98">
              <w:rPr>
                <w:webHidden/>
              </w:rPr>
              <w:instrText xml:space="preserve"> PAGEREF _Toc73229054 \h </w:instrText>
            </w:r>
            <w:r w:rsidR="00EC1A98">
              <w:rPr>
                <w:webHidden/>
              </w:rPr>
            </w:r>
            <w:r w:rsidR="00EC1A98">
              <w:rPr>
                <w:webHidden/>
              </w:rPr>
              <w:fldChar w:fldCharType="separate"/>
            </w:r>
            <w:r w:rsidR="00C75476">
              <w:rPr>
                <w:webHidden/>
              </w:rPr>
              <w:t>4</w:t>
            </w:r>
            <w:r w:rsidR="00EC1A98">
              <w:rPr>
                <w:webHidden/>
              </w:rPr>
              <w:fldChar w:fldCharType="end"/>
            </w:r>
          </w:hyperlink>
        </w:p>
        <w:p w14:paraId="4A79FE5E" w14:textId="4D9A50E4"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5" w:history="1">
            <w:r w:rsidR="00EC1A98" w:rsidRPr="0099424D">
              <w:rPr>
                <w:rStyle w:val="Hyperlink"/>
              </w:rPr>
              <w:t>1.4 Aim and Objectives</w:t>
            </w:r>
            <w:r w:rsidR="00EC1A98">
              <w:rPr>
                <w:webHidden/>
              </w:rPr>
              <w:tab/>
            </w:r>
            <w:r w:rsidR="00EC1A98">
              <w:rPr>
                <w:webHidden/>
              </w:rPr>
              <w:fldChar w:fldCharType="begin"/>
            </w:r>
            <w:r w:rsidR="00EC1A98">
              <w:rPr>
                <w:webHidden/>
              </w:rPr>
              <w:instrText xml:space="preserve"> PAGEREF _Toc73229055 \h </w:instrText>
            </w:r>
            <w:r w:rsidR="00EC1A98">
              <w:rPr>
                <w:webHidden/>
              </w:rPr>
            </w:r>
            <w:r w:rsidR="00EC1A98">
              <w:rPr>
                <w:webHidden/>
              </w:rPr>
              <w:fldChar w:fldCharType="separate"/>
            </w:r>
            <w:r w:rsidR="00C75476">
              <w:rPr>
                <w:webHidden/>
              </w:rPr>
              <w:t>4</w:t>
            </w:r>
            <w:r w:rsidR="00EC1A98">
              <w:rPr>
                <w:webHidden/>
              </w:rPr>
              <w:fldChar w:fldCharType="end"/>
            </w:r>
          </w:hyperlink>
        </w:p>
        <w:p w14:paraId="45204A5E" w14:textId="03647AC5"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6" w:history="1">
            <w:r w:rsidR="00EC1A98" w:rsidRPr="0099424D">
              <w:rPr>
                <w:rStyle w:val="Hyperlink"/>
              </w:rPr>
              <w:t>1.5 Research Questions</w:t>
            </w:r>
            <w:r w:rsidR="00EC1A98">
              <w:rPr>
                <w:webHidden/>
              </w:rPr>
              <w:tab/>
            </w:r>
            <w:r w:rsidR="00EC1A98">
              <w:rPr>
                <w:webHidden/>
              </w:rPr>
              <w:fldChar w:fldCharType="begin"/>
            </w:r>
            <w:r w:rsidR="00EC1A98">
              <w:rPr>
                <w:webHidden/>
              </w:rPr>
              <w:instrText xml:space="preserve"> PAGEREF _Toc73229056 \h </w:instrText>
            </w:r>
            <w:r w:rsidR="00EC1A98">
              <w:rPr>
                <w:webHidden/>
              </w:rPr>
            </w:r>
            <w:r w:rsidR="00EC1A98">
              <w:rPr>
                <w:webHidden/>
              </w:rPr>
              <w:fldChar w:fldCharType="separate"/>
            </w:r>
            <w:r w:rsidR="00C75476">
              <w:rPr>
                <w:webHidden/>
              </w:rPr>
              <w:t>5</w:t>
            </w:r>
            <w:r w:rsidR="00EC1A98">
              <w:rPr>
                <w:webHidden/>
              </w:rPr>
              <w:fldChar w:fldCharType="end"/>
            </w:r>
          </w:hyperlink>
        </w:p>
        <w:p w14:paraId="02D1D969" w14:textId="1927B552"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7" w:history="1">
            <w:r w:rsidR="00EC1A98" w:rsidRPr="0099424D">
              <w:rPr>
                <w:rStyle w:val="Hyperlink"/>
              </w:rPr>
              <w:t>1.7 Significance of the Study</w:t>
            </w:r>
            <w:r w:rsidR="00EC1A98">
              <w:rPr>
                <w:webHidden/>
              </w:rPr>
              <w:tab/>
            </w:r>
            <w:r w:rsidR="00EC1A98">
              <w:rPr>
                <w:webHidden/>
              </w:rPr>
              <w:fldChar w:fldCharType="begin"/>
            </w:r>
            <w:r w:rsidR="00EC1A98">
              <w:rPr>
                <w:webHidden/>
              </w:rPr>
              <w:instrText xml:space="preserve"> PAGEREF _Toc73229057 \h </w:instrText>
            </w:r>
            <w:r w:rsidR="00EC1A98">
              <w:rPr>
                <w:webHidden/>
              </w:rPr>
            </w:r>
            <w:r w:rsidR="00EC1A98">
              <w:rPr>
                <w:webHidden/>
              </w:rPr>
              <w:fldChar w:fldCharType="separate"/>
            </w:r>
            <w:r w:rsidR="00C75476">
              <w:rPr>
                <w:webHidden/>
              </w:rPr>
              <w:t>6</w:t>
            </w:r>
            <w:r w:rsidR="00EC1A98">
              <w:rPr>
                <w:webHidden/>
              </w:rPr>
              <w:fldChar w:fldCharType="end"/>
            </w:r>
          </w:hyperlink>
        </w:p>
        <w:p w14:paraId="478E3BC7" w14:textId="47194AC2"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8" w:history="1">
            <w:r w:rsidR="00EC1A98" w:rsidRPr="0099424D">
              <w:rPr>
                <w:rStyle w:val="Hyperlink"/>
              </w:rPr>
              <w:t>1.8 Structure of Study</w:t>
            </w:r>
            <w:r w:rsidR="00EC1A98">
              <w:rPr>
                <w:webHidden/>
              </w:rPr>
              <w:tab/>
            </w:r>
            <w:r w:rsidR="00EC1A98">
              <w:rPr>
                <w:webHidden/>
              </w:rPr>
              <w:fldChar w:fldCharType="begin"/>
            </w:r>
            <w:r w:rsidR="00EC1A98">
              <w:rPr>
                <w:webHidden/>
              </w:rPr>
              <w:instrText xml:space="preserve"> PAGEREF _Toc73229058 \h </w:instrText>
            </w:r>
            <w:r w:rsidR="00EC1A98">
              <w:rPr>
                <w:webHidden/>
              </w:rPr>
            </w:r>
            <w:r w:rsidR="00EC1A98">
              <w:rPr>
                <w:webHidden/>
              </w:rPr>
              <w:fldChar w:fldCharType="separate"/>
            </w:r>
            <w:r w:rsidR="00C75476">
              <w:rPr>
                <w:webHidden/>
              </w:rPr>
              <w:t>7</w:t>
            </w:r>
            <w:r w:rsidR="00EC1A98">
              <w:rPr>
                <w:webHidden/>
              </w:rPr>
              <w:fldChar w:fldCharType="end"/>
            </w:r>
          </w:hyperlink>
        </w:p>
        <w:p w14:paraId="369828B2" w14:textId="6914D15C"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59" w:history="1">
            <w:r w:rsidR="00EC1A98" w:rsidRPr="0099424D">
              <w:rPr>
                <w:rStyle w:val="Hyperlink"/>
              </w:rPr>
              <w:t>CHAPTER 2: LITERATURE REVIEW</w:t>
            </w:r>
            <w:r w:rsidR="00EC1A98">
              <w:rPr>
                <w:webHidden/>
              </w:rPr>
              <w:tab/>
            </w:r>
            <w:r w:rsidR="00EC1A98">
              <w:rPr>
                <w:webHidden/>
              </w:rPr>
              <w:fldChar w:fldCharType="begin"/>
            </w:r>
            <w:r w:rsidR="00EC1A98">
              <w:rPr>
                <w:webHidden/>
              </w:rPr>
              <w:instrText xml:space="preserve"> PAGEREF _Toc73229059 \h </w:instrText>
            </w:r>
            <w:r w:rsidR="00EC1A98">
              <w:rPr>
                <w:webHidden/>
              </w:rPr>
            </w:r>
            <w:r w:rsidR="00EC1A98">
              <w:rPr>
                <w:webHidden/>
              </w:rPr>
              <w:fldChar w:fldCharType="separate"/>
            </w:r>
            <w:r w:rsidR="00C75476">
              <w:rPr>
                <w:webHidden/>
              </w:rPr>
              <w:t>8</w:t>
            </w:r>
            <w:r w:rsidR="00EC1A98">
              <w:rPr>
                <w:webHidden/>
              </w:rPr>
              <w:fldChar w:fldCharType="end"/>
            </w:r>
          </w:hyperlink>
        </w:p>
        <w:p w14:paraId="065E189F" w14:textId="3A1EE389"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0" w:history="1">
            <w:r w:rsidR="00EC1A98" w:rsidRPr="0099424D">
              <w:rPr>
                <w:rStyle w:val="Hyperlink"/>
              </w:rPr>
              <w:t>2.1 Introduction</w:t>
            </w:r>
            <w:r w:rsidR="00EC1A98">
              <w:rPr>
                <w:webHidden/>
              </w:rPr>
              <w:tab/>
            </w:r>
            <w:r w:rsidR="00EC1A98">
              <w:rPr>
                <w:webHidden/>
              </w:rPr>
              <w:fldChar w:fldCharType="begin"/>
            </w:r>
            <w:r w:rsidR="00EC1A98">
              <w:rPr>
                <w:webHidden/>
              </w:rPr>
              <w:instrText xml:space="preserve"> PAGEREF _Toc73229060 \h </w:instrText>
            </w:r>
            <w:r w:rsidR="00EC1A98">
              <w:rPr>
                <w:webHidden/>
              </w:rPr>
            </w:r>
            <w:r w:rsidR="00EC1A98">
              <w:rPr>
                <w:webHidden/>
              </w:rPr>
              <w:fldChar w:fldCharType="separate"/>
            </w:r>
            <w:r w:rsidR="00C75476">
              <w:rPr>
                <w:webHidden/>
              </w:rPr>
              <w:t>9</w:t>
            </w:r>
            <w:r w:rsidR="00EC1A98">
              <w:rPr>
                <w:webHidden/>
              </w:rPr>
              <w:fldChar w:fldCharType="end"/>
            </w:r>
          </w:hyperlink>
        </w:p>
        <w:p w14:paraId="62E34B13" w14:textId="33DB7460"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1" w:history="1">
            <w:r w:rsidR="00EC1A98" w:rsidRPr="0099424D">
              <w:rPr>
                <w:rStyle w:val="Hyperlink"/>
              </w:rPr>
              <w:t>2.2 Data Analytics in the Telecom Industry</w:t>
            </w:r>
            <w:r w:rsidR="00EC1A98">
              <w:rPr>
                <w:webHidden/>
              </w:rPr>
              <w:tab/>
            </w:r>
            <w:r w:rsidR="00EC1A98">
              <w:rPr>
                <w:webHidden/>
              </w:rPr>
              <w:fldChar w:fldCharType="begin"/>
            </w:r>
            <w:r w:rsidR="00EC1A98">
              <w:rPr>
                <w:webHidden/>
              </w:rPr>
              <w:instrText xml:space="preserve"> PAGEREF _Toc73229061 \h </w:instrText>
            </w:r>
            <w:r w:rsidR="00EC1A98">
              <w:rPr>
                <w:webHidden/>
              </w:rPr>
            </w:r>
            <w:r w:rsidR="00EC1A98">
              <w:rPr>
                <w:webHidden/>
              </w:rPr>
              <w:fldChar w:fldCharType="separate"/>
            </w:r>
            <w:r w:rsidR="00C75476">
              <w:rPr>
                <w:webHidden/>
              </w:rPr>
              <w:t>10</w:t>
            </w:r>
            <w:r w:rsidR="00EC1A98">
              <w:rPr>
                <w:webHidden/>
              </w:rPr>
              <w:fldChar w:fldCharType="end"/>
            </w:r>
          </w:hyperlink>
        </w:p>
        <w:p w14:paraId="44C40466" w14:textId="465484BF"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2" w:history="1">
            <w:r w:rsidR="00EC1A98" w:rsidRPr="0099424D">
              <w:rPr>
                <w:rStyle w:val="Hyperlink"/>
              </w:rPr>
              <w:t>2.3 Customer Attrition in the Telecom Industry</w:t>
            </w:r>
            <w:r w:rsidR="00EC1A98">
              <w:rPr>
                <w:webHidden/>
              </w:rPr>
              <w:tab/>
            </w:r>
            <w:r w:rsidR="00EC1A98">
              <w:rPr>
                <w:webHidden/>
              </w:rPr>
              <w:fldChar w:fldCharType="begin"/>
            </w:r>
            <w:r w:rsidR="00EC1A98">
              <w:rPr>
                <w:webHidden/>
              </w:rPr>
              <w:instrText xml:space="preserve"> PAGEREF _Toc73229062 \h </w:instrText>
            </w:r>
            <w:r w:rsidR="00EC1A98">
              <w:rPr>
                <w:webHidden/>
              </w:rPr>
            </w:r>
            <w:r w:rsidR="00EC1A98">
              <w:rPr>
                <w:webHidden/>
              </w:rPr>
              <w:fldChar w:fldCharType="separate"/>
            </w:r>
            <w:r w:rsidR="00C75476">
              <w:rPr>
                <w:webHidden/>
              </w:rPr>
              <w:t>12</w:t>
            </w:r>
            <w:r w:rsidR="00EC1A98">
              <w:rPr>
                <w:webHidden/>
              </w:rPr>
              <w:fldChar w:fldCharType="end"/>
            </w:r>
          </w:hyperlink>
        </w:p>
        <w:p w14:paraId="2EE9977F" w14:textId="3D9B1CD5"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3" w:history="1">
            <w:r w:rsidR="00EC1A98" w:rsidRPr="0099424D">
              <w:rPr>
                <w:rStyle w:val="Hyperlink"/>
              </w:rPr>
              <w:t>2.4 Predictive Modelling in Customer Churn Analysis</w:t>
            </w:r>
            <w:r w:rsidR="00EC1A98">
              <w:rPr>
                <w:webHidden/>
              </w:rPr>
              <w:tab/>
            </w:r>
            <w:r w:rsidR="00EC1A98">
              <w:rPr>
                <w:webHidden/>
              </w:rPr>
              <w:fldChar w:fldCharType="begin"/>
            </w:r>
            <w:r w:rsidR="00EC1A98">
              <w:rPr>
                <w:webHidden/>
              </w:rPr>
              <w:instrText xml:space="preserve"> PAGEREF _Toc73229063 \h </w:instrText>
            </w:r>
            <w:r w:rsidR="00EC1A98">
              <w:rPr>
                <w:webHidden/>
              </w:rPr>
            </w:r>
            <w:r w:rsidR="00EC1A98">
              <w:rPr>
                <w:webHidden/>
              </w:rPr>
              <w:fldChar w:fldCharType="separate"/>
            </w:r>
            <w:r w:rsidR="00C75476">
              <w:rPr>
                <w:webHidden/>
              </w:rPr>
              <w:t>14</w:t>
            </w:r>
            <w:r w:rsidR="00EC1A98">
              <w:rPr>
                <w:webHidden/>
              </w:rPr>
              <w:fldChar w:fldCharType="end"/>
            </w:r>
          </w:hyperlink>
        </w:p>
        <w:p w14:paraId="52659FD4" w14:textId="67DA8E31"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4" w:history="1">
            <w:r w:rsidR="00EC1A98" w:rsidRPr="0099424D">
              <w:rPr>
                <w:rStyle w:val="Hyperlink"/>
              </w:rPr>
              <w:t>2.5 Visual Analytics in Telecom</w:t>
            </w:r>
            <w:r w:rsidR="00EC1A98">
              <w:rPr>
                <w:webHidden/>
              </w:rPr>
              <w:tab/>
            </w:r>
            <w:r w:rsidR="00EC1A98">
              <w:rPr>
                <w:webHidden/>
              </w:rPr>
              <w:fldChar w:fldCharType="begin"/>
            </w:r>
            <w:r w:rsidR="00EC1A98">
              <w:rPr>
                <w:webHidden/>
              </w:rPr>
              <w:instrText xml:space="preserve"> PAGEREF _Toc73229064 \h </w:instrText>
            </w:r>
            <w:r w:rsidR="00EC1A98">
              <w:rPr>
                <w:webHidden/>
              </w:rPr>
            </w:r>
            <w:r w:rsidR="00EC1A98">
              <w:rPr>
                <w:webHidden/>
              </w:rPr>
              <w:fldChar w:fldCharType="separate"/>
            </w:r>
            <w:r w:rsidR="00C75476">
              <w:rPr>
                <w:webHidden/>
              </w:rPr>
              <w:t>15</w:t>
            </w:r>
            <w:r w:rsidR="00EC1A98">
              <w:rPr>
                <w:webHidden/>
              </w:rPr>
              <w:fldChar w:fldCharType="end"/>
            </w:r>
          </w:hyperlink>
        </w:p>
        <w:p w14:paraId="1FB166CD" w14:textId="4C2D3958"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5" w:history="1">
            <w:r w:rsidR="00EC1A98" w:rsidRPr="0099424D">
              <w:rPr>
                <w:rStyle w:val="Hyperlink"/>
              </w:rPr>
              <w:t>2.6 Related Research Publications</w:t>
            </w:r>
            <w:r w:rsidR="00EC1A98">
              <w:rPr>
                <w:webHidden/>
              </w:rPr>
              <w:tab/>
            </w:r>
            <w:r w:rsidR="00EC1A98">
              <w:rPr>
                <w:webHidden/>
              </w:rPr>
              <w:fldChar w:fldCharType="begin"/>
            </w:r>
            <w:r w:rsidR="00EC1A98">
              <w:rPr>
                <w:webHidden/>
              </w:rPr>
              <w:instrText xml:space="preserve"> PAGEREF _Toc73229065 \h </w:instrText>
            </w:r>
            <w:r w:rsidR="00EC1A98">
              <w:rPr>
                <w:webHidden/>
              </w:rPr>
            </w:r>
            <w:r w:rsidR="00EC1A98">
              <w:rPr>
                <w:webHidden/>
              </w:rPr>
              <w:fldChar w:fldCharType="separate"/>
            </w:r>
            <w:r w:rsidR="00C75476">
              <w:rPr>
                <w:webHidden/>
              </w:rPr>
              <w:t>16</w:t>
            </w:r>
            <w:r w:rsidR="00EC1A98">
              <w:rPr>
                <w:webHidden/>
              </w:rPr>
              <w:fldChar w:fldCharType="end"/>
            </w:r>
          </w:hyperlink>
        </w:p>
        <w:p w14:paraId="73C197B1" w14:textId="085A7639"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6" w:history="1">
            <w:r w:rsidR="00EC1A98" w:rsidRPr="0099424D">
              <w:rPr>
                <w:rStyle w:val="Hyperlink"/>
              </w:rPr>
              <w:t>2.6.1 Feature Engineering for Telecom Datasets</w:t>
            </w:r>
            <w:r w:rsidR="00EC1A98">
              <w:rPr>
                <w:webHidden/>
              </w:rPr>
              <w:tab/>
            </w:r>
            <w:r w:rsidR="00EC1A98">
              <w:rPr>
                <w:webHidden/>
              </w:rPr>
              <w:fldChar w:fldCharType="begin"/>
            </w:r>
            <w:r w:rsidR="00EC1A98">
              <w:rPr>
                <w:webHidden/>
              </w:rPr>
              <w:instrText xml:space="preserve"> PAGEREF _Toc73229066 \h </w:instrText>
            </w:r>
            <w:r w:rsidR="00EC1A98">
              <w:rPr>
                <w:webHidden/>
              </w:rPr>
            </w:r>
            <w:r w:rsidR="00EC1A98">
              <w:rPr>
                <w:webHidden/>
              </w:rPr>
              <w:fldChar w:fldCharType="separate"/>
            </w:r>
            <w:r w:rsidR="00C75476">
              <w:rPr>
                <w:webHidden/>
              </w:rPr>
              <w:t>16</w:t>
            </w:r>
            <w:r w:rsidR="00EC1A98">
              <w:rPr>
                <w:webHidden/>
              </w:rPr>
              <w:fldChar w:fldCharType="end"/>
            </w:r>
          </w:hyperlink>
        </w:p>
        <w:p w14:paraId="64E55D9B" w14:textId="7B6905A4"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7" w:history="1">
            <w:r w:rsidR="00EC1A98" w:rsidRPr="0099424D">
              <w:rPr>
                <w:rStyle w:val="Hyperlink"/>
              </w:rPr>
              <w:t>2.6.2 Handling Class Imbalance in Machine Learning</w:t>
            </w:r>
            <w:r w:rsidR="00EC1A98">
              <w:rPr>
                <w:webHidden/>
              </w:rPr>
              <w:tab/>
            </w:r>
            <w:r w:rsidR="00EC1A98">
              <w:rPr>
                <w:webHidden/>
              </w:rPr>
              <w:fldChar w:fldCharType="begin"/>
            </w:r>
            <w:r w:rsidR="00EC1A98">
              <w:rPr>
                <w:webHidden/>
              </w:rPr>
              <w:instrText xml:space="preserve"> PAGEREF _Toc73229067 \h </w:instrText>
            </w:r>
            <w:r w:rsidR="00EC1A98">
              <w:rPr>
                <w:webHidden/>
              </w:rPr>
            </w:r>
            <w:r w:rsidR="00EC1A98">
              <w:rPr>
                <w:webHidden/>
              </w:rPr>
              <w:fldChar w:fldCharType="separate"/>
            </w:r>
            <w:r w:rsidR="00C75476">
              <w:rPr>
                <w:webHidden/>
              </w:rPr>
              <w:t>17</w:t>
            </w:r>
            <w:r w:rsidR="00EC1A98">
              <w:rPr>
                <w:webHidden/>
              </w:rPr>
              <w:fldChar w:fldCharType="end"/>
            </w:r>
          </w:hyperlink>
        </w:p>
        <w:p w14:paraId="4E44EA56" w14:textId="31650576"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8" w:history="1">
            <w:r w:rsidR="00EC1A98" w:rsidRPr="0099424D">
              <w:rPr>
                <w:rStyle w:val="Hyperlink"/>
              </w:rPr>
              <w:t>2.6.3 Implementation of a predictive framework</w:t>
            </w:r>
            <w:r w:rsidR="00EC1A98">
              <w:rPr>
                <w:webHidden/>
              </w:rPr>
              <w:tab/>
            </w:r>
            <w:r w:rsidR="00EC1A98">
              <w:rPr>
                <w:webHidden/>
              </w:rPr>
              <w:fldChar w:fldCharType="begin"/>
            </w:r>
            <w:r w:rsidR="00EC1A98">
              <w:rPr>
                <w:webHidden/>
              </w:rPr>
              <w:instrText xml:space="preserve"> PAGEREF _Toc73229068 \h </w:instrText>
            </w:r>
            <w:r w:rsidR="00EC1A98">
              <w:rPr>
                <w:webHidden/>
              </w:rPr>
            </w:r>
            <w:r w:rsidR="00EC1A98">
              <w:rPr>
                <w:webHidden/>
              </w:rPr>
              <w:fldChar w:fldCharType="separate"/>
            </w:r>
            <w:r w:rsidR="00C75476">
              <w:rPr>
                <w:webHidden/>
              </w:rPr>
              <w:t>18</w:t>
            </w:r>
            <w:r w:rsidR="00EC1A98">
              <w:rPr>
                <w:webHidden/>
              </w:rPr>
              <w:fldChar w:fldCharType="end"/>
            </w:r>
          </w:hyperlink>
        </w:p>
        <w:p w14:paraId="44DEB5B7" w14:textId="1335402A"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9" w:history="1">
            <w:r w:rsidR="00EC1A98" w:rsidRPr="0099424D">
              <w:rPr>
                <w:rStyle w:val="Hyperlink"/>
              </w:rPr>
              <w:t>2.6.4 Reviews of Evaluation Metrics for Classification</w:t>
            </w:r>
            <w:r w:rsidR="00EC1A98">
              <w:rPr>
                <w:webHidden/>
              </w:rPr>
              <w:tab/>
            </w:r>
            <w:r w:rsidR="00EC1A98">
              <w:rPr>
                <w:webHidden/>
              </w:rPr>
              <w:fldChar w:fldCharType="begin"/>
            </w:r>
            <w:r w:rsidR="00EC1A98">
              <w:rPr>
                <w:webHidden/>
              </w:rPr>
              <w:instrText xml:space="preserve"> PAGEREF _Toc73229069 \h </w:instrText>
            </w:r>
            <w:r w:rsidR="00EC1A98">
              <w:rPr>
                <w:webHidden/>
              </w:rPr>
            </w:r>
            <w:r w:rsidR="00EC1A98">
              <w:rPr>
                <w:webHidden/>
              </w:rPr>
              <w:fldChar w:fldCharType="separate"/>
            </w:r>
            <w:r w:rsidR="00C75476">
              <w:rPr>
                <w:webHidden/>
              </w:rPr>
              <w:t>19</w:t>
            </w:r>
            <w:r w:rsidR="00EC1A98">
              <w:rPr>
                <w:webHidden/>
              </w:rPr>
              <w:fldChar w:fldCharType="end"/>
            </w:r>
          </w:hyperlink>
        </w:p>
        <w:p w14:paraId="2EEE0A78" w14:textId="69EC0BC8"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0" w:history="1">
            <w:r w:rsidR="00EC1A98" w:rsidRPr="0099424D">
              <w:rPr>
                <w:rStyle w:val="Hyperlink"/>
              </w:rPr>
              <w:t>2.6.5 Summary of Literature Review</w:t>
            </w:r>
            <w:r w:rsidR="00EC1A98">
              <w:rPr>
                <w:webHidden/>
              </w:rPr>
              <w:tab/>
            </w:r>
            <w:r w:rsidR="00EC1A98">
              <w:rPr>
                <w:webHidden/>
              </w:rPr>
              <w:fldChar w:fldCharType="begin"/>
            </w:r>
            <w:r w:rsidR="00EC1A98">
              <w:rPr>
                <w:webHidden/>
              </w:rPr>
              <w:instrText xml:space="preserve"> PAGEREF _Toc73229070 \h </w:instrText>
            </w:r>
            <w:r w:rsidR="00EC1A98">
              <w:rPr>
                <w:webHidden/>
              </w:rPr>
            </w:r>
            <w:r w:rsidR="00EC1A98">
              <w:rPr>
                <w:webHidden/>
              </w:rPr>
              <w:fldChar w:fldCharType="separate"/>
            </w:r>
            <w:r w:rsidR="00C75476">
              <w:rPr>
                <w:webHidden/>
              </w:rPr>
              <w:t>20</w:t>
            </w:r>
            <w:r w:rsidR="00EC1A98">
              <w:rPr>
                <w:webHidden/>
              </w:rPr>
              <w:fldChar w:fldCharType="end"/>
            </w:r>
          </w:hyperlink>
        </w:p>
        <w:p w14:paraId="7D146107" w14:textId="7D7DCB0E"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1" w:history="1">
            <w:r w:rsidR="00EC1A98" w:rsidRPr="0099424D">
              <w:rPr>
                <w:rStyle w:val="Hyperlink"/>
              </w:rPr>
              <w:t>2.7 Discussion</w:t>
            </w:r>
            <w:r w:rsidR="00EC1A98">
              <w:rPr>
                <w:webHidden/>
              </w:rPr>
              <w:tab/>
            </w:r>
            <w:r w:rsidR="00EC1A98">
              <w:rPr>
                <w:webHidden/>
              </w:rPr>
              <w:fldChar w:fldCharType="begin"/>
            </w:r>
            <w:r w:rsidR="00EC1A98">
              <w:rPr>
                <w:webHidden/>
              </w:rPr>
              <w:instrText xml:space="preserve"> PAGEREF _Toc73229071 \h </w:instrText>
            </w:r>
            <w:r w:rsidR="00EC1A98">
              <w:rPr>
                <w:webHidden/>
              </w:rPr>
            </w:r>
            <w:r w:rsidR="00EC1A98">
              <w:rPr>
                <w:webHidden/>
              </w:rPr>
              <w:fldChar w:fldCharType="separate"/>
            </w:r>
            <w:r w:rsidR="00C75476">
              <w:rPr>
                <w:webHidden/>
              </w:rPr>
              <w:t>21</w:t>
            </w:r>
            <w:r w:rsidR="00EC1A98">
              <w:rPr>
                <w:webHidden/>
              </w:rPr>
              <w:fldChar w:fldCharType="end"/>
            </w:r>
          </w:hyperlink>
        </w:p>
        <w:p w14:paraId="11DB35AB" w14:textId="0AFE48D6"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2" w:history="1">
            <w:r w:rsidR="00EC1A98" w:rsidRPr="0099424D">
              <w:rPr>
                <w:rStyle w:val="Hyperlink"/>
              </w:rPr>
              <w:t>2.8 Summary</w:t>
            </w:r>
            <w:r w:rsidR="00EC1A98">
              <w:rPr>
                <w:webHidden/>
              </w:rPr>
              <w:tab/>
            </w:r>
            <w:r w:rsidR="00EC1A98">
              <w:rPr>
                <w:webHidden/>
              </w:rPr>
              <w:fldChar w:fldCharType="begin"/>
            </w:r>
            <w:r w:rsidR="00EC1A98">
              <w:rPr>
                <w:webHidden/>
              </w:rPr>
              <w:instrText xml:space="preserve"> PAGEREF _Toc73229072 \h </w:instrText>
            </w:r>
            <w:r w:rsidR="00EC1A98">
              <w:rPr>
                <w:webHidden/>
              </w:rPr>
            </w:r>
            <w:r w:rsidR="00EC1A98">
              <w:rPr>
                <w:webHidden/>
              </w:rPr>
              <w:fldChar w:fldCharType="separate"/>
            </w:r>
            <w:r w:rsidR="00C75476">
              <w:rPr>
                <w:webHidden/>
              </w:rPr>
              <w:t>25</w:t>
            </w:r>
            <w:r w:rsidR="00EC1A98">
              <w:rPr>
                <w:webHidden/>
              </w:rPr>
              <w:fldChar w:fldCharType="end"/>
            </w:r>
          </w:hyperlink>
        </w:p>
        <w:p w14:paraId="21A698CC" w14:textId="36B8543F"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73" w:history="1">
            <w:r w:rsidR="00EC1A98" w:rsidRPr="0099424D">
              <w:rPr>
                <w:rStyle w:val="Hyperlink"/>
              </w:rPr>
              <w:t>CHAPTER 3: RESEARCH METHODOLOGY</w:t>
            </w:r>
            <w:r w:rsidR="00EC1A98">
              <w:rPr>
                <w:webHidden/>
              </w:rPr>
              <w:tab/>
            </w:r>
            <w:r w:rsidR="00EC1A98">
              <w:rPr>
                <w:webHidden/>
              </w:rPr>
              <w:fldChar w:fldCharType="begin"/>
            </w:r>
            <w:r w:rsidR="00EC1A98">
              <w:rPr>
                <w:webHidden/>
              </w:rPr>
              <w:instrText xml:space="preserve"> PAGEREF _Toc73229073 \h </w:instrText>
            </w:r>
            <w:r w:rsidR="00EC1A98">
              <w:rPr>
                <w:webHidden/>
              </w:rPr>
            </w:r>
            <w:r w:rsidR="00EC1A98">
              <w:rPr>
                <w:webHidden/>
              </w:rPr>
              <w:fldChar w:fldCharType="separate"/>
            </w:r>
            <w:r w:rsidR="00C75476">
              <w:rPr>
                <w:webHidden/>
              </w:rPr>
              <w:t>26</w:t>
            </w:r>
            <w:r w:rsidR="00EC1A98">
              <w:rPr>
                <w:webHidden/>
              </w:rPr>
              <w:fldChar w:fldCharType="end"/>
            </w:r>
          </w:hyperlink>
        </w:p>
        <w:p w14:paraId="0F407C04" w14:textId="788E77AA"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4" w:history="1">
            <w:r w:rsidR="00EC1A98" w:rsidRPr="0099424D">
              <w:rPr>
                <w:rStyle w:val="Hyperlink"/>
              </w:rPr>
              <w:t>3.1 Introduction</w:t>
            </w:r>
            <w:r w:rsidR="00EC1A98">
              <w:rPr>
                <w:webHidden/>
              </w:rPr>
              <w:tab/>
            </w:r>
            <w:r w:rsidR="00EC1A98">
              <w:rPr>
                <w:webHidden/>
              </w:rPr>
              <w:fldChar w:fldCharType="begin"/>
            </w:r>
            <w:r w:rsidR="00EC1A98">
              <w:rPr>
                <w:webHidden/>
              </w:rPr>
              <w:instrText xml:space="preserve"> PAGEREF _Toc73229074 \h </w:instrText>
            </w:r>
            <w:r w:rsidR="00EC1A98">
              <w:rPr>
                <w:webHidden/>
              </w:rPr>
            </w:r>
            <w:r w:rsidR="00EC1A98">
              <w:rPr>
                <w:webHidden/>
              </w:rPr>
              <w:fldChar w:fldCharType="separate"/>
            </w:r>
            <w:r w:rsidR="00C75476">
              <w:rPr>
                <w:webHidden/>
              </w:rPr>
              <w:t>26</w:t>
            </w:r>
            <w:r w:rsidR="00EC1A98">
              <w:rPr>
                <w:webHidden/>
              </w:rPr>
              <w:fldChar w:fldCharType="end"/>
            </w:r>
          </w:hyperlink>
        </w:p>
        <w:p w14:paraId="37E257E1" w14:textId="4AB8CBA2"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5" w:history="1">
            <w:r w:rsidR="00EC1A98" w:rsidRPr="0099424D">
              <w:rPr>
                <w:rStyle w:val="Hyperlink"/>
              </w:rPr>
              <w:t>3.1.1 Business Understanding</w:t>
            </w:r>
            <w:r w:rsidR="00EC1A98">
              <w:rPr>
                <w:webHidden/>
              </w:rPr>
              <w:tab/>
            </w:r>
            <w:r w:rsidR="00EC1A98">
              <w:rPr>
                <w:webHidden/>
              </w:rPr>
              <w:fldChar w:fldCharType="begin"/>
            </w:r>
            <w:r w:rsidR="00EC1A98">
              <w:rPr>
                <w:webHidden/>
              </w:rPr>
              <w:instrText xml:space="preserve"> PAGEREF _Toc73229075 \h </w:instrText>
            </w:r>
            <w:r w:rsidR="00EC1A98">
              <w:rPr>
                <w:webHidden/>
              </w:rPr>
            </w:r>
            <w:r w:rsidR="00EC1A98">
              <w:rPr>
                <w:webHidden/>
              </w:rPr>
              <w:fldChar w:fldCharType="separate"/>
            </w:r>
            <w:r w:rsidR="00C75476">
              <w:rPr>
                <w:webHidden/>
              </w:rPr>
              <w:t>26</w:t>
            </w:r>
            <w:r w:rsidR="00EC1A98">
              <w:rPr>
                <w:webHidden/>
              </w:rPr>
              <w:fldChar w:fldCharType="end"/>
            </w:r>
          </w:hyperlink>
        </w:p>
        <w:p w14:paraId="015235F3" w14:textId="065D91DE"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6" w:history="1">
            <w:r w:rsidR="00EC1A98" w:rsidRPr="0099424D">
              <w:rPr>
                <w:rStyle w:val="Hyperlink"/>
              </w:rPr>
              <w:t>3.1.2 Data Understanding</w:t>
            </w:r>
            <w:r w:rsidR="00EC1A98">
              <w:rPr>
                <w:webHidden/>
              </w:rPr>
              <w:tab/>
            </w:r>
            <w:r w:rsidR="00EC1A98">
              <w:rPr>
                <w:webHidden/>
              </w:rPr>
              <w:fldChar w:fldCharType="begin"/>
            </w:r>
            <w:r w:rsidR="00EC1A98">
              <w:rPr>
                <w:webHidden/>
              </w:rPr>
              <w:instrText xml:space="preserve"> PAGEREF _Toc73229076 \h </w:instrText>
            </w:r>
            <w:r w:rsidR="00EC1A98">
              <w:rPr>
                <w:webHidden/>
              </w:rPr>
            </w:r>
            <w:r w:rsidR="00EC1A98">
              <w:rPr>
                <w:webHidden/>
              </w:rPr>
              <w:fldChar w:fldCharType="separate"/>
            </w:r>
            <w:r w:rsidR="00C75476">
              <w:rPr>
                <w:webHidden/>
              </w:rPr>
              <w:t>27</w:t>
            </w:r>
            <w:r w:rsidR="00EC1A98">
              <w:rPr>
                <w:webHidden/>
              </w:rPr>
              <w:fldChar w:fldCharType="end"/>
            </w:r>
          </w:hyperlink>
        </w:p>
        <w:p w14:paraId="49EC4B45" w14:textId="101B6E2C"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7" w:history="1">
            <w:r w:rsidR="00EC1A98" w:rsidRPr="0099424D">
              <w:rPr>
                <w:rStyle w:val="Hyperlink"/>
              </w:rPr>
              <w:t>3.2 Research Methodology</w:t>
            </w:r>
            <w:r w:rsidR="00EC1A98">
              <w:rPr>
                <w:webHidden/>
              </w:rPr>
              <w:tab/>
            </w:r>
            <w:r w:rsidR="00EC1A98">
              <w:rPr>
                <w:webHidden/>
              </w:rPr>
              <w:fldChar w:fldCharType="begin"/>
            </w:r>
            <w:r w:rsidR="00EC1A98">
              <w:rPr>
                <w:webHidden/>
              </w:rPr>
              <w:instrText xml:space="preserve"> PAGEREF _Toc73229077 \h </w:instrText>
            </w:r>
            <w:r w:rsidR="00EC1A98">
              <w:rPr>
                <w:webHidden/>
              </w:rPr>
            </w:r>
            <w:r w:rsidR="00EC1A98">
              <w:rPr>
                <w:webHidden/>
              </w:rPr>
              <w:fldChar w:fldCharType="separate"/>
            </w:r>
            <w:r w:rsidR="00C75476">
              <w:rPr>
                <w:webHidden/>
              </w:rPr>
              <w:t>29</w:t>
            </w:r>
            <w:r w:rsidR="00EC1A98">
              <w:rPr>
                <w:webHidden/>
              </w:rPr>
              <w:fldChar w:fldCharType="end"/>
            </w:r>
          </w:hyperlink>
        </w:p>
        <w:p w14:paraId="0910856A" w14:textId="4552C56E"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8" w:history="1">
            <w:r w:rsidR="00EC1A98" w:rsidRPr="0099424D">
              <w:rPr>
                <w:rStyle w:val="Hyperlink"/>
              </w:rPr>
              <w:t>3.2.1 Data Selection</w:t>
            </w:r>
            <w:r w:rsidR="00EC1A98">
              <w:rPr>
                <w:webHidden/>
              </w:rPr>
              <w:tab/>
            </w:r>
            <w:r w:rsidR="00EC1A98">
              <w:rPr>
                <w:webHidden/>
              </w:rPr>
              <w:fldChar w:fldCharType="begin"/>
            </w:r>
            <w:r w:rsidR="00EC1A98">
              <w:rPr>
                <w:webHidden/>
              </w:rPr>
              <w:instrText xml:space="preserve"> PAGEREF _Toc73229078 \h </w:instrText>
            </w:r>
            <w:r w:rsidR="00EC1A98">
              <w:rPr>
                <w:webHidden/>
              </w:rPr>
            </w:r>
            <w:r w:rsidR="00EC1A98">
              <w:rPr>
                <w:webHidden/>
              </w:rPr>
              <w:fldChar w:fldCharType="separate"/>
            </w:r>
            <w:r w:rsidR="00C75476">
              <w:rPr>
                <w:webHidden/>
              </w:rPr>
              <w:t>29</w:t>
            </w:r>
            <w:r w:rsidR="00EC1A98">
              <w:rPr>
                <w:webHidden/>
              </w:rPr>
              <w:fldChar w:fldCharType="end"/>
            </w:r>
          </w:hyperlink>
        </w:p>
        <w:p w14:paraId="59DAEF4D" w14:textId="513B9689"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9" w:history="1">
            <w:r w:rsidR="00EC1A98" w:rsidRPr="0099424D">
              <w:rPr>
                <w:rStyle w:val="Hyperlink"/>
              </w:rPr>
              <w:t>3.2.2 Data Preprocessing</w:t>
            </w:r>
            <w:r w:rsidR="00EC1A98">
              <w:rPr>
                <w:webHidden/>
              </w:rPr>
              <w:tab/>
            </w:r>
            <w:r w:rsidR="00EC1A98">
              <w:rPr>
                <w:webHidden/>
              </w:rPr>
              <w:fldChar w:fldCharType="begin"/>
            </w:r>
            <w:r w:rsidR="00EC1A98">
              <w:rPr>
                <w:webHidden/>
              </w:rPr>
              <w:instrText xml:space="preserve"> PAGEREF _Toc73229079 \h </w:instrText>
            </w:r>
            <w:r w:rsidR="00EC1A98">
              <w:rPr>
                <w:webHidden/>
              </w:rPr>
            </w:r>
            <w:r w:rsidR="00EC1A98">
              <w:rPr>
                <w:webHidden/>
              </w:rPr>
              <w:fldChar w:fldCharType="separate"/>
            </w:r>
            <w:r w:rsidR="00C75476">
              <w:rPr>
                <w:webHidden/>
              </w:rPr>
              <w:t>30</w:t>
            </w:r>
            <w:r w:rsidR="00EC1A98">
              <w:rPr>
                <w:webHidden/>
              </w:rPr>
              <w:fldChar w:fldCharType="end"/>
            </w:r>
          </w:hyperlink>
        </w:p>
        <w:p w14:paraId="3F1B34DD" w14:textId="1B8745F5"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0" w:history="1">
            <w:r w:rsidR="00EC1A98" w:rsidRPr="0099424D">
              <w:rPr>
                <w:rStyle w:val="Hyperlink"/>
              </w:rPr>
              <w:t>3.2.3 Data Transformation</w:t>
            </w:r>
            <w:r w:rsidR="00EC1A98">
              <w:rPr>
                <w:webHidden/>
              </w:rPr>
              <w:tab/>
            </w:r>
            <w:r w:rsidR="00EC1A98">
              <w:rPr>
                <w:webHidden/>
              </w:rPr>
              <w:fldChar w:fldCharType="begin"/>
            </w:r>
            <w:r w:rsidR="00EC1A98">
              <w:rPr>
                <w:webHidden/>
              </w:rPr>
              <w:instrText xml:space="preserve"> PAGEREF _Toc73229080 \h </w:instrText>
            </w:r>
            <w:r w:rsidR="00EC1A98">
              <w:rPr>
                <w:webHidden/>
              </w:rPr>
            </w:r>
            <w:r w:rsidR="00EC1A98">
              <w:rPr>
                <w:webHidden/>
              </w:rPr>
              <w:fldChar w:fldCharType="separate"/>
            </w:r>
            <w:r w:rsidR="00C75476">
              <w:rPr>
                <w:webHidden/>
              </w:rPr>
              <w:t>30</w:t>
            </w:r>
            <w:r w:rsidR="00EC1A98">
              <w:rPr>
                <w:webHidden/>
              </w:rPr>
              <w:fldChar w:fldCharType="end"/>
            </w:r>
          </w:hyperlink>
        </w:p>
        <w:p w14:paraId="11C7DE9A" w14:textId="4925A1A6"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1" w:history="1">
            <w:r w:rsidR="00EC1A98" w:rsidRPr="0099424D">
              <w:rPr>
                <w:rStyle w:val="Hyperlink"/>
              </w:rPr>
              <w:t>3.2.4 Data Visualization</w:t>
            </w:r>
            <w:r w:rsidR="00EC1A98">
              <w:rPr>
                <w:webHidden/>
              </w:rPr>
              <w:tab/>
            </w:r>
            <w:r w:rsidR="00EC1A98">
              <w:rPr>
                <w:webHidden/>
              </w:rPr>
              <w:fldChar w:fldCharType="begin"/>
            </w:r>
            <w:r w:rsidR="00EC1A98">
              <w:rPr>
                <w:webHidden/>
              </w:rPr>
              <w:instrText xml:space="preserve"> PAGEREF _Toc73229081 \h </w:instrText>
            </w:r>
            <w:r w:rsidR="00EC1A98">
              <w:rPr>
                <w:webHidden/>
              </w:rPr>
            </w:r>
            <w:r w:rsidR="00EC1A98">
              <w:rPr>
                <w:webHidden/>
              </w:rPr>
              <w:fldChar w:fldCharType="separate"/>
            </w:r>
            <w:r w:rsidR="00C75476">
              <w:rPr>
                <w:webHidden/>
              </w:rPr>
              <w:t>31</w:t>
            </w:r>
            <w:r w:rsidR="00EC1A98">
              <w:rPr>
                <w:webHidden/>
              </w:rPr>
              <w:fldChar w:fldCharType="end"/>
            </w:r>
          </w:hyperlink>
        </w:p>
        <w:p w14:paraId="3BB36508" w14:textId="6480F27E"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2" w:history="1">
            <w:r w:rsidR="00EC1A98" w:rsidRPr="0099424D">
              <w:rPr>
                <w:rStyle w:val="Hyperlink"/>
              </w:rPr>
              <w:t>3.2.5 Class Balancing</w:t>
            </w:r>
            <w:r w:rsidR="00EC1A98">
              <w:rPr>
                <w:webHidden/>
              </w:rPr>
              <w:tab/>
            </w:r>
            <w:r w:rsidR="00EC1A98">
              <w:rPr>
                <w:webHidden/>
              </w:rPr>
              <w:fldChar w:fldCharType="begin"/>
            </w:r>
            <w:r w:rsidR="00EC1A98">
              <w:rPr>
                <w:webHidden/>
              </w:rPr>
              <w:instrText xml:space="preserve"> PAGEREF _Toc73229082 \h </w:instrText>
            </w:r>
            <w:r w:rsidR="00EC1A98">
              <w:rPr>
                <w:webHidden/>
              </w:rPr>
            </w:r>
            <w:r w:rsidR="00EC1A98">
              <w:rPr>
                <w:webHidden/>
              </w:rPr>
              <w:fldChar w:fldCharType="separate"/>
            </w:r>
            <w:r w:rsidR="00C75476">
              <w:rPr>
                <w:webHidden/>
              </w:rPr>
              <w:t>31</w:t>
            </w:r>
            <w:r w:rsidR="00EC1A98">
              <w:rPr>
                <w:webHidden/>
              </w:rPr>
              <w:fldChar w:fldCharType="end"/>
            </w:r>
          </w:hyperlink>
        </w:p>
        <w:p w14:paraId="6C37A863" w14:textId="5A854DF5"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3" w:history="1">
            <w:r w:rsidR="00EC1A98" w:rsidRPr="0099424D">
              <w:rPr>
                <w:rStyle w:val="Hyperlink"/>
              </w:rPr>
              <w:t>3.2.6 Model Building</w:t>
            </w:r>
            <w:r w:rsidR="00EC1A98">
              <w:rPr>
                <w:webHidden/>
              </w:rPr>
              <w:tab/>
            </w:r>
            <w:r w:rsidR="00EC1A98">
              <w:rPr>
                <w:webHidden/>
              </w:rPr>
              <w:fldChar w:fldCharType="begin"/>
            </w:r>
            <w:r w:rsidR="00EC1A98">
              <w:rPr>
                <w:webHidden/>
              </w:rPr>
              <w:instrText xml:space="preserve"> PAGEREF _Toc73229083 \h </w:instrText>
            </w:r>
            <w:r w:rsidR="00EC1A98">
              <w:rPr>
                <w:webHidden/>
              </w:rPr>
            </w:r>
            <w:r w:rsidR="00EC1A98">
              <w:rPr>
                <w:webHidden/>
              </w:rPr>
              <w:fldChar w:fldCharType="separate"/>
            </w:r>
            <w:r w:rsidR="00C75476">
              <w:rPr>
                <w:webHidden/>
              </w:rPr>
              <w:t>32</w:t>
            </w:r>
            <w:r w:rsidR="00EC1A98">
              <w:rPr>
                <w:webHidden/>
              </w:rPr>
              <w:fldChar w:fldCharType="end"/>
            </w:r>
          </w:hyperlink>
        </w:p>
        <w:p w14:paraId="2E43DEEB" w14:textId="4921DD58"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4" w:history="1">
            <w:r w:rsidR="00EC1A98" w:rsidRPr="0099424D">
              <w:rPr>
                <w:rStyle w:val="Hyperlink"/>
              </w:rPr>
              <w:t>3.2.7 Model Evaluation</w:t>
            </w:r>
            <w:r w:rsidR="00EC1A98">
              <w:rPr>
                <w:webHidden/>
              </w:rPr>
              <w:tab/>
            </w:r>
            <w:r w:rsidR="00EC1A98">
              <w:rPr>
                <w:webHidden/>
              </w:rPr>
              <w:fldChar w:fldCharType="begin"/>
            </w:r>
            <w:r w:rsidR="00EC1A98">
              <w:rPr>
                <w:webHidden/>
              </w:rPr>
              <w:instrText xml:space="preserve"> PAGEREF _Toc73229084 \h </w:instrText>
            </w:r>
            <w:r w:rsidR="00EC1A98">
              <w:rPr>
                <w:webHidden/>
              </w:rPr>
            </w:r>
            <w:r w:rsidR="00EC1A98">
              <w:rPr>
                <w:webHidden/>
              </w:rPr>
              <w:fldChar w:fldCharType="separate"/>
            </w:r>
            <w:r w:rsidR="00C75476">
              <w:rPr>
                <w:webHidden/>
              </w:rPr>
              <w:t>35</w:t>
            </w:r>
            <w:r w:rsidR="00EC1A98">
              <w:rPr>
                <w:webHidden/>
              </w:rPr>
              <w:fldChar w:fldCharType="end"/>
            </w:r>
          </w:hyperlink>
        </w:p>
        <w:p w14:paraId="7CCBA812" w14:textId="20FE5221"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5" w:history="1">
            <w:r w:rsidR="00EC1A98" w:rsidRPr="0099424D">
              <w:rPr>
                <w:rStyle w:val="Hyperlink"/>
              </w:rPr>
              <w:t>3.2.8 Model Review</w:t>
            </w:r>
            <w:r w:rsidR="00EC1A98">
              <w:rPr>
                <w:webHidden/>
              </w:rPr>
              <w:tab/>
            </w:r>
            <w:r w:rsidR="00EC1A98">
              <w:rPr>
                <w:webHidden/>
              </w:rPr>
              <w:fldChar w:fldCharType="begin"/>
            </w:r>
            <w:r w:rsidR="00EC1A98">
              <w:rPr>
                <w:webHidden/>
              </w:rPr>
              <w:instrText xml:space="preserve"> PAGEREF _Toc73229085 \h </w:instrText>
            </w:r>
            <w:r w:rsidR="00EC1A98">
              <w:rPr>
                <w:webHidden/>
              </w:rPr>
            </w:r>
            <w:r w:rsidR="00EC1A98">
              <w:rPr>
                <w:webHidden/>
              </w:rPr>
              <w:fldChar w:fldCharType="separate"/>
            </w:r>
            <w:r w:rsidR="00C75476">
              <w:rPr>
                <w:webHidden/>
              </w:rPr>
              <w:t>36</w:t>
            </w:r>
            <w:r w:rsidR="00EC1A98">
              <w:rPr>
                <w:webHidden/>
              </w:rPr>
              <w:fldChar w:fldCharType="end"/>
            </w:r>
          </w:hyperlink>
        </w:p>
        <w:p w14:paraId="2BFBBE6A" w14:textId="6B8248C2"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6" w:history="1">
            <w:r w:rsidR="00EC1A98" w:rsidRPr="0099424D">
              <w:rPr>
                <w:rStyle w:val="Hyperlink"/>
              </w:rPr>
              <w:t>3.3 Summary</w:t>
            </w:r>
            <w:r w:rsidR="00EC1A98">
              <w:rPr>
                <w:webHidden/>
              </w:rPr>
              <w:tab/>
            </w:r>
            <w:r w:rsidR="00EC1A98">
              <w:rPr>
                <w:webHidden/>
              </w:rPr>
              <w:fldChar w:fldCharType="begin"/>
            </w:r>
            <w:r w:rsidR="00EC1A98">
              <w:rPr>
                <w:webHidden/>
              </w:rPr>
              <w:instrText xml:space="preserve"> PAGEREF _Toc73229086 \h </w:instrText>
            </w:r>
            <w:r w:rsidR="00EC1A98">
              <w:rPr>
                <w:webHidden/>
              </w:rPr>
            </w:r>
            <w:r w:rsidR="00EC1A98">
              <w:rPr>
                <w:webHidden/>
              </w:rPr>
              <w:fldChar w:fldCharType="separate"/>
            </w:r>
            <w:r w:rsidR="00C75476">
              <w:rPr>
                <w:webHidden/>
              </w:rPr>
              <w:t>37</w:t>
            </w:r>
            <w:r w:rsidR="00EC1A98">
              <w:rPr>
                <w:webHidden/>
              </w:rPr>
              <w:fldChar w:fldCharType="end"/>
            </w:r>
          </w:hyperlink>
        </w:p>
        <w:p w14:paraId="73C4B65B" w14:textId="03C56E0E"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87" w:history="1">
            <w:r w:rsidR="00EC1A98" w:rsidRPr="0099424D">
              <w:rPr>
                <w:rStyle w:val="Hyperlink"/>
              </w:rPr>
              <w:t>CHAPTER 4: ANALYSIS</w:t>
            </w:r>
            <w:r w:rsidR="00EC1A98">
              <w:rPr>
                <w:webHidden/>
              </w:rPr>
              <w:tab/>
            </w:r>
            <w:r w:rsidR="00EC1A98">
              <w:rPr>
                <w:webHidden/>
              </w:rPr>
              <w:fldChar w:fldCharType="begin"/>
            </w:r>
            <w:r w:rsidR="00EC1A98">
              <w:rPr>
                <w:webHidden/>
              </w:rPr>
              <w:instrText xml:space="preserve"> PAGEREF _Toc73229087 \h </w:instrText>
            </w:r>
            <w:r w:rsidR="00EC1A98">
              <w:rPr>
                <w:webHidden/>
              </w:rPr>
            </w:r>
            <w:r w:rsidR="00EC1A98">
              <w:rPr>
                <w:webHidden/>
              </w:rPr>
              <w:fldChar w:fldCharType="separate"/>
            </w:r>
            <w:r w:rsidR="00C75476">
              <w:rPr>
                <w:webHidden/>
              </w:rPr>
              <w:t>38</w:t>
            </w:r>
            <w:r w:rsidR="00EC1A98">
              <w:rPr>
                <w:webHidden/>
              </w:rPr>
              <w:fldChar w:fldCharType="end"/>
            </w:r>
          </w:hyperlink>
        </w:p>
        <w:p w14:paraId="5C94B6B2" w14:textId="6B9F52E1"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8" w:history="1">
            <w:r w:rsidR="00EC1A98" w:rsidRPr="0099424D">
              <w:rPr>
                <w:rStyle w:val="Hyperlink"/>
              </w:rPr>
              <w:t>4.1 Introduction</w:t>
            </w:r>
            <w:r w:rsidR="00EC1A98">
              <w:rPr>
                <w:webHidden/>
              </w:rPr>
              <w:tab/>
            </w:r>
            <w:r w:rsidR="00EC1A98">
              <w:rPr>
                <w:webHidden/>
              </w:rPr>
              <w:fldChar w:fldCharType="begin"/>
            </w:r>
            <w:r w:rsidR="00EC1A98">
              <w:rPr>
                <w:webHidden/>
              </w:rPr>
              <w:instrText xml:space="preserve"> PAGEREF _Toc73229088 \h </w:instrText>
            </w:r>
            <w:r w:rsidR="00EC1A98">
              <w:rPr>
                <w:webHidden/>
              </w:rPr>
            </w:r>
            <w:r w:rsidR="00EC1A98">
              <w:rPr>
                <w:webHidden/>
              </w:rPr>
              <w:fldChar w:fldCharType="separate"/>
            </w:r>
            <w:r w:rsidR="00C75476">
              <w:rPr>
                <w:webHidden/>
              </w:rPr>
              <w:t>38</w:t>
            </w:r>
            <w:r w:rsidR="00EC1A98">
              <w:rPr>
                <w:webHidden/>
              </w:rPr>
              <w:fldChar w:fldCharType="end"/>
            </w:r>
          </w:hyperlink>
        </w:p>
        <w:p w14:paraId="5031AB65" w14:textId="381D0A7D"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9" w:history="1">
            <w:r w:rsidR="00EC1A98" w:rsidRPr="0099424D">
              <w:rPr>
                <w:rStyle w:val="Hyperlink"/>
              </w:rPr>
              <w:t>4.2 Dataset Description</w:t>
            </w:r>
            <w:r w:rsidR="00EC1A98">
              <w:rPr>
                <w:webHidden/>
              </w:rPr>
              <w:tab/>
            </w:r>
            <w:r w:rsidR="00EC1A98">
              <w:rPr>
                <w:webHidden/>
              </w:rPr>
              <w:fldChar w:fldCharType="begin"/>
            </w:r>
            <w:r w:rsidR="00EC1A98">
              <w:rPr>
                <w:webHidden/>
              </w:rPr>
              <w:instrText xml:space="preserve"> PAGEREF _Toc73229089 \h </w:instrText>
            </w:r>
            <w:r w:rsidR="00EC1A98">
              <w:rPr>
                <w:webHidden/>
              </w:rPr>
            </w:r>
            <w:r w:rsidR="00EC1A98">
              <w:rPr>
                <w:webHidden/>
              </w:rPr>
              <w:fldChar w:fldCharType="separate"/>
            </w:r>
            <w:r w:rsidR="00C75476">
              <w:rPr>
                <w:webHidden/>
              </w:rPr>
              <w:t>38</w:t>
            </w:r>
            <w:r w:rsidR="00EC1A98">
              <w:rPr>
                <w:webHidden/>
              </w:rPr>
              <w:fldChar w:fldCharType="end"/>
            </w:r>
          </w:hyperlink>
        </w:p>
        <w:p w14:paraId="1C892EA4" w14:textId="18F0DA0A"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90" w:history="1">
            <w:r w:rsidR="00EC1A98" w:rsidRPr="0099424D">
              <w:rPr>
                <w:rStyle w:val="Hyperlink"/>
              </w:rPr>
              <w:t>4.3 Exploratory Data Analysis</w:t>
            </w:r>
            <w:r w:rsidR="00EC1A98">
              <w:rPr>
                <w:webHidden/>
              </w:rPr>
              <w:tab/>
            </w:r>
            <w:r w:rsidR="00EC1A98">
              <w:rPr>
                <w:webHidden/>
              </w:rPr>
              <w:fldChar w:fldCharType="begin"/>
            </w:r>
            <w:r w:rsidR="00EC1A98">
              <w:rPr>
                <w:webHidden/>
              </w:rPr>
              <w:instrText xml:space="preserve"> PAGEREF _Toc73229090 \h </w:instrText>
            </w:r>
            <w:r w:rsidR="00EC1A98">
              <w:rPr>
                <w:webHidden/>
              </w:rPr>
            </w:r>
            <w:r w:rsidR="00EC1A98">
              <w:rPr>
                <w:webHidden/>
              </w:rPr>
              <w:fldChar w:fldCharType="separate"/>
            </w:r>
            <w:r w:rsidR="00C75476">
              <w:rPr>
                <w:webHidden/>
              </w:rPr>
              <w:t>39</w:t>
            </w:r>
            <w:r w:rsidR="00EC1A98">
              <w:rPr>
                <w:webHidden/>
              </w:rPr>
              <w:fldChar w:fldCharType="end"/>
            </w:r>
          </w:hyperlink>
        </w:p>
        <w:p w14:paraId="55CF0119" w14:textId="18E6BD2E"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1" w:history="1">
            <w:r w:rsidR="00EC1A98" w:rsidRPr="0099424D">
              <w:rPr>
                <w:rStyle w:val="Hyperlink"/>
              </w:rPr>
              <w:t>4.3.1 Distribution of Variables</w:t>
            </w:r>
            <w:r w:rsidR="00EC1A98">
              <w:rPr>
                <w:webHidden/>
              </w:rPr>
              <w:tab/>
            </w:r>
            <w:r w:rsidR="00EC1A98">
              <w:rPr>
                <w:webHidden/>
              </w:rPr>
              <w:fldChar w:fldCharType="begin"/>
            </w:r>
            <w:r w:rsidR="00EC1A98">
              <w:rPr>
                <w:webHidden/>
              </w:rPr>
              <w:instrText xml:space="preserve"> PAGEREF _Toc73229091 \h </w:instrText>
            </w:r>
            <w:r w:rsidR="00EC1A98">
              <w:rPr>
                <w:webHidden/>
              </w:rPr>
            </w:r>
            <w:r w:rsidR="00EC1A98">
              <w:rPr>
                <w:webHidden/>
              </w:rPr>
              <w:fldChar w:fldCharType="separate"/>
            </w:r>
            <w:r w:rsidR="00C75476">
              <w:rPr>
                <w:webHidden/>
              </w:rPr>
              <w:t>40</w:t>
            </w:r>
            <w:r w:rsidR="00EC1A98">
              <w:rPr>
                <w:webHidden/>
              </w:rPr>
              <w:fldChar w:fldCharType="end"/>
            </w:r>
          </w:hyperlink>
        </w:p>
        <w:p w14:paraId="016A0CC7" w14:textId="455E4A20"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2" w:history="1">
            <w:r w:rsidR="00EC1A98" w:rsidRPr="0099424D">
              <w:rPr>
                <w:rStyle w:val="Hyperlink"/>
              </w:rPr>
              <w:t>4.3.2 Missing Values Analysis</w:t>
            </w:r>
            <w:r w:rsidR="00EC1A98">
              <w:rPr>
                <w:webHidden/>
              </w:rPr>
              <w:tab/>
            </w:r>
            <w:r w:rsidR="00EC1A98">
              <w:rPr>
                <w:webHidden/>
              </w:rPr>
              <w:fldChar w:fldCharType="begin"/>
            </w:r>
            <w:r w:rsidR="00EC1A98">
              <w:rPr>
                <w:webHidden/>
              </w:rPr>
              <w:instrText xml:space="preserve"> PAGEREF _Toc73229092 \h </w:instrText>
            </w:r>
            <w:r w:rsidR="00EC1A98">
              <w:rPr>
                <w:webHidden/>
              </w:rPr>
            </w:r>
            <w:r w:rsidR="00EC1A98">
              <w:rPr>
                <w:webHidden/>
              </w:rPr>
              <w:fldChar w:fldCharType="separate"/>
            </w:r>
            <w:r w:rsidR="00C75476">
              <w:rPr>
                <w:webHidden/>
              </w:rPr>
              <w:t>41</w:t>
            </w:r>
            <w:r w:rsidR="00EC1A98">
              <w:rPr>
                <w:webHidden/>
              </w:rPr>
              <w:fldChar w:fldCharType="end"/>
            </w:r>
          </w:hyperlink>
        </w:p>
        <w:p w14:paraId="5C78E8F6" w14:textId="571D4402"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3" w:history="1">
            <w:r w:rsidR="00EC1A98" w:rsidRPr="0099424D">
              <w:rPr>
                <w:rStyle w:val="Hyperlink"/>
              </w:rPr>
              <w:t>4.3.3 Outlier Analysis</w:t>
            </w:r>
            <w:r w:rsidR="00EC1A98">
              <w:rPr>
                <w:webHidden/>
              </w:rPr>
              <w:tab/>
            </w:r>
            <w:r w:rsidR="00EC1A98">
              <w:rPr>
                <w:webHidden/>
              </w:rPr>
              <w:fldChar w:fldCharType="begin"/>
            </w:r>
            <w:r w:rsidR="00EC1A98">
              <w:rPr>
                <w:webHidden/>
              </w:rPr>
              <w:instrText xml:space="preserve"> PAGEREF _Toc73229093 \h </w:instrText>
            </w:r>
            <w:r w:rsidR="00EC1A98">
              <w:rPr>
                <w:webHidden/>
              </w:rPr>
            </w:r>
            <w:r w:rsidR="00EC1A98">
              <w:rPr>
                <w:webHidden/>
              </w:rPr>
              <w:fldChar w:fldCharType="separate"/>
            </w:r>
            <w:r w:rsidR="00C75476">
              <w:rPr>
                <w:webHidden/>
              </w:rPr>
              <w:t>42</w:t>
            </w:r>
            <w:r w:rsidR="00EC1A98">
              <w:rPr>
                <w:webHidden/>
              </w:rPr>
              <w:fldChar w:fldCharType="end"/>
            </w:r>
          </w:hyperlink>
        </w:p>
        <w:p w14:paraId="258E07D3" w14:textId="1FE3FC8A"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4" w:history="1">
            <w:r w:rsidR="00EC1A98" w:rsidRPr="0099424D">
              <w:rPr>
                <w:rStyle w:val="Hyperlink"/>
              </w:rPr>
              <w:t>4.3.4 Univariate Analysis</w:t>
            </w:r>
            <w:r w:rsidR="00EC1A98">
              <w:rPr>
                <w:webHidden/>
              </w:rPr>
              <w:tab/>
            </w:r>
            <w:r w:rsidR="00EC1A98">
              <w:rPr>
                <w:webHidden/>
              </w:rPr>
              <w:fldChar w:fldCharType="begin"/>
            </w:r>
            <w:r w:rsidR="00EC1A98">
              <w:rPr>
                <w:webHidden/>
              </w:rPr>
              <w:instrText xml:space="preserve"> PAGEREF _Toc73229094 \h </w:instrText>
            </w:r>
            <w:r w:rsidR="00EC1A98">
              <w:rPr>
                <w:webHidden/>
              </w:rPr>
            </w:r>
            <w:r w:rsidR="00EC1A98">
              <w:rPr>
                <w:webHidden/>
              </w:rPr>
              <w:fldChar w:fldCharType="separate"/>
            </w:r>
            <w:r w:rsidR="00C75476">
              <w:rPr>
                <w:webHidden/>
              </w:rPr>
              <w:t>43</w:t>
            </w:r>
            <w:r w:rsidR="00EC1A98">
              <w:rPr>
                <w:webHidden/>
              </w:rPr>
              <w:fldChar w:fldCharType="end"/>
            </w:r>
          </w:hyperlink>
        </w:p>
        <w:p w14:paraId="54CF0284" w14:textId="4C802B45"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5" w:history="1">
            <w:r w:rsidR="00EC1A98" w:rsidRPr="0099424D">
              <w:rPr>
                <w:rStyle w:val="Hyperlink"/>
              </w:rPr>
              <w:t>4.3.5 Relation with Target Variable</w:t>
            </w:r>
            <w:r w:rsidR="00EC1A98">
              <w:rPr>
                <w:webHidden/>
              </w:rPr>
              <w:tab/>
            </w:r>
            <w:r w:rsidR="00EC1A98">
              <w:rPr>
                <w:webHidden/>
              </w:rPr>
              <w:fldChar w:fldCharType="begin"/>
            </w:r>
            <w:r w:rsidR="00EC1A98">
              <w:rPr>
                <w:webHidden/>
              </w:rPr>
              <w:instrText xml:space="preserve"> PAGEREF _Toc73229095 \h </w:instrText>
            </w:r>
            <w:r w:rsidR="00EC1A98">
              <w:rPr>
                <w:webHidden/>
              </w:rPr>
            </w:r>
            <w:r w:rsidR="00EC1A98">
              <w:rPr>
                <w:webHidden/>
              </w:rPr>
              <w:fldChar w:fldCharType="separate"/>
            </w:r>
            <w:r w:rsidR="00C75476">
              <w:rPr>
                <w:webHidden/>
              </w:rPr>
              <w:t>44</w:t>
            </w:r>
            <w:r w:rsidR="00EC1A98">
              <w:rPr>
                <w:webHidden/>
              </w:rPr>
              <w:fldChar w:fldCharType="end"/>
            </w:r>
          </w:hyperlink>
        </w:p>
        <w:p w14:paraId="24A06C21" w14:textId="2B1C71EF"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6" w:history="1">
            <w:r w:rsidR="00EC1A98" w:rsidRPr="0099424D">
              <w:rPr>
                <w:rStyle w:val="Hyperlink"/>
              </w:rPr>
              <w:t>4.3.6 Distribution of variables with respect to Churn</w:t>
            </w:r>
            <w:r w:rsidR="00EC1A98">
              <w:rPr>
                <w:webHidden/>
              </w:rPr>
              <w:tab/>
            </w:r>
            <w:r w:rsidR="00EC1A98">
              <w:rPr>
                <w:webHidden/>
              </w:rPr>
              <w:fldChar w:fldCharType="begin"/>
            </w:r>
            <w:r w:rsidR="00EC1A98">
              <w:rPr>
                <w:webHidden/>
              </w:rPr>
              <w:instrText xml:space="preserve"> PAGEREF _Toc73229096 \h </w:instrText>
            </w:r>
            <w:r w:rsidR="00EC1A98">
              <w:rPr>
                <w:webHidden/>
              </w:rPr>
            </w:r>
            <w:r w:rsidR="00EC1A98">
              <w:rPr>
                <w:webHidden/>
              </w:rPr>
              <w:fldChar w:fldCharType="separate"/>
            </w:r>
            <w:r w:rsidR="00C75476">
              <w:rPr>
                <w:webHidden/>
              </w:rPr>
              <w:t>46</w:t>
            </w:r>
            <w:r w:rsidR="00EC1A98">
              <w:rPr>
                <w:webHidden/>
              </w:rPr>
              <w:fldChar w:fldCharType="end"/>
            </w:r>
          </w:hyperlink>
        </w:p>
        <w:p w14:paraId="3960F03A" w14:textId="5C0E4F39"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7" w:history="1">
            <w:r w:rsidR="00EC1A98" w:rsidRPr="0099424D">
              <w:rPr>
                <w:rStyle w:val="Hyperlink"/>
              </w:rPr>
              <w:t>4.3.7 Correlation</w:t>
            </w:r>
            <w:r w:rsidR="00EC1A98">
              <w:rPr>
                <w:webHidden/>
              </w:rPr>
              <w:tab/>
            </w:r>
            <w:r w:rsidR="00EC1A98">
              <w:rPr>
                <w:webHidden/>
              </w:rPr>
              <w:fldChar w:fldCharType="begin"/>
            </w:r>
            <w:r w:rsidR="00EC1A98">
              <w:rPr>
                <w:webHidden/>
              </w:rPr>
              <w:instrText xml:space="preserve"> PAGEREF _Toc73229097 \h </w:instrText>
            </w:r>
            <w:r w:rsidR="00EC1A98">
              <w:rPr>
                <w:webHidden/>
              </w:rPr>
            </w:r>
            <w:r w:rsidR="00EC1A98">
              <w:rPr>
                <w:webHidden/>
              </w:rPr>
              <w:fldChar w:fldCharType="separate"/>
            </w:r>
            <w:r w:rsidR="00C75476">
              <w:rPr>
                <w:webHidden/>
              </w:rPr>
              <w:t>48</w:t>
            </w:r>
            <w:r w:rsidR="00EC1A98">
              <w:rPr>
                <w:webHidden/>
              </w:rPr>
              <w:fldChar w:fldCharType="end"/>
            </w:r>
          </w:hyperlink>
        </w:p>
        <w:p w14:paraId="56ECAA6D" w14:textId="690313DF"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8" w:history="1">
            <w:r w:rsidR="00EC1A98" w:rsidRPr="0099424D">
              <w:rPr>
                <w:rStyle w:val="Hyperlink"/>
              </w:rPr>
              <w:t>4.3.8 Chi-Square</w:t>
            </w:r>
            <w:r w:rsidR="00EC1A98">
              <w:rPr>
                <w:webHidden/>
              </w:rPr>
              <w:tab/>
            </w:r>
            <w:r w:rsidR="00EC1A98">
              <w:rPr>
                <w:webHidden/>
              </w:rPr>
              <w:fldChar w:fldCharType="begin"/>
            </w:r>
            <w:r w:rsidR="00EC1A98">
              <w:rPr>
                <w:webHidden/>
              </w:rPr>
              <w:instrText xml:space="preserve"> PAGEREF _Toc73229098 \h </w:instrText>
            </w:r>
            <w:r w:rsidR="00EC1A98">
              <w:rPr>
                <w:webHidden/>
              </w:rPr>
            </w:r>
            <w:r w:rsidR="00EC1A98">
              <w:rPr>
                <w:webHidden/>
              </w:rPr>
              <w:fldChar w:fldCharType="separate"/>
            </w:r>
            <w:r w:rsidR="00C75476">
              <w:rPr>
                <w:webHidden/>
              </w:rPr>
              <w:t>49</w:t>
            </w:r>
            <w:r w:rsidR="00EC1A98">
              <w:rPr>
                <w:webHidden/>
              </w:rPr>
              <w:fldChar w:fldCharType="end"/>
            </w:r>
          </w:hyperlink>
        </w:p>
        <w:p w14:paraId="5052EAC4" w14:textId="4250B028"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9" w:history="1">
            <w:r w:rsidR="00EC1A98" w:rsidRPr="0099424D">
              <w:rPr>
                <w:rStyle w:val="Hyperlink"/>
              </w:rPr>
              <w:t>4.3.9 ANOVA Test</w:t>
            </w:r>
            <w:r w:rsidR="00EC1A98">
              <w:rPr>
                <w:webHidden/>
              </w:rPr>
              <w:tab/>
            </w:r>
            <w:r w:rsidR="00EC1A98">
              <w:rPr>
                <w:webHidden/>
              </w:rPr>
              <w:fldChar w:fldCharType="begin"/>
            </w:r>
            <w:r w:rsidR="00EC1A98">
              <w:rPr>
                <w:webHidden/>
              </w:rPr>
              <w:instrText xml:space="preserve"> PAGEREF _Toc73229099 \h </w:instrText>
            </w:r>
            <w:r w:rsidR="00EC1A98">
              <w:rPr>
                <w:webHidden/>
              </w:rPr>
            </w:r>
            <w:r w:rsidR="00EC1A98">
              <w:rPr>
                <w:webHidden/>
              </w:rPr>
              <w:fldChar w:fldCharType="separate"/>
            </w:r>
            <w:r w:rsidR="00C75476">
              <w:rPr>
                <w:webHidden/>
              </w:rPr>
              <w:t>50</w:t>
            </w:r>
            <w:r w:rsidR="00EC1A98">
              <w:rPr>
                <w:webHidden/>
              </w:rPr>
              <w:fldChar w:fldCharType="end"/>
            </w:r>
          </w:hyperlink>
        </w:p>
        <w:p w14:paraId="180552DF" w14:textId="2E764B65"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0" w:history="1">
            <w:r w:rsidR="00EC1A98" w:rsidRPr="0099424D">
              <w:rPr>
                <w:rStyle w:val="Hyperlink"/>
              </w:rPr>
              <w:t>4.3.10 Probability Distribution using KDE</w:t>
            </w:r>
            <w:r w:rsidR="00EC1A98">
              <w:rPr>
                <w:webHidden/>
              </w:rPr>
              <w:tab/>
            </w:r>
            <w:r w:rsidR="00EC1A98">
              <w:rPr>
                <w:webHidden/>
              </w:rPr>
              <w:fldChar w:fldCharType="begin"/>
            </w:r>
            <w:r w:rsidR="00EC1A98">
              <w:rPr>
                <w:webHidden/>
              </w:rPr>
              <w:instrText xml:space="preserve"> PAGEREF _Toc73229100 \h </w:instrText>
            </w:r>
            <w:r w:rsidR="00EC1A98">
              <w:rPr>
                <w:webHidden/>
              </w:rPr>
            </w:r>
            <w:r w:rsidR="00EC1A98">
              <w:rPr>
                <w:webHidden/>
              </w:rPr>
              <w:fldChar w:fldCharType="separate"/>
            </w:r>
            <w:r w:rsidR="00C75476">
              <w:rPr>
                <w:webHidden/>
              </w:rPr>
              <w:t>51</w:t>
            </w:r>
            <w:r w:rsidR="00EC1A98">
              <w:rPr>
                <w:webHidden/>
              </w:rPr>
              <w:fldChar w:fldCharType="end"/>
            </w:r>
          </w:hyperlink>
        </w:p>
        <w:p w14:paraId="1F48FD8B" w14:textId="5EAEFC33"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1" w:history="1">
            <w:r w:rsidR="00EC1A98" w:rsidRPr="0099424D">
              <w:rPr>
                <w:rStyle w:val="Hyperlink"/>
              </w:rPr>
              <w:t>4.4 Methods</w:t>
            </w:r>
            <w:r w:rsidR="00EC1A98">
              <w:rPr>
                <w:webHidden/>
              </w:rPr>
              <w:tab/>
            </w:r>
            <w:r w:rsidR="00EC1A98">
              <w:rPr>
                <w:webHidden/>
              </w:rPr>
              <w:fldChar w:fldCharType="begin"/>
            </w:r>
            <w:r w:rsidR="00EC1A98">
              <w:rPr>
                <w:webHidden/>
              </w:rPr>
              <w:instrText xml:space="preserve"> PAGEREF _Toc73229101 \h </w:instrText>
            </w:r>
            <w:r w:rsidR="00EC1A98">
              <w:rPr>
                <w:webHidden/>
              </w:rPr>
            </w:r>
            <w:r w:rsidR="00EC1A98">
              <w:rPr>
                <w:webHidden/>
              </w:rPr>
              <w:fldChar w:fldCharType="separate"/>
            </w:r>
            <w:r w:rsidR="00C75476">
              <w:rPr>
                <w:webHidden/>
              </w:rPr>
              <w:t>52</w:t>
            </w:r>
            <w:r w:rsidR="00EC1A98">
              <w:rPr>
                <w:webHidden/>
              </w:rPr>
              <w:fldChar w:fldCharType="end"/>
            </w:r>
          </w:hyperlink>
        </w:p>
        <w:p w14:paraId="4E3390BE" w14:textId="0BA45C4D"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2" w:history="1">
            <w:r w:rsidR="00EC1A98" w:rsidRPr="0099424D">
              <w:rPr>
                <w:rStyle w:val="Hyperlink"/>
              </w:rPr>
              <w:t>4.4.1 Data Split</w:t>
            </w:r>
            <w:r w:rsidR="00EC1A98">
              <w:rPr>
                <w:webHidden/>
              </w:rPr>
              <w:tab/>
            </w:r>
            <w:r w:rsidR="00EC1A98">
              <w:rPr>
                <w:webHidden/>
              </w:rPr>
              <w:fldChar w:fldCharType="begin"/>
            </w:r>
            <w:r w:rsidR="00EC1A98">
              <w:rPr>
                <w:webHidden/>
              </w:rPr>
              <w:instrText xml:space="preserve"> PAGEREF _Toc73229102 \h </w:instrText>
            </w:r>
            <w:r w:rsidR="00EC1A98">
              <w:rPr>
                <w:webHidden/>
              </w:rPr>
            </w:r>
            <w:r w:rsidR="00EC1A98">
              <w:rPr>
                <w:webHidden/>
              </w:rPr>
              <w:fldChar w:fldCharType="separate"/>
            </w:r>
            <w:r w:rsidR="00C75476">
              <w:rPr>
                <w:webHidden/>
              </w:rPr>
              <w:t>52</w:t>
            </w:r>
            <w:r w:rsidR="00EC1A98">
              <w:rPr>
                <w:webHidden/>
              </w:rPr>
              <w:fldChar w:fldCharType="end"/>
            </w:r>
          </w:hyperlink>
        </w:p>
        <w:p w14:paraId="2B449B4C" w14:textId="2CFAE68D"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3" w:history="1">
            <w:r w:rsidR="00EC1A98" w:rsidRPr="0099424D">
              <w:rPr>
                <w:rStyle w:val="Hyperlink"/>
              </w:rPr>
              <w:t>4.4.2 Encoding</w:t>
            </w:r>
            <w:r w:rsidR="00EC1A98">
              <w:rPr>
                <w:webHidden/>
              </w:rPr>
              <w:tab/>
            </w:r>
            <w:r w:rsidR="00EC1A98">
              <w:rPr>
                <w:webHidden/>
              </w:rPr>
              <w:fldChar w:fldCharType="begin"/>
            </w:r>
            <w:r w:rsidR="00EC1A98">
              <w:rPr>
                <w:webHidden/>
              </w:rPr>
              <w:instrText xml:space="preserve"> PAGEREF _Toc73229103 \h </w:instrText>
            </w:r>
            <w:r w:rsidR="00EC1A98">
              <w:rPr>
                <w:webHidden/>
              </w:rPr>
            </w:r>
            <w:r w:rsidR="00EC1A98">
              <w:rPr>
                <w:webHidden/>
              </w:rPr>
              <w:fldChar w:fldCharType="separate"/>
            </w:r>
            <w:r w:rsidR="00C75476">
              <w:rPr>
                <w:webHidden/>
              </w:rPr>
              <w:t>52</w:t>
            </w:r>
            <w:r w:rsidR="00EC1A98">
              <w:rPr>
                <w:webHidden/>
              </w:rPr>
              <w:fldChar w:fldCharType="end"/>
            </w:r>
          </w:hyperlink>
        </w:p>
        <w:p w14:paraId="02067706" w14:textId="29113581"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4" w:history="1">
            <w:r w:rsidR="00EC1A98" w:rsidRPr="0099424D">
              <w:rPr>
                <w:rStyle w:val="Hyperlink"/>
              </w:rPr>
              <w:t>4.4.3 Feature Engineering</w:t>
            </w:r>
            <w:r w:rsidR="00EC1A98">
              <w:rPr>
                <w:webHidden/>
              </w:rPr>
              <w:tab/>
            </w:r>
            <w:r w:rsidR="00EC1A98">
              <w:rPr>
                <w:webHidden/>
              </w:rPr>
              <w:fldChar w:fldCharType="begin"/>
            </w:r>
            <w:r w:rsidR="00EC1A98">
              <w:rPr>
                <w:webHidden/>
              </w:rPr>
              <w:instrText xml:space="preserve"> PAGEREF _Toc73229104 \h </w:instrText>
            </w:r>
            <w:r w:rsidR="00EC1A98">
              <w:rPr>
                <w:webHidden/>
              </w:rPr>
            </w:r>
            <w:r w:rsidR="00EC1A98">
              <w:rPr>
                <w:webHidden/>
              </w:rPr>
              <w:fldChar w:fldCharType="separate"/>
            </w:r>
            <w:r w:rsidR="00C75476">
              <w:rPr>
                <w:webHidden/>
              </w:rPr>
              <w:t>52</w:t>
            </w:r>
            <w:r w:rsidR="00EC1A98">
              <w:rPr>
                <w:webHidden/>
              </w:rPr>
              <w:fldChar w:fldCharType="end"/>
            </w:r>
          </w:hyperlink>
        </w:p>
        <w:p w14:paraId="4D10CE70" w14:textId="35A453DD"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5" w:history="1">
            <w:r w:rsidR="00EC1A98" w:rsidRPr="0099424D">
              <w:rPr>
                <w:rStyle w:val="Hyperlink"/>
              </w:rPr>
              <w:t>4.4.4 Class Imbalance</w:t>
            </w:r>
            <w:r w:rsidR="00EC1A98">
              <w:rPr>
                <w:webHidden/>
              </w:rPr>
              <w:tab/>
            </w:r>
            <w:r w:rsidR="00EC1A98">
              <w:rPr>
                <w:webHidden/>
              </w:rPr>
              <w:fldChar w:fldCharType="begin"/>
            </w:r>
            <w:r w:rsidR="00EC1A98">
              <w:rPr>
                <w:webHidden/>
              </w:rPr>
              <w:instrText xml:space="preserve"> PAGEREF _Toc73229105 \h </w:instrText>
            </w:r>
            <w:r w:rsidR="00EC1A98">
              <w:rPr>
                <w:webHidden/>
              </w:rPr>
            </w:r>
            <w:r w:rsidR="00EC1A98">
              <w:rPr>
                <w:webHidden/>
              </w:rPr>
              <w:fldChar w:fldCharType="separate"/>
            </w:r>
            <w:r w:rsidR="00C75476">
              <w:rPr>
                <w:webHidden/>
              </w:rPr>
              <w:t>53</w:t>
            </w:r>
            <w:r w:rsidR="00EC1A98">
              <w:rPr>
                <w:webHidden/>
              </w:rPr>
              <w:fldChar w:fldCharType="end"/>
            </w:r>
          </w:hyperlink>
        </w:p>
        <w:p w14:paraId="18CC6D71" w14:textId="2803B5C4"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6" w:history="1">
            <w:r w:rsidR="00EC1A98" w:rsidRPr="0099424D">
              <w:rPr>
                <w:rStyle w:val="Hyperlink"/>
              </w:rPr>
              <w:t>4.4.6 Hyperparameter tuning</w:t>
            </w:r>
            <w:r w:rsidR="00EC1A98">
              <w:rPr>
                <w:webHidden/>
              </w:rPr>
              <w:tab/>
            </w:r>
            <w:r w:rsidR="00EC1A98">
              <w:rPr>
                <w:webHidden/>
              </w:rPr>
              <w:fldChar w:fldCharType="begin"/>
            </w:r>
            <w:r w:rsidR="00EC1A98">
              <w:rPr>
                <w:webHidden/>
              </w:rPr>
              <w:instrText xml:space="preserve"> PAGEREF _Toc73229106 \h </w:instrText>
            </w:r>
            <w:r w:rsidR="00EC1A98">
              <w:rPr>
                <w:webHidden/>
              </w:rPr>
            </w:r>
            <w:r w:rsidR="00EC1A98">
              <w:rPr>
                <w:webHidden/>
              </w:rPr>
              <w:fldChar w:fldCharType="separate"/>
            </w:r>
            <w:r w:rsidR="00C75476">
              <w:rPr>
                <w:webHidden/>
              </w:rPr>
              <w:t>53</w:t>
            </w:r>
            <w:r w:rsidR="00EC1A98">
              <w:rPr>
                <w:webHidden/>
              </w:rPr>
              <w:fldChar w:fldCharType="end"/>
            </w:r>
          </w:hyperlink>
        </w:p>
        <w:p w14:paraId="758F4EDB" w14:textId="6F5CD590"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7" w:history="1">
            <w:r w:rsidR="00EC1A98" w:rsidRPr="0099424D">
              <w:rPr>
                <w:rStyle w:val="Hyperlink"/>
              </w:rPr>
              <w:t>4.4.7 Implementation</w:t>
            </w:r>
            <w:r w:rsidR="00EC1A98">
              <w:rPr>
                <w:webHidden/>
              </w:rPr>
              <w:tab/>
            </w:r>
            <w:r w:rsidR="00EC1A98">
              <w:rPr>
                <w:webHidden/>
              </w:rPr>
              <w:fldChar w:fldCharType="begin"/>
            </w:r>
            <w:r w:rsidR="00EC1A98">
              <w:rPr>
                <w:webHidden/>
              </w:rPr>
              <w:instrText xml:space="preserve"> PAGEREF _Toc73229107 \h </w:instrText>
            </w:r>
            <w:r w:rsidR="00EC1A98">
              <w:rPr>
                <w:webHidden/>
              </w:rPr>
            </w:r>
            <w:r w:rsidR="00EC1A98">
              <w:rPr>
                <w:webHidden/>
              </w:rPr>
              <w:fldChar w:fldCharType="separate"/>
            </w:r>
            <w:r w:rsidR="00C75476">
              <w:rPr>
                <w:webHidden/>
              </w:rPr>
              <w:t>54</w:t>
            </w:r>
            <w:r w:rsidR="00EC1A98">
              <w:rPr>
                <w:webHidden/>
              </w:rPr>
              <w:fldChar w:fldCharType="end"/>
            </w:r>
          </w:hyperlink>
        </w:p>
        <w:p w14:paraId="15D11A5A" w14:textId="7C0EE33B"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8" w:history="1">
            <w:r w:rsidR="00EC1A98" w:rsidRPr="0099424D">
              <w:rPr>
                <w:rStyle w:val="Hyperlink"/>
              </w:rPr>
              <w:t>4.5 Analysis</w:t>
            </w:r>
            <w:r w:rsidR="00EC1A98">
              <w:rPr>
                <w:webHidden/>
              </w:rPr>
              <w:tab/>
            </w:r>
            <w:r w:rsidR="00EC1A98">
              <w:rPr>
                <w:webHidden/>
              </w:rPr>
              <w:fldChar w:fldCharType="begin"/>
            </w:r>
            <w:r w:rsidR="00EC1A98">
              <w:rPr>
                <w:webHidden/>
              </w:rPr>
              <w:instrText xml:space="preserve"> PAGEREF _Toc73229108 \h </w:instrText>
            </w:r>
            <w:r w:rsidR="00EC1A98">
              <w:rPr>
                <w:webHidden/>
              </w:rPr>
            </w:r>
            <w:r w:rsidR="00EC1A98">
              <w:rPr>
                <w:webHidden/>
              </w:rPr>
              <w:fldChar w:fldCharType="separate"/>
            </w:r>
            <w:r w:rsidR="00C75476">
              <w:rPr>
                <w:webHidden/>
              </w:rPr>
              <w:t>55</w:t>
            </w:r>
            <w:r w:rsidR="00EC1A98">
              <w:rPr>
                <w:webHidden/>
              </w:rPr>
              <w:fldChar w:fldCharType="end"/>
            </w:r>
          </w:hyperlink>
        </w:p>
        <w:p w14:paraId="11ECACAA" w14:textId="73C3E3AF"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9" w:history="1">
            <w:r w:rsidR="00EC1A98" w:rsidRPr="0099424D">
              <w:rPr>
                <w:rStyle w:val="Hyperlink"/>
              </w:rPr>
              <w:t>4.6.1 Baselines</w:t>
            </w:r>
            <w:r w:rsidR="00EC1A98">
              <w:rPr>
                <w:webHidden/>
              </w:rPr>
              <w:tab/>
            </w:r>
            <w:r w:rsidR="00EC1A98">
              <w:rPr>
                <w:webHidden/>
              </w:rPr>
              <w:fldChar w:fldCharType="begin"/>
            </w:r>
            <w:r w:rsidR="00EC1A98">
              <w:rPr>
                <w:webHidden/>
              </w:rPr>
              <w:instrText xml:space="preserve"> PAGEREF _Toc73229109 \h </w:instrText>
            </w:r>
            <w:r w:rsidR="00EC1A98">
              <w:rPr>
                <w:webHidden/>
              </w:rPr>
            </w:r>
            <w:r w:rsidR="00EC1A98">
              <w:rPr>
                <w:webHidden/>
              </w:rPr>
              <w:fldChar w:fldCharType="separate"/>
            </w:r>
            <w:r w:rsidR="00C75476">
              <w:rPr>
                <w:webHidden/>
              </w:rPr>
              <w:t>55</w:t>
            </w:r>
            <w:r w:rsidR="00EC1A98">
              <w:rPr>
                <w:webHidden/>
              </w:rPr>
              <w:fldChar w:fldCharType="end"/>
            </w:r>
          </w:hyperlink>
        </w:p>
        <w:p w14:paraId="3FA8B18D" w14:textId="298CC7E7"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0" w:history="1">
            <w:r w:rsidR="00EC1A98" w:rsidRPr="0099424D">
              <w:rPr>
                <w:rStyle w:val="Hyperlink"/>
              </w:rPr>
              <w:t>4.6.2 Models</w:t>
            </w:r>
            <w:r w:rsidR="00EC1A98">
              <w:rPr>
                <w:webHidden/>
              </w:rPr>
              <w:tab/>
            </w:r>
            <w:r w:rsidR="00EC1A98">
              <w:rPr>
                <w:webHidden/>
              </w:rPr>
              <w:fldChar w:fldCharType="begin"/>
            </w:r>
            <w:r w:rsidR="00EC1A98">
              <w:rPr>
                <w:webHidden/>
              </w:rPr>
              <w:instrText xml:space="preserve"> PAGEREF _Toc73229110 \h </w:instrText>
            </w:r>
            <w:r w:rsidR="00EC1A98">
              <w:rPr>
                <w:webHidden/>
              </w:rPr>
            </w:r>
            <w:r w:rsidR="00EC1A98">
              <w:rPr>
                <w:webHidden/>
              </w:rPr>
              <w:fldChar w:fldCharType="separate"/>
            </w:r>
            <w:r w:rsidR="00C75476">
              <w:rPr>
                <w:webHidden/>
              </w:rPr>
              <w:t>55</w:t>
            </w:r>
            <w:r w:rsidR="00EC1A98">
              <w:rPr>
                <w:webHidden/>
              </w:rPr>
              <w:fldChar w:fldCharType="end"/>
            </w:r>
          </w:hyperlink>
        </w:p>
        <w:p w14:paraId="45B0461D" w14:textId="0D4C0C40"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1" w:history="1">
            <w:r w:rsidR="00EC1A98" w:rsidRPr="0099424D">
              <w:rPr>
                <w:rStyle w:val="Hyperlink"/>
              </w:rPr>
              <w:t>4.6.3 Feature selection</w:t>
            </w:r>
            <w:r w:rsidR="00EC1A98">
              <w:rPr>
                <w:webHidden/>
              </w:rPr>
              <w:tab/>
            </w:r>
            <w:r w:rsidR="00EC1A98">
              <w:rPr>
                <w:webHidden/>
              </w:rPr>
              <w:fldChar w:fldCharType="begin"/>
            </w:r>
            <w:r w:rsidR="00EC1A98">
              <w:rPr>
                <w:webHidden/>
              </w:rPr>
              <w:instrText xml:space="preserve"> PAGEREF _Toc73229111 \h </w:instrText>
            </w:r>
            <w:r w:rsidR="00EC1A98">
              <w:rPr>
                <w:webHidden/>
              </w:rPr>
            </w:r>
            <w:r w:rsidR="00EC1A98">
              <w:rPr>
                <w:webHidden/>
              </w:rPr>
              <w:fldChar w:fldCharType="separate"/>
            </w:r>
            <w:r w:rsidR="00C75476">
              <w:rPr>
                <w:webHidden/>
              </w:rPr>
              <w:t>56</w:t>
            </w:r>
            <w:r w:rsidR="00EC1A98">
              <w:rPr>
                <w:webHidden/>
              </w:rPr>
              <w:fldChar w:fldCharType="end"/>
            </w:r>
          </w:hyperlink>
        </w:p>
        <w:p w14:paraId="167EA2DA" w14:textId="4911734A"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2" w:history="1">
            <w:r w:rsidR="00EC1A98" w:rsidRPr="0099424D">
              <w:rPr>
                <w:rStyle w:val="Hyperlink"/>
              </w:rPr>
              <w:t>4.6.4 Cross-Validation</w:t>
            </w:r>
            <w:r w:rsidR="00EC1A98">
              <w:rPr>
                <w:webHidden/>
              </w:rPr>
              <w:tab/>
            </w:r>
            <w:r w:rsidR="00EC1A98">
              <w:rPr>
                <w:webHidden/>
              </w:rPr>
              <w:fldChar w:fldCharType="begin"/>
            </w:r>
            <w:r w:rsidR="00EC1A98">
              <w:rPr>
                <w:webHidden/>
              </w:rPr>
              <w:instrText xml:space="preserve"> PAGEREF _Toc73229112 \h </w:instrText>
            </w:r>
            <w:r w:rsidR="00EC1A98">
              <w:rPr>
                <w:webHidden/>
              </w:rPr>
            </w:r>
            <w:r w:rsidR="00EC1A98">
              <w:rPr>
                <w:webHidden/>
              </w:rPr>
              <w:fldChar w:fldCharType="separate"/>
            </w:r>
            <w:r w:rsidR="00C75476">
              <w:rPr>
                <w:webHidden/>
              </w:rPr>
              <w:t>57</w:t>
            </w:r>
            <w:r w:rsidR="00EC1A98">
              <w:rPr>
                <w:webHidden/>
              </w:rPr>
              <w:fldChar w:fldCharType="end"/>
            </w:r>
          </w:hyperlink>
        </w:p>
        <w:p w14:paraId="133A3048" w14:textId="0C013DCF"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3" w:history="1">
            <w:r w:rsidR="00EC1A98" w:rsidRPr="0099424D">
              <w:rPr>
                <w:rStyle w:val="Hyperlink"/>
              </w:rPr>
              <w:t>4.7 Model Interpretability</w:t>
            </w:r>
            <w:r w:rsidR="00EC1A98">
              <w:rPr>
                <w:webHidden/>
              </w:rPr>
              <w:tab/>
            </w:r>
            <w:r w:rsidR="00EC1A98">
              <w:rPr>
                <w:webHidden/>
              </w:rPr>
              <w:fldChar w:fldCharType="begin"/>
            </w:r>
            <w:r w:rsidR="00EC1A98">
              <w:rPr>
                <w:webHidden/>
              </w:rPr>
              <w:instrText xml:space="preserve"> PAGEREF _Toc73229113 \h </w:instrText>
            </w:r>
            <w:r w:rsidR="00EC1A98">
              <w:rPr>
                <w:webHidden/>
              </w:rPr>
            </w:r>
            <w:r w:rsidR="00EC1A98">
              <w:rPr>
                <w:webHidden/>
              </w:rPr>
              <w:fldChar w:fldCharType="separate"/>
            </w:r>
            <w:r w:rsidR="00C75476">
              <w:rPr>
                <w:webHidden/>
              </w:rPr>
              <w:t>58</w:t>
            </w:r>
            <w:r w:rsidR="00EC1A98">
              <w:rPr>
                <w:webHidden/>
              </w:rPr>
              <w:fldChar w:fldCharType="end"/>
            </w:r>
          </w:hyperlink>
        </w:p>
        <w:p w14:paraId="3A5AFEA4" w14:textId="508E64B3"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4" w:history="1">
            <w:r w:rsidR="00EC1A98" w:rsidRPr="0099424D">
              <w:rPr>
                <w:rStyle w:val="Hyperlink"/>
              </w:rPr>
              <w:t>4.8 Summary</w:t>
            </w:r>
            <w:r w:rsidR="00EC1A98">
              <w:rPr>
                <w:webHidden/>
              </w:rPr>
              <w:tab/>
            </w:r>
            <w:r w:rsidR="00EC1A98">
              <w:rPr>
                <w:webHidden/>
              </w:rPr>
              <w:fldChar w:fldCharType="begin"/>
            </w:r>
            <w:r w:rsidR="00EC1A98">
              <w:rPr>
                <w:webHidden/>
              </w:rPr>
              <w:instrText xml:space="preserve"> PAGEREF _Toc73229114 \h </w:instrText>
            </w:r>
            <w:r w:rsidR="00EC1A98">
              <w:rPr>
                <w:webHidden/>
              </w:rPr>
            </w:r>
            <w:r w:rsidR="00EC1A98">
              <w:rPr>
                <w:webHidden/>
              </w:rPr>
              <w:fldChar w:fldCharType="separate"/>
            </w:r>
            <w:r w:rsidR="00C75476">
              <w:rPr>
                <w:webHidden/>
              </w:rPr>
              <w:t>59</w:t>
            </w:r>
            <w:r w:rsidR="00EC1A98">
              <w:rPr>
                <w:webHidden/>
              </w:rPr>
              <w:fldChar w:fldCharType="end"/>
            </w:r>
          </w:hyperlink>
        </w:p>
        <w:p w14:paraId="4FE7B42A" w14:textId="5B498D95"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15" w:history="1">
            <w:r w:rsidR="00EC1A98" w:rsidRPr="0099424D">
              <w:rPr>
                <w:rStyle w:val="Hyperlink"/>
              </w:rPr>
              <w:t>CHAPTER 5: RESULTS AND DISCUSSIONS</w:t>
            </w:r>
            <w:r w:rsidR="00EC1A98">
              <w:rPr>
                <w:webHidden/>
              </w:rPr>
              <w:tab/>
            </w:r>
            <w:r w:rsidR="00EC1A98">
              <w:rPr>
                <w:webHidden/>
              </w:rPr>
              <w:fldChar w:fldCharType="begin"/>
            </w:r>
            <w:r w:rsidR="00EC1A98">
              <w:rPr>
                <w:webHidden/>
              </w:rPr>
              <w:instrText xml:space="preserve"> PAGEREF _Toc73229115 \h </w:instrText>
            </w:r>
            <w:r w:rsidR="00EC1A98">
              <w:rPr>
                <w:webHidden/>
              </w:rPr>
            </w:r>
            <w:r w:rsidR="00EC1A98">
              <w:rPr>
                <w:webHidden/>
              </w:rPr>
              <w:fldChar w:fldCharType="separate"/>
            </w:r>
            <w:r w:rsidR="00C75476">
              <w:rPr>
                <w:webHidden/>
              </w:rPr>
              <w:t>60</w:t>
            </w:r>
            <w:r w:rsidR="00EC1A98">
              <w:rPr>
                <w:webHidden/>
              </w:rPr>
              <w:fldChar w:fldCharType="end"/>
            </w:r>
          </w:hyperlink>
        </w:p>
        <w:p w14:paraId="06F7A041" w14:textId="5D5D76CF"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6" w:history="1">
            <w:r w:rsidR="00EC1A98" w:rsidRPr="0099424D">
              <w:rPr>
                <w:rStyle w:val="Hyperlink"/>
              </w:rPr>
              <w:t>5.1 Introduction</w:t>
            </w:r>
            <w:r w:rsidR="00EC1A98">
              <w:rPr>
                <w:webHidden/>
              </w:rPr>
              <w:tab/>
            </w:r>
            <w:r w:rsidR="00EC1A98">
              <w:rPr>
                <w:webHidden/>
              </w:rPr>
              <w:fldChar w:fldCharType="begin"/>
            </w:r>
            <w:r w:rsidR="00EC1A98">
              <w:rPr>
                <w:webHidden/>
              </w:rPr>
              <w:instrText xml:space="preserve"> PAGEREF _Toc73229116 \h </w:instrText>
            </w:r>
            <w:r w:rsidR="00EC1A98">
              <w:rPr>
                <w:webHidden/>
              </w:rPr>
            </w:r>
            <w:r w:rsidR="00EC1A98">
              <w:rPr>
                <w:webHidden/>
              </w:rPr>
              <w:fldChar w:fldCharType="separate"/>
            </w:r>
            <w:r w:rsidR="00C75476">
              <w:rPr>
                <w:webHidden/>
              </w:rPr>
              <w:t>60</w:t>
            </w:r>
            <w:r w:rsidR="00EC1A98">
              <w:rPr>
                <w:webHidden/>
              </w:rPr>
              <w:fldChar w:fldCharType="end"/>
            </w:r>
          </w:hyperlink>
        </w:p>
        <w:p w14:paraId="64CB8DCA" w14:textId="585B1A7D"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7" w:history="1">
            <w:r w:rsidR="00EC1A98" w:rsidRPr="0099424D">
              <w:rPr>
                <w:rStyle w:val="Hyperlink"/>
              </w:rPr>
              <w:t>5.2 Baseline Results</w:t>
            </w:r>
            <w:r w:rsidR="00EC1A98">
              <w:rPr>
                <w:webHidden/>
              </w:rPr>
              <w:tab/>
            </w:r>
            <w:r w:rsidR="00EC1A98">
              <w:rPr>
                <w:webHidden/>
              </w:rPr>
              <w:fldChar w:fldCharType="begin"/>
            </w:r>
            <w:r w:rsidR="00EC1A98">
              <w:rPr>
                <w:webHidden/>
              </w:rPr>
              <w:instrText xml:space="preserve"> PAGEREF _Toc73229117 \h </w:instrText>
            </w:r>
            <w:r w:rsidR="00EC1A98">
              <w:rPr>
                <w:webHidden/>
              </w:rPr>
            </w:r>
            <w:r w:rsidR="00EC1A98">
              <w:rPr>
                <w:webHidden/>
              </w:rPr>
              <w:fldChar w:fldCharType="separate"/>
            </w:r>
            <w:r w:rsidR="00C75476">
              <w:rPr>
                <w:webHidden/>
              </w:rPr>
              <w:t>60</w:t>
            </w:r>
            <w:r w:rsidR="00EC1A98">
              <w:rPr>
                <w:webHidden/>
              </w:rPr>
              <w:fldChar w:fldCharType="end"/>
            </w:r>
          </w:hyperlink>
        </w:p>
        <w:p w14:paraId="700B76B7" w14:textId="30A2CEAD"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8" w:history="1">
            <w:r w:rsidR="00EC1A98" w:rsidRPr="0099424D">
              <w:rPr>
                <w:rStyle w:val="Hyperlink"/>
              </w:rPr>
              <w:t>5.3 Interpretation of Visualisations</w:t>
            </w:r>
            <w:r w:rsidR="00EC1A98">
              <w:rPr>
                <w:webHidden/>
              </w:rPr>
              <w:tab/>
            </w:r>
            <w:r w:rsidR="00EC1A98">
              <w:rPr>
                <w:webHidden/>
              </w:rPr>
              <w:fldChar w:fldCharType="begin"/>
            </w:r>
            <w:r w:rsidR="00EC1A98">
              <w:rPr>
                <w:webHidden/>
              </w:rPr>
              <w:instrText xml:space="preserve"> PAGEREF _Toc73229118 \h </w:instrText>
            </w:r>
            <w:r w:rsidR="00EC1A98">
              <w:rPr>
                <w:webHidden/>
              </w:rPr>
            </w:r>
            <w:r w:rsidR="00EC1A98">
              <w:rPr>
                <w:webHidden/>
              </w:rPr>
              <w:fldChar w:fldCharType="separate"/>
            </w:r>
            <w:r w:rsidR="00C75476">
              <w:rPr>
                <w:webHidden/>
              </w:rPr>
              <w:t>61</w:t>
            </w:r>
            <w:r w:rsidR="00EC1A98">
              <w:rPr>
                <w:webHidden/>
              </w:rPr>
              <w:fldChar w:fldCharType="end"/>
            </w:r>
          </w:hyperlink>
        </w:p>
        <w:p w14:paraId="02D63FBF" w14:textId="4DD59A3F"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9" w:history="1">
            <w:r w:rsidR="00EC1A98" w:rsidRPr="0099424D">
              <w:rPr>
                <w:rStyle w:val="Hyperlink"/>
              </w:rPr>
              <w:t>5.4 Model Results</w:t>
            </w:r>
            <w:r w:rsidR="00EC1A98">
              <w:rPr>
                <w:webHidden/>
              </w:rPr>
              <w:tab/>
            </w:r>
            <w:r w:rsidR="00EC1A98">
              <w:rPr>
                <w:webHidden/>
              </w:rPr>
              <w:fldChar w:fldCharType="begin"/>
            </w:r>
            <w:r w:rsidR="00EC1A98">
              <w:rPr>
                <w:webHidden/>
              </w:rPr>
              <w:instrText xml:space="preserve"> PAGEREF _Toc73229119 \h </w:instrText>
            </w:r>
            <w:r w:rsidR="00EC1A98">
              <w:rPr>
                <w:webHidden/>
              </w:rPr>
            </w:r>
            <w:r w:rsidR="00EC1A98">
              <w:rPr>
                <w:webHidden/>
              </w:rPr>
              <w:fldChar w:fldCharType="separate"/>
            </w:r>
            <w:r w:rsidR="00C75476">
              <w:rPr>
                <w:webHidden/>
              </w:rPr>
              <w:t>62</w:t>
            </w:r>
            <w:r w:rsidR="00EC1A98">
              <w:rPr>
                <w:webHidden/>
              </w:rPr>
              <w:fldChar w:fldCharType="end"/>
            </w:r>
          </w:hyperlink>
        </w:p>
        <w:p w14:paraId="70584033" w14:textId="77C4F04E"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0" w:history="1">
            <w:r w:rsidR="00EC1A98" w:rsidRPr="0099424D">
              <w:rPr>
                <w:rStyle w:val="Hyperlink"/>
              </w:rPr>
              <w:t>5.4.1 Individual Models and Ensemble Models</w:t>
            </w:r>
            <w:r w:rsidR="00EC1A98">
              <w:rPr>
                <w:webHidden/>
              </w:rPr>
              <w:tab/>
            </w:r>
            <w:r w:rsidR="00EC1A98">
              <w:rPr>
                <w:webHidden/>
              </w:rPr>
              <w:fldChar w:fldCharType="begin"/>
            </w:r>
            <w:r w:rsidR="00EC1A98">
              <w:rPr>
                <w:webHidden/>
              </w:rPr>
              <w:instrText xml:space="preserve"> PAGEREF _Toc73229120 \h </w:instrText>
            </w:r>
            <w:r w:rsidR="00EC1A98">
              <w:rPr>
                <w:webHidden/>
              </w:rPr>
            </w:r>
            <w:r w:rsidR="00EC1A98">
              <w:rPr>
                <w:webHidden/>
              </w:rPr>
              <w:fldChar w:fldCharType="separate"/>
            </w:r>
            <w:r w:rsidR="00C75476">
              <w:rPr>
                <w:webHidden/>
              </w:rPr>
              <w:t>63</w:t>
            </w:r>
            <w:r w:rsidR="00EC1A98">
              <w:rPr>
                <w:webHidden/>
              </w:rPr>
              <w:fldChar w:fldCharType="end"/>
            </w:r>
          </w:hyperlink>
        </w:p>
        <w:p w14:paraId="04A3DF1E" w14:textId="1D740F96"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1" w:history="1">
            <w:r w:rsidR="00EC1A98" w:rsidRPr="0099424D">
              <w:rPr>
                <w:rStyle w:val="Hyperlink"/>
              </w:rPr>
              <w:t>5.4.2 Cross-Validation</w:t>
            </w:r>
            <w:r w:rsidR="00EC1A98">
              <w:rPr>
                <w:webHidden/>
              </w:rPr>
              <w:tab/>
            </w:r>
            <w:r w:rsidR="00EC1A98">
              <w:rPr>
                <w:webHidden/>
              </w:rPr>
              <w:fldChar w:fldCharType="begin"/>
            </w:r>
            <w:r w:rsidR="00EC1A98">
              <w:rPr>
                <w:webHidden/>
              </w:rPr>
              <w:instrText xml:space="preserve"> PAGEREF _Toc73229121 \h </w:instrText>
            </w:r>
            <w:r w:rsidR="00EC1A98">
              <w:rPr>
                <w:webHidden/>
              </w:rPr>
            </w:r>
            <w:r w:rsidR="00EC1A98">
              <w:rPr>
                <w:webHidden/>
              </w:rPr>
              <w:fldChar w:fldCharType="separate"/>
            </w:r>
            <w:r w:rsidR="00C75476">
              <w:rPr>
                <w:webHidden/>
              </w:rPr>
              <w:t>64</w:t>
            </w:r>
            <w:r w:rsidR="00EC1A98">
              <w:rPr>
                <w:webHidden/>
              </w:rPr>
              <w:fldChar w:fldCharType="end"/>
            </w:r>
          </w:hyperlink>
        </w:p>
        <w:p w14:paraId="1DB32C63" w14:textId="338051BC"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2" w:history="1">
            <w:r w:rsidR="00EC1A98" w:rsidRPr="0099424D">
              <w:rPr>
                <w:rStyle w:val="Hyperlink"/>
              </w:rPr>
              <w:t>5.4.3 Results after Class Balancing</w:t>
            </w:r>
            <w:r w:rsidR="00EC1A98">
              <w:rPr>
                <w:webHidden/>
              </w:rPr>
              <w:tab/>
            </w:r>
            <w:r w:rsidR="00EC1A98">
              <w:rPr>
                <w:webHidden/>
              </w:rPr>
              <w:fldChar w:fldCharType="begin"/>
            </w:r>
            <w:r w:rsidR="00EC1A98">
              <w:rPr>
                <w:webHidden/>
              </w:rPr>
              <w:instrText xml:space="preserve"> PAGEREF _Toc73229122 \h </w:instrText>
            </w:r>
            <w:r w:rsidR="00EC1A98">
              <w:rPr>
                <w:webHidden/>
              </w:rPr>
            </w:r>
            <w:r w:rsidR="00EC1A98">
              <w:rPr>
                <w:webHidden/>
              </w:rPr>
              <w:fldChar w:fldCharType="separate"/>
            </w:r>
            <w:r w:rsidR="00C75476">
              <w:rPr>
                <w:webHidden/>
              </w:rPr>
              <w:t>66</w:t>
            </w:r>
            <w:r w:rsidR="00EC1A98">
              <w:rPr>
                <w:webHidden/>
              </w:rPr>
              <w:fldChar w:fldCharType="end"/>
            </w:r>
          </w:hyperlink>
        </w:p>
        <w:p w14:paraId="7DBA8510" w14:textId="2AD9F258"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3" w:history="1">
            <w:r w:rsidR="00EC1A98" w:rsidRPr="0099424D">
              <w:rPr>
                <w:rStyle w:val="Hyperlink"/>
              </w:rPr>
              <w:t>5.5 Model Interpretation</w:t>
            </w:r>
            <w:r w:rsidR="00EC1A98">
              <w:rPr>
                <w:webHidden/>
              </w:rPr>
              <w:tab/>
            </w:r>
            <w:r w:rsidR="00EC1A98">
              <w:rPr>
                <w:webHidden/>
              </w:rPr>
              <w:fldChar w:fldCharType="begin"/>
            </w:r>
            <w:r w:rsidR="00EC1A98">
              <w:rPr>
                <w:webHidden/>
              </w:rPr>
              <w:instrText xml:space="preserve"> PAGEREF _Toc73229123 \h </w:instrText>
            </w:r>
            <w:r w:rsidR="00EC1A98">
              <w:rPr>
                <w:webHidden/>
              </w:rPr>
            </w:r>
            <w:r w:rsidR="00EC1A98">
              <w:rPr>
                <w:webHidden/>
              </w:rPr>
              <w:fldChar w:fldCharType="separate"/>
            </w:r>
            <w:r w:rsidR="00C75476">
              <w:rPr>
                <w:webHidden/>
              </w:rPr>
              <w:t>69</w:t>
            </w:r>
            <w:r w:rsidR="00EC1A98">
              <w:rPr>
                <w:webHidden/>
              </w:rPr>
              <w:fldChar w:fldCharType="end"/>
            </w:r>
          </w:hyperlink>
        </w:p>
        <w:p w14:paraId="778FB25E" w14:textId="6A980B30"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4" w:history="1">
            <w:r w:rsidR="00EC1A98" w:rsidRPr="0099424D">
              <w:rPr>
                <w:rStyle w:val="Hyperlink"/>
              </w:rPr>
              <w:t>5.5.1 Model Interpretation using LIME</w:t>
            </w:r>
            <w:r w:rsidR="00EC1A98">
              <w:rPr>
                <w:webHidden/>
              </w:rPr>
              <w:tab/>
            </w:r>
            <w:r w:rsidR="00EC1A98">
              <w:rPr>
                <w:webHidden/>
              </w:rPr>
              <w:fldChar w:fldCharType="begin"/>
            </w:r>
            <w:r w:rsidR="00EC1A98">
              <w:rPr>
                <w:webHidden/>
              </w:rPr>
              <w:instrText xml:space="preserve"> PAGEREF _Toc73229124 \h </w:instrText>
            </w:r>
            <w:r w:rsidR="00EC1A98">
              <w:rPr>
                <w:webHidden/>
              </w:rPr>
            </w:r>
            <w:r w:rsidR="00EC1A98">
              <w:rPr>
                <w:webHidden/>
              </w:rPr>
              <w:fldChar w:fldCharType="separate"/>
            </w:r>
            <w:r w:rsidR="00C75476">
              <w:rPr>
                <w:webHidden/>
              </w:rPr>
              <w:t>70</w:t>
            </w:r>
            <w:r w:rsidR="00EC1A98">
              <w:rPr>
                <w:webHidden/>
              </w:rPr>
              <w:fldChar w:fldCharType="end"/>
            </w:r>
          </w:hyperlink>
        </w:p>
        <w:p w14:paraId="5EBAAE37" w14:textId="178E71C3" w:rsidR="00EC1A98" w:rsidRDefault="00020586"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5" w:history="1">
            <w:r w:rsidR="00EC1A98" w:rsidRPr="0099424D">
              <w:rPr>
                <w:rStyle w:val="Hyperlink"/>
              </w:rPr>
              <w:t>5.5.2 Model Interpretation using SHAP</w:t>
            </w:r>
            <w:r w:rsidR="00EC1A98">
              <w:rPr>
                <w:webHidden/>
              </w:rPr>
              <w:tab/>
            </w:r>
            <w:r w:rsidR="00EC1A98">
              <w:rPr>
                <w:webHidden/>
              </w:rPr>
              <w:fldChar w:fldCharType="begin"/>
            </w:r>
            <w:r w:rsidR="00EC1A98">
              <w:rPr>
                <w:webHidden/>
              </w:rPr>
              <w:instrText xml:space="preserve"> PAGEREF _Toc73229125 \h </w:instrText>
            </w:r>
            <w:r w:rsidR="00EC1A98">
              <w:rPr>
                <w:webHidden/>
              </w:rPr>
            </w:r>
            <w:r w:rsidR="00EC1A98">
              <w:rPr>
                <w:webHidden/>
              </w:rPr>
              <w:fldChar w:fldCharType="separate"/>
            </w:r>
            <w:r w:rsidR="00C75476">
              <w:rPr>
                <w:webHidden/>
              </w:rPr>
              <w:t>72</w:t>
            </w:r>
            <w:r w:rsidR="00EC1A98">
              <w:rPr>
                <w:webHidden/>
              </w:rPr>
              <w:fldChar w:fldCharType="end"/>
            </w:r>
          </w:hyperlink>
        </w:p>
        <w:p w14:paraId="3ABA6DBD" w14:textId="2A20C448"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6" w:history="1">
            <w:r w:rsidR="00EC1A98" w:rsidRPr="0099424D">
              <w:rPr>
                <w:rStyle w:val="Hyperlink"/>
              </w:rPr>
              <w:t>5.6 Summary</w:t>
            </w:r>
            <w:r w:rsidR="00EC1A98">
              <w:rPr>
                <w:webHidden/>
              </w:rPr>
              <w:tab/>
            </w:r>
            <w:r w:rsidR="00EC1A98">
              <w:rPr>
                <w:webHidden/>
              </w:rPr>
              <w:fldChar w:fldCharType="begin"/>
            </w:r>
            <w:r w:rsidR="00EC1A98">
              <w:rPr>
                <w:webHidden/>
              </w:rPr>
              <w:instrText xml:space="preserve"> PAGEREF _Toc73229126 \h </w:instrText>
            </w:r>
            <w:r w:rsidR="00EC1A98">
              <w:rPr>
                <w:webHidden/>
              </w:rPr>
            </w:r>
            <w:r w:rsidR="00EC1A98">
              <w:rPr>
                <w:webHidden/>
              </w:rPr>
              <w:fldChar w:fldCharType="separate"/>
            </w:r>
            <w:r w:rsidR="00C75476">
              <w:rPr>
                <w:webHidden/>
              </w:rPr>
              <w:t>74</w:t>
            </w:r>
            <w:r w:rsidR="00EC1A98">
              <w:rPr>
                <w:webHidden/>
              </w:rPr>
              <w:fldChar w:fldCharType="end"/>
            </w:r>
          </w:hyperlink>
        </w:p>
        <w:p w14:paraId="1D10CBDF" w14:textId="708C7B4E" w:rsidR="00EC1A98" w:rsidRDefault="00020586"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27" w:history="1">
            <w:r w:rsidR="00EC1A98" w:rsidRPr="0099424D">
              <w:rPr>
                <w:rStyle w:val="Hyperlink"/>
              </w:rPr>
              <w:t>CHAPTER 6:  CONCLUSIONS AND RECOMMENDATIONS</w:t>
            </w:r>
            <w:r w:rsidR="00EC1A98">
              <w:rPr>
                <w:webHidden/>
              </w:rPr>
              <w:tab/>
            </w:r>
            <w:r w:rsidR="00EC1A98">
              <w:rPr>
                <w:webHidden/>
              </w:rPr>
              <w:fldChar w:fldCharType="begin"/>
            </w:r>
            <w:r w:rsidR="00EC1A98">
              <w:rPr>
                <w:webHidden/>
              </w:rPr>
              <w:instrText xml:space="preserve"> PAGEREF _Toc73229127 \h </w:instrText>
            </w:r>
            <w:r w:rsidR="00EC1A98">
              <w:rPr>
                <w:webHidden/>
              </w:rPr>
            </w:r>
            <w:r w:rsidR="00EC1A98">
              <w:rPr>
                <w:webHidden/>
              </w:rPr>
              <w:fldChar w:fldCharType="separate"/>
            </w:r>
            <w:r w:rsidR="00C75476">
              <w:rPr>
                <w:webHidden/>
              </w:rPr>
              <w:t>75</w:t>
            </w:r>
            <w:r w:rsidR="00EC1A98">
              <w:rPr>
                <w:webHidden/>
              </w:rPr>
              <w:fldChar w:fldCharType="end"/>
            </w:r>
          </w:hyperlink>
        </w:p>
        <w:p w14:paraId="2869E62E" w14:textId="747803C8"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8" w:history="1">
            <w:r w:rsidR="00EC1A98" w:rsidRPr="0099424D">
              <w:rPr>
                <w:rStyle w:val="Hyperlink"/>
              </w:rPr>
              <w:t>6.1 Introduction</w:t>
            </w:r>
            <w:r w:rsidR="00EC1A98">
              <w:rPr>
                <w:webHidden/>
              </w:rPr>
              <w:tab/>
            </w:r>
            <w:r w:rsidR="00EC1A98">
              <w:rPr>
                <w:webHidden/>
              </w:rPr>
              <w:fldChar w:fldCharType="begin"/>
            </w:r>
            <w:r w:rsidR="00EC1A98">
              <w:rPr>
                <w:webHidden/>
              </w:rPr>
              <w:instrText xml:space="preserve"> PAGEREF _Toc73229128 \h </w:instrText>
            </w:r>
            <w:r w:rsidR="00EC1A98">
              <w:rPr>
                <w:webHidden/>
              </w:rPr>
            </w:r>
            <w:r w:rsidR="00EC1A98">
              <w:rPr>
                <w:webHidden/>
              </w:rPr>
              <w:fldChar w:fldCharType="separate"/>
            </w:r>
            <w:r w:rsidR="00C75476">
              <w:rPr>
                <w:webHidden/>
              </w:rPr>
              <w:t>75</w:t>
            </w:r>
            <w:r w:rsidR="00EC1A98">
              <w:rPr>
                <w:webHidden/>
              </w:rPr>
              <w:fldChar w:fldCharType="end"/>
            </w:r>
          </w:hyperlink>
        </w:p>
        <w:p w14:paraId="01B04716" w14:textId="207C05BE"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9" w:history="1">
            <w:r w:rsidR="00EC1A98" w:rsidRPr="0099424D">
              <w:rPr>
                <w:rStyle w:val="Hyperlink"/>
              </w:rPr>
              <w:t>6.2 Discussion and Conclusion</w:t>
            </w:r>
            <w:r w:rsidR="00EC1A98">
              <w:rPr>
                <w:webHidden/>
              </w:rPr>
              <w:tab/>
            </w:r>
            <w:r w:rsidR="00EC1A98">
              <w:rPr>
                <w:webHidden/>
              </w:rPr>
              <w:fldChar w:fldCharType="begin"/>
            </w:r>
            <w:r w:rsidR="00EC1A98">
              <w:rPr>
                <w:webHidden/>
              </w:rPr>
              <w:instrText xml:space="preserve"> PAGEREF _Toc73229129 \h </w:instrText>
            </w:r>
            <w:r w:rsidR="00EC1A98">
              <w:rPr>
                <w:webHidden/>
              </w:rPr>
            </w:r>
            <w:r w:rsidR="00EC1A98">
              <w:rPr>
                <w:webHidden/>
              </w:rPr>
              <w:fldChar w:fldCharType="separate"/>
            </w:r>
            <w:r w:rsidR="00C75476">
              <w:rPr>
                <w:webHidden/>
              </w:rPr>
              <w:t>76</w:t>
            </w:r>
            <w:r w:rsidR="00EC1A98">
              <w:rPr>
                <w:webHidden/>
              </w:rPr>
              <w:fldChar w:fldCharType="end"/>
            </w:r>
          </w:hyperlink>
        </w:p>
        <w:p w14:paraId="62A3B855" w14:textId="6400EE66"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0" w:history="1">
            <w:r w:rsidR="00EC1A98" w:rsidRPr="0099424D">
              <w:rPr>
                <w:rStyle w:val="Hyperlink"/>
              </w:rPr>
              <w:t>6.3 Contribution to Knowledge</w:t>
            </w:r>
            <w:r w:rsidR="00EC1A98">
              <w:rPr>
                <w:webHidden/>
              </w:rPr>
              <w:tab/>
            </w:r>
            <w:r w:rsidR="00EC1A98">
              <w:rPr>
                <w:webHidden/>
              </w:rPr>
              <w:fldChar w:fldCharType="begin"/>
            </w:r>
            <w:r w:rsidR="00EC1A98">
              <w:rPr>
                <w:webHidden/>
              </w:rPr>
              <w:instrText xml:space="preserve"> PAGEREF _Toc73229130 \h </w:instrText>
            </w:r>
            <w:r w:rsidR="00EC1A98">
              <w:rPr>
                <w:webHidden/>
              </w:rPr>
            </w:r>
            <w:r w:rsidR="00EC1A98">
              <w:rPr>
                <w:webHidden/>
              </w:rPr>
              <w:fldChar w:fldCharType="separate"/>
            </w:r>
            <w:r w:rsidR="00C75476">
              <w:rPr>
                <w:webHidden/>
              </w:rPr>
              <w:t>78</w:t>
            </w:r>
            <w:r w:rsidR="00EC1A98">
              <w:rPr>
                <w:webHidden/>
              </w:rPr>
              <w:fldChar w:fldCharType="end"/>
            </w:r>
          </w:hyperlink>
        </w:p>
        <w:p w14:paraId="3DE38E91" w14:textId="6C370912" w:rsidR="00EC1A98" w:rsidRDefault="00020586"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1" w:history="1">
            <w:r w:rsidR="00EC1A98" w:rsidRPr="0099424D">
              <w:rPr>
                <w:rStyle w:val="Hyperlink"/>
              </w:rPr>
              <w:t>6.4 Future Recommendations</w:t>
            </w:r>
            <w:r w:rsidR="00EC1A98">
              <w:rPr>
                <w:webHidden/>
              </w:rPr>
              <w:tab/>
            </w:r>
            <w:r w:rsidR="00EC1A98">
              <w:rPr>
                <w:webHidden/>
              </w:rPr>
              <w:fldChar w:fldCharType="begin"/>
            </w:r>
            <w:r w:rsidR="00EC1A98">
              <w:rPr>
                <w:webHidden/>
              </w:rPr>
              <w:instrText xml:space="preserve"> PAGEREF _Toc73229131 \h </w:instrText>
            </w:r>
            <w:r w:rsidR="00EC1A98">
              <w:rPr>
                <w:webHidden/>
              </w:rPr>
            </w:r>
            <w:r w:rsidR="00EC1A98">
              <w:rPr>
                <w:webHidden/>
              </w:rPr>
              <w:fldChar w:fldCharType="separate"/>
            </w:r>
            <w:r w:rsidR="00C75476">
              <w:rPr>
                <w:webHidden/>
              </w:rPr>
              <w:t>78</w:t>
            </w:r>
            <w:r w:rsidR="00EC1A98">
              <w:rPr>
                <w:webHidden/>
              </w:rPr>
              <w:fldChar w:fldCharType="end"/>
            </w:r>
          </w:hyperlink>
        </w:p>
        <w:p w14:paraId="5DE11A8E" w14:textId="1204BE4A"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132" w:history="1">
            <w:r w:rsidR="00EC1A98" w:rsidRPr="0099424D">
              <w:rPr>
                <w:rStyle w:val="Hyperlink"/>
              </w:rPr>
              <w:t>REFERENCES</w:t>
            </w:r>
            <w:r w:rsidR="00EC1A98">
              <w:rPr>
                <w:webHidden/>
              </w:rPr>
              <w:tab/>
            </w:r>
            <w:r w:rsidR="00EC1A98">
              <w:rPr>
                <w:webHidden/>
              </w:rPr>
              <w:fldChar w:fldCharType="begin"/>
            </w:r>
            <w:r w:rsidR="00EC1A98">
              <w:rPr>
                <w:webHidden/>
              </w:rPr>
              <w:instrText xml:space="preserve"> PAGEREF _Toc73229132 \h </w:instrText>
            </w:r>
            <w:r w:rsidR="00EC1A98">
              <w:rPr>
                <w:webHidden/>
              </w:rPr>
            </w:r>
            <w:r w:rsidR="00EC1A98">
              <w:rPr>
                <w:webHidden/>
              </w:rPr>
              <w:fldChar w:fldCharType="separate"/>
            </w:r>
            <w:r w:rsidR="00C75476">
              <w:rPr>
                <w:webHidden/>
              </w:rPr>
              <w:t>79</w:t>
            </w:r>
            <w:r w:rsidR="00EC1A98">
              <w:rPr>
                <w:webHidden/>
              </w:rPr>
              <w:fldChar w:fldCharType="end"/>
            </w:r>
          </w:hyperlink>
        </w:p>
        <w:p w14:paraId="1FC4972C" w14:textId="667D1FC4"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133" w:history="1">
            <w:r w:rsidR="00EC1A98" w:rsidRPr="0099424D">
              <w:rPr>
                <w:rStyle w:val="Hyperlink"/>
              </w:rPr>
              <w:t>APPENDIX A: RESEARCH PROPOSAL</w:t>
            </w:r>
            <w:r w:rsidR="00EC1A98">
              <w:rPr>
                <w:webHidden/>
              </w:rPr>
              <w:tab/>
            </w:r>
            <w:r w:rsidR="00EC1A98">
              <w:rPr>
                <w:webHidden/>
              </w:rPr>
              <w:fldChar w:fldCharType="begin"/>
            </w:r>
            <w:r w:rsidR="00EC1A98">
              <w:rPr>
                <w:webHidden/>
              </w:rPr>
              <w:instrText xml:space="preserve"> PAGEREF _Toc73229133 \h </w:instrText>
            </w:r>
            <w:r w:rsidR="00EC1A98">
              <w:rPr>
                <w:webHidden/>
              </w:rPr>
            </w:r>
            <w:r w:rsidR="00EC1A98">
              <w:rPr>
                <w:webHidden/>
              </w:rPr>
              <w:fldChar w:fldCharType="separate"/>
            </w:r>
            <w:r w:rsidR="00C75476">
              <w:rPr>
                <w:webHidden/>
              </w:rPr>
              <w:t>84</w:t>
            </w:r>
            <w:r w:rsidR="00EC1A98">
              <w:rPr>
                <w:webHidden/>
              </w:rPr>
              <w:fldChar w:fldCharType="end"/>
            </w:r>
          </w:hyperlink>
        </w:p>
        <w:p w14:paraId="53E847CD" w14:textId="3CBE2153" w:rsidR="00EC1A98" w:rsidRDefault="00020586" w:rsidP="00EC1A98">
          <w:pPr>
            <w:pStyle w:val="TOC1"/>
            <w:spacing w:line="276" w:lineRule="auto"/>
            <w:rPr>
              <w:rFonts w:asciiTheme="minorHAnsi" w:eastAsiaTheme="minorEastAsia" w:hAnsiTheme="minorHAnsi" w:cstheme="minorBidi"/>
              <w:color w:val="auto"/>
              <w:sz w:val="22"/>
              <w:szCs w:val="22"/>
              <w:lang w:val="en-US"/>
            </w:rPr>
          </w:pPr>
          <w:hyperlink w:anchor="_Toc73229134" w:history="1">
            <w:r w:rsidR="00EC1A98" w:rsidRPr="0099424D">
              <w:rPr>
                <w:rStyle w:val="Hyperlink"/>
              </w:rPr>
              <w:t>APPENDIX B: CODE</w:t>
            </w:r>
            <w:r w:rsidR="00EC1A98">
              <w:rPr>
                <w:webHidden/>
              </w:rPr>
              <w:tab/>
            </w:r>
            <w:r w:rsidR="00EC1A98">
              <w:rPr>
                <w:webHidden/>
              </w:rPr>
              <w:fldChar w:fldCharType="begin"/>
            </w:r>
            <w:r w:rsidR="00EC1A98">
              <w:rPr>
                <w:webHidden/>
              </w:rPr>
              <w:instrText xml:space="preserve"> PAGEREF _Toc73229134 \h </w:instrText>
            </w:r>
            <w:r w:rsidR="00EC1A98">
              <w:rPr>
                <w:webHidden/>
              </w:rPr>
            </w:r>
            <w:r w:rsidR="00EC1A98">
              <w:rPr>
                <w:webHidden/>
              </w:rPr>
              <w:fldChar w:fldCharType="separate"/>
            </w:r>
            <w:r w:rsidR="00C75476">
              <w:rPr>
                <w:webHidden/>
              </w:rPr>
              <w:t>166</w:t>
            </w:r>
            <w:r w:rsidR="00EC1A98">
              <w:rPr>
                <w:webHidden/>
              </w:rPr>
              <w:fldChar w:fldCharType="end"/>
            </w:r>
          </w:hyperlink>
        </w:p>
        <w:p w14:paraId="3D0C9C9F" w14:textId="41C7B5A0" w:rsidR="004F0EF2" w:rsidRPr="00610B12" w:rsidRDefault="00C152F0" w:rsidP="00EC1A98">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229044"/>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229045"/>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229046"/>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229047"/>
      <w:r w:rsidRPr="00610B12">
        <w:lastRenderedPageBreak/>
        <w:t>L</w:t>
      </w:r>
      <w:r w:rsidR="00635CB3" w:rsidRPr="00610B12">
        <w:t>IST OF FIGURES</w:t>
      </w:r>
      <w:bookmarkEnd w:id="15"/>
    </w:p>
    <w:p w14:paraId="4EBCB5AB" w14:textId="297CD375" w:rsidR="00583DEA"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229961" w:history="1">
        <w:r w:rsidR="00583DEA" w:rsidRPr="00CA43EC">
          <w:rPr>
            <w:rStyle w:val="Hyperlink"/>
          </w:rPr>
          <w:t>Figure 1.1: Most significant challenges faced by the industry</w:t>
        </w:r>
        <w:r w:rsidR="00583DEA">
          <w:rPr>
            <w:webHidden/>
          </w:rPr>
          <w:tab/>
        </w:r>
        <w:r w:rsidR="00583DEA">
          <w:rPr>
            <w:webHidden/>
          </w:rPr>
          <w:fldChar w:fldCharType="begin"/>
        </w:r>
        <w:r w:rsidR="00583DEA">
          <w:rPr>
            <w:webHidden/>
          </w:rPr>
          <w:instrText xml:space="preserve"> PAGEREF _Toc73229961 \h </w:instrText>
        </w:r>
        <w:r w:rsidR="00583DEA">
          <w:rPr>
            <w:webHidden/>
          </w:rPr>
        </w:r>
        <w:r w:rsidR="00583DEA">
          <w:rPr>
            <w:webHidden/>
          </w:rPr>
          <w:fldChar w:fldCharType="separate"/>
        </w:r>
        <w:r w:rsidR="00C75476">
          <w:rPr>
            <w:webHidden/>
          </w:rPr>
          <w:t>3</w:t>
        </w:r>
        <w:r w:rsidR="00583DEA">
          <w:rPr>
            <w:webHidden/>
          </w:rPr>
          <w:fldChar w:fldCharType="end"/>
        </w:r>
      </w:hyperlink>
    </w:p>
    <w:p w14:paraId="3892387D" w14:textId="1BACB25B"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2" w:history="1">
        <w:r w:rsidR="00583DEA" w:rsidRPr="00CA43EC">
          <w:rPr>
            <w:rStyle w:val="Hyperlink"/>
          </w:rPr>
          <w:t>Figure 2.1: Types of Churners</w:t>
        </w:r>
        <w:r w:rsidR="00583DEA">
          <w:rPr>
            <w:webHidden/>
          </w:rPr>
          <w:tab/>
        </w:r>
        <w:r w:rsidR="00583DEA">
          <w:rPr>
            <w:webHidden/>
          </w:rPr>
          <w:fldChar w:fldCharType="begin"/>
        </w:r>
        <w:r w:rsidR="00583DEA">
          <w:rPr>
            <w:webHidden/>
          </w:rPr>
          <w:instrText xml:space="preserve"> PAGEREF _Toc73229962 \h </w:instrText>
        </w:r>
        <w:r w:rsidR="00583DEA">
          <w:rPr>
            <w:webHidden/>
          </w:rPr>
        </w:r>
        <w:r w:rsidR="00583DEA">
          <w:rPr>
            <w:webHidden/>
          </w:rPr>
          <w:fldChar w:fldCharType="separate"/>
        </w:r>
        <w:r w:rsidR="00C75476">
          <w:rPr>
            <w:webHidden/>
          </w:rPr>
          <w:t>9</w:t>
        </w:r>
        <w:r w:rsidR="00583DEA">
          <w:rPr>
            <w:webHidden/>
          </w:rPr>
          <w:fldChar w:fldCharType="end"/>
        </w:r>
      </w:hyperlink>
    </w:p>
    <w:p w14:paraId="5C8DE54E" w14:textId="662D45C8"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3" w:history="1">
        <w:r w:rsidR="00583DEA" w:rsidRPr="00CA43EC">
          <w:rPr>
            <w:rStyle w:val="Hyperlink"/>
          </w:rPr>
          <w:t>Figure 2.2: Visual Data Exploration</w:t>
        </w:r>
        <w:r w:rsidR="00583DEA">
          <w:rPr>
            <w:webHidden/>
          </w:rPr>
          <w:tab/>
        </w:r>
        <w:r w:rsidR="00583DEA">
          <w:rPr>
            <w:webHidden/>
          </w:rPr>
          <w:fldChar w:fldCharType="begin"/>
        </w:r>
        <w:r w:rsidR="00583DEA">
          <w:rPr>
            <w:webHidden/>
          </w:rPr>
          <w:instrText xml:space="preserve"> PAGEREF _Toc73229963 \h </w:instrText>
        </w:r>
        <w:r w:rsidR="00583DEA">
          <w:rPr>
            <w:webHidden/>
          </w:rPr>
        </w:r>
        <w:r w:rsidR="00583DEA">
          <w:rPr>
            <w:webHidden/>
          </w:rPr>
          <w:fldChar w:fldCharType="separate"/>
        </w:r>
        <w:r w:rsidR="00C75476">
          <w:rPr>
            <w:webHidden/>
          </w:rPr>
          <w:t>15</w:t>
        </w:r>
        <w:r w:rsidR="00583DEA">
          <w:rPr>
            <w:webHidden/>
          </w:rPr>
          <w:fldChar w:fldCharType="end"/>
        </w:r>
      </w:hyperlink>
    </w:p>
    <w:p w14:paraId="4AA2CFA1" w14:textId="7921E518"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4" w:history="1">
        <w:r w:rsidR="00583DEA" w:rsidRPr="00CA43EC">
          <w:rPr>
            <w:rStyle w:val="Hyperlink"/>
          </w:rPr>
          <w:t>Figure 2.3: Visual Representation of Error Rate</w:t>
        </w:r>
        <w:r w:rsidR="00583DEA">
          <w:rPr>
            <w:webHidden/>
          </w:rPr>
          <w:tab/>
        </w:r>
        <w:r w:rsidR="00583DEA">
          <w:rPr>
            <w:webHidden/>
          </w:rPr>
          <w:fldChar w:fldCharType="begin"/>
        </w:r>
        <w:r w:rsidR="00583DEA">
          <w:rPr>
            <w:webHidden/>
          </w:rPr>
          <w:instrText xml:space="preserve"> PAGEREF _Toc73229964 \h </w:instrText>
        </w:r>
        <w:r w:rsidR="00583DEA">
          <w:rPr>
            <w:webHidden/>
          </w:rPr>
        </w:r>
        <w:r w:rsidR="00583DEA">
          <w:rPr>
            <w:webHidden/>
          </w:rPr>
          <w:fldChar w:fldCharType="separate"/>
        </w:r>
        <w:r w:rsidR="00C75476">
          <w:rPr>
            <w:webHidden/>
          </w:rPr>
          <w:t>20</w:t>
        </w:r>
        <w:r w:rsidR="00583DEA">
          <w:rPr>
            <w:webHidden/>
          </w:rPr>
          <w:fldChar w:fldCharType="end"/>
        </w:r>
      </w:hyperlink>
    </w:p>
    <w:p w14:paraId="63043BB6" w14:textId="619DC9B0"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5" w:history="1">
        <w:r w:rsidR="00583DEA" w:rsidRPr="00CA43EC">
          <w:rPr>
            <w:rStyle w:val="Hyperlink"/>
          </w:rPr>
          <w:t>Figure 3.1: Model Building Process</w:t>
        </w:r>
        <w:r w:rsidR="00583DEA">
          <w:rPr>
            <w:webHidden/>
          </w:rPr>
          <w:tab/>
        </w:r>
        <w:r w:rsidR="00583DEA">
          <w:rPr>
            <w:webHidden/>
          </w:rPr>
          <w:fldChar w:fldCharType="begin"/>
        </w:r>
        <w:r w:rsidR="00583DEA">
          <w:rPr>
            <w:webHidden/>
          </w:rPr>
          <w:instrText xml:space="preserve"> PAGEREF _Toc73229965 \h </w:instrText>
        </w:r>
        <w:r w:rsidR="00583DEA">
          <w:rPr>
            <w:webHidden/>
          </w:rPr>
        </w:r>
        <w:r w:rsidR="00583DEA">
          <w:rPr>
            <w:webHidden/>
          </w:rPr>
          <w:fldChar w:fldCharType="separate"/>
        </w:r>
        <w:r w:rsidR="00C75476">
          <w:rPr>
            <w:webHidden/>
          </w:rPr>
          <w:t>34</w:t>
        </w:r>
        <w:r w:rsidR="00583DEA">
          <w:rPr>
            <w:webHidden/>
          </w:rPr>
          <w:fldChar w:fldCharType="end"/>
        </w:r>
      </w:hyperlink>
    </w:p>
    <w:p w14:paraId="3473A85C" w14:textId="68AE95D8"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6" w:history="1">
        <w:r w:rsidR="00583DEA" w:rsidRPr="00CA43EC">
          <w:rPr>
            <w:rStyle w:val="Hyperlink"/>
          </w:rPr>
          <w:t>Figure 4.1: Distribution of variables (by percentage)</w:t>
        </w:r>
        <w:r w:rsidR="00583DEA">
          <w:rPr>
            <w:webHidden/>
          </w:rPr>
          <w:tab/>
        </w:r>
        <w:r w:rsidR="00583DEA">
          <w:rPr>
            <w:webHidden/>
          </w:rPr>
          <w:fldChar w:fldCharType="begin"/>
        </w:r>
        <w:r w:rsidR="00583DEA">
          <w:rPr>
            <w:webHidden/>
          </w:rPr>
          <w:instrText xml:space="preserve"> PAGEREF _Toc73229966 \h </w:instrText>
        </w:r>
        <w:r w:rsidR="00583DEA">
          <w:rPr>
            <w:webHidden/>
          </w:rPr>
        </w:r>
        <w:r w:rsidR="00583DEA">
          <w:rPr>
            <w:webHidden/>
          </w:rPr>
          <w:fldChar w:fldCharType="separate"/>
        </w:r>
        <w:r w:rsidR="00C75476">
          <w:rPr>
            <w:webHidden/>
          </w:rPr>
          <w:t>40</w:t>
        </w:r>
        <w:r w:rsidR="00583DEA">
          <w:rPr>
            <w:webHidden/>
          </w:rPr>
          <w:fldChar w:fldCharType="end"/>
        </w:r>
      </w:hyperlink>
    </w:p>
    <w:p w14:paraId="540E92D5" w14:textId="74EF0F12"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7" w:history="1">
        <w:r w:rsidR="00583DEA" w:rsidRPr="00CA43EC">
          <w:rPr>
            <w:rStyle w:val="Hyperlink"/>
          </w:rPr>
          <w:t>Figure 4.2: No missing values - Nullity by column for IBM Teleco Data</w:t>
        </w:r>
        <w:r w:rsidR="00583DEA">
          <w:rPr>
            <w:webHidden/>
          </w:rPr>
          <w:tab/>
        </w:r>
        <w:r w:rsidR="00583DEA">
          <w:rPr>
            <w:webHidden/>
          </w:rPr>
          <w:fldChar w:fldCharType="begin"/>
        </w:r>
        <w:r w:rsidR="00583DEA">
          <w:rPr>
            <w:webHidden/>
          </w:rPr>
          <w:instrText xml:space="preserve"> PAGEREF _Toc73229967 \h </w:instrText>
        </w:r>
        <w:r w:rsidR="00583DEA">
          <w:rPr>
            <w:webHidden/>
          </w:rPr>
        </w:r>
        <w:r w:rsidR="00583DEA">
          <w:rPr>
            <w:webHidden/>
          </w:rPr>
          <w:fldChar w:fldCharType="separate"/>
        </w:r>
        <w:r w:rsidR="00C75476">
          <w:rPr>
            <w:webHidden/>
          </w:rPr>
          <w:t>41</w:t>
        </w:r>
        <w:r w:rsidR="00583DEA">
          <w:rPr>
            <w:webHidden/>
          </w:rPr>
          <w:fldChar w:fldCharType="end"/>
        </w:r>
      </w:hyperlink>
    </w:p>
    <w:p w14:paraId="4E23E52C" w14:textId="405CDACF"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8" w:history="1">
        <w:r w:rsidR="00583DEA" w:rsidRPr="00CA43EC">
          <w:rPr>
            <w:rStyle w:val="Hyperlink"/>
          </w:rPr>
          <w:t>Figure 4.3 Boxplots of Churn versus Total Charges and Churn versus Monthly Charges</w:t>
        </w:r>
        <w:r w:rsidR="00583DEA">
          <w:rPr>
            <w:webHidden/>
          </w:rPr>
          <w:tab/>
        </w:r>
        <w:r w:rsidR="00583DEA">
          <w:rPr>
            <w:webHidden/>
          </w:rPr>
          <w:fldChar w:fldCharType="begin"/>
        </w:r>
        <w:r w:rsidR="00583DEA">
          <w:rPr>
            <w:webHidden/>
          </w:rPr>
          <w:instrText xml:space="preserve"> PAGEREF _Toc73229968 \h </w:instrText>
        </w:r>
        <w:r w:rsidR="00583DEA">
          <w:rPr>
            <w:webHidden/>
          </w:rPr>
        </w:r>
        <w:r w:rsidR="00583DEA">
          <w:rPr>
            <w:webHidden/>
          </w:rPr>
          <w:fldChar w:fldCharType="separate"/>
        </w:r>
        <w:r w:rsidR="00C75476">
          <w:rPr>
            <w:webHidden/>
          </w:rPr>
          <w:t>42</w:t>
        </w:r>
        <w:r w:rsidR="00583DEA">
          <w:rPr>
            <w:webHidden/>
          </w:rPr>
          <w:fldChar w:fldCharType="end"/>
        </w:r>
      </w:hyperlink>
    </w:p>
    <w:p w14:paraId="521BA31F" w14:textId="38A9A18A"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69" w:history="1">
        <w:r w:rsidR="00583DEA" w:rsidRPr="00CA43EC">
          <w:rPr>
            <w:rStyle w:val="Hyperlink"/>
          </w:rPr>
          <w:t>Figure 4.4 Scatter plot of Monthly Charges versus Total Charges</w:t>
        </w:r>
        <w:r w:rsidR="00583DEA">
          <w:rPr>
            <w:webHidden/>
          </w:rPr>
          <w:tab/>
        </w:r>
        <w:r w:rsidR="00583DEA">
          <w:rPr>
            <w:webHidden/>
          </w:rPr>
          <w:fldChar w:fldCharType="begin"/>
        </w:r>
        <w:r w:rsidR="00583DEA">
          <w:rPr>
            <w:webHidden/>
          </w:rPr>
          <w:instrText xml:space="preserve"> PAGEREF _Toc73229969 \h </w:instrText>
        </w:r>
        <w:r w:rsidR="00583DEA">
          <w:rPr>
            <w:webHidden/>
          </w:rPr>
        </w:r>
        <w:r w:rsidR="00583DEA">
          <w:rPr>
            <w:webHidden/>
          </w:rPr>
          <w:fldChar w:fldCharType="separate"/>
        </w:r>
        <w:r w:rsidR="00C75476">
          <w:rPr>
            <w:webHidden/>
          </w:rPr>
          <w:t>43</w:t>
        </w:r>
        <w:r w:rsidR="00583DEA">
          <w:rPr>
            <w:webHidden/>
          </w:rPr>
          <w:fldChar w:fldCharType="end"/>
        </w:r>
      </w:hyperlink>
    </w:p>
    <w:p w14:paraId="094DC9CF" w14:textId="46968BBA"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0" w:history="1">
        <w:r w:rsidR="00583DEA" w:rsidRPr="00CA43EC">
          <w:rPr>
            <w:rStyle w:val="Hyperlink"/>
          </w:rPr>
          <w:t>Figure 4.5: Univariate Analysis of numerical features of IBM Teleco Data</w:t>
        </w:r>
        <w:r w:rsidR="00583DEA">
          <w:rPr>
            <w:webHidden/>
          </w:rPr>
          <w:tab/>
        </w:r>
        <w:r w:rsidR="00583DEA">
          <w:rPr>
            <w:webHidden/>
          </w:rPr>
          <w:fldChar w:fldCharType="begin"/>
        </w:r>
        <w:r w:rsidR="00583DEA">
          <w:rPr>
            <w:webHidden/>
          </w:rPr>
          <w:instrText xml:space="preserve"> PAGEREF _Toc73229970 \h </w:instrText>
        </w:r>
        <w:r w:rsidR="00583DEA">
          <w:rPr>
            <w:webHidden/>
          </w:rPr>
        </w:r>
        <w:r w:rsidR="00583DEA">
          <w:rPr>
            <w:webHidden/>
          </w:rPr>
          <w:fldChar w:fldCharType="separate"/>
        </w:r>
        <w:r w:rsidR="00C75476">
          <w:rPr>
            <w:webHidden/>
          </w:rPr>
          <w:t>44</w:t>
        </w:r>
        <w:r w:rsidR="00583DEA">
          <w:rPr>
            <w:webHidden/>
          </w:rPr>
          <w:fldChar w:fldCharType="end"/>
        </w:r>
      </w:hyperlink>
    </w:p>
    <w:p w14:paraId="0843D31C" w14:textId="49C58A9A"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1" w:history="1">
        <w:r w:rsidR="00583DEA" w:rsidRPr="00CA43EC">
          <w:rPr>
            <w:rStyle w:val="Hyperlink"/>
          </w:rPr>
          <w:t>Figure 4.6: Churn analyzed with Internet, Streaming and Contract</w:t>
        </w:r>
        <w:r w:rsidR="00583DEA">
          <w:rPr>
            <w:webHidden/>
          </w:rPr>
          <w:tab/>
        </w:r>
        <w:r w:rsidR="00583DEA">
          <w:rPr>
            <w:webHidden/>
          </w:rPr>
          <w:fldChar w:fldCharType="begin"/>
        </w:r>
        <w:r w:rsidR="00583DEA">
          <w:rPr>
            <w:webHidden/>
          </w:rPr>
          <w:instrText xml:space="preserve"> PAGEREF _Toc73229971 \h </w:instrText>
        </w:r>
        <w:r w:rsidR="00583DEA">
          <w:rPr>
            <w:webHidden/>
          </w:rPr>
        </w:r>
        <w:r w:rsidR="00583DEA">
          <w:rPr>
            <w:webHidden/>
          </w:rPr>
          <w:fldChar w:fldCharType="separate"/>
        </w:r>
        <w:r w:rsidR="00C75476">
          <w:rPr>
            <w:webHidden/>
          </w:rPr>
          <w:t>45</w:t>
        </w:r>
        <w:r w:rsidR="00583DEA">
          <w:rPr>
            <w:webHidden/>
          </w:rPr>
          <w:fldChar w:fldCharType="end"/>
        </w:r>
      </w:hyperlink>
    </w:p>
    <w:p w14:paraId="2D068289" w14:textId="052AC627"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2" w:history="1">
        <w:r w:rsidR="00583DEA" w:rsidRPr="00CA43EC">
          <w:rPr>
            <w:rStyle w:val="Hyperlink"/>
          </w:rPr>
          <w:t>Figure 4.7: Distribution of Demographic Attributes with respect to Churn</w:t>
        </w:r>
        <w:r w:rsidR="00583DEA">
          <w:rPr>
            <w:webHidden/>
          </w:rPr>
          <w:tab/>
        </w:r>
        <w:r w:rsidR="00583DEA">
          <w:rPr>
            <w:webHidden/>
          </w:rPr>
          <w:fldChar w:fldCharType="begin"/>
        </w:r>
        <w:r w:rsidR="00583DEA">
          <w:rPr>
            <w:webHidden/>
          </w:rPr>
          <w:instrText xml:space="preserve"> PAGEREF _Toc73229972 \h </w:instrText>
        </w:r>
        <w:r w:rsidR="00583DEA">
          <w:rPr>
            <w:webHidden/>
          </w:rPr>
        </w:r>
        <w:r w:rsidR="00583DEA">
          <w:rPr>
            <w:webHidden/>
          </w:rPr>
          <w:fldChar w:fldCharType="separate"/>
        </w:r>
        <w:r w:rsidR="00C75476">
          <w:rPr>
            <w:webHidden/>
          </w:rPr>
          <w:t>46</w:t>
        </w:r>
        <w:r w:rsidR="00583DEA">
          <w:rPr>
            <w:webHidden/>
          </w:rPr>
          <w:fldChar w:fldCharType="end"/>
        </w:r>
      </w:hyperlink>
    </w:p>
    <w:p w14:paraId="6DCA7F6F" w14:textId="0E729EAD"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3" w:history="1">
        <w:r w:rsidR="00583DEA" w:rsidRPr="00CA43EC">
          <w:rPr>
            <w:rStyle w:val="Hyperlink"/>
          </w:rPr>
          <w:t>Figure 4.8: Distribution of all features with respect to Churn</w:t>
        </w:r>
        <w:r w:rsidR="00583DEA">
          <w:rPr>
            <w:webHidden/>
          </w:rPr>
          <w:tab/>
        </w:r>
        <w:r w:rsidR="00583DEA">
          <w:rPr>
            <w:webHidden/>
          </w:rPr>
          <w:fldChar w:fldCharType="begin"/>
        </w:r>
        <w:r w:rsidR="00583DEA">
          <w:rPr>
            <w:webHidden/>
          </w:rPr>
          <w:instrText xml:space="preserve"> PAGEREF _Toc73229973 \h </w:instrText>
        </w:r>
        <w:r w:rsidR="00583DEA">
          <w:rPr>
            <w:webHidden/>
          </w:rPr>
        </w:r>
        <w:r w:rsidR="00583DEA">
          <w:rPr>
            <w:webHidden/>
          </w:rPr>
          <w:fldChar w:fldCharType="separate"/>
        </w:r>
        <w:r w:rsidR="00C75476">
          <w:rPr>
            <w:webHidden/>
          </w:rPr>
          <w:t>47</w:t>
        </w:r>
        <w:r w:rsidR="00583DEA">
          <w:rPr>
            <w:webHidden/>
          </w:rPr>
          <w:fldChar w:fldCharType="end"/>
        </w:r>
      </w:hyperlink>
    </w:p>
    <w:p w14:paraId="0C87B1F9" w14:textId="0EB036DE"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4" w:history="1">
        <w:r w:rsidR="00583DEA" w:rsidRPr="00CA43EC">
          <w:rPr>
            <w:rStyle w:val="Hyperlink"/>
          </w:rPr>
          <w:t>Figure 4.9: Correlation between quantitative variables</w:t>
        </w:r>
        <w:r w:rsidR="00583DEA">
          <w:rPr>
            <w:webHidden/>
          </w:rPr>
          <w:tab/>
        </w:r>
        <w:r w:rsidR="00583DEA">
          <w:rPr>
            <w:webHidden/>
          </w:rPr>
          <w:fldChar w:fldCharType="begin"/>
        </w:r>
        <w:r w:rsidR="00583DEA">
          <w:rPr>
            <w:webHidden/>
          </w:rPr>
          <w:instrText xml:space="preserve"> PAGEREF _Toc73229974 \h </w:instrText>
        </w:r>
        <w:r w:rsidR="00583DEA">
          <w:rPr>
            <w:webHidden/>
          </w:rPr>
        </w:r>
        <w:r w:rsidR="00583DEA">
          <w:rPr>
            <w:webHidden/>
          </w:rPr>
          <w:fldChar w:fldCharType="separate"/>
        </w:r>
        <w:r w:rsidR="00C75476">
          <w:rPr>
            <w:webHidden/>
          </w:rPr>
          <w:t>48</w:t>
        </w:r>
        <w:r w:rsidR="00583DEA">
          <w:rPr>
            <w:webHidden/>
          </w:rPr>
          <w:fldChar w:fldCharType="end"/>
        </w:r>
      </w:hyperlink>
    </w:p>
    <w:p w14:paraId="4CC35F9E" w14:textId="3945AA5B"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5" w:history="1">
        <w:r w:rsidR="00583DEA" w:rsidRPr="00CA43EC">
          <w:rPr>
            <w:rStyle w:val="Hyperlink"/>
          </w:rPr>
          <w:t>Figure 4.10: Correlation between qualitative variables</w:t>
        </w:r>
        <w:r w:rsidR="00583DEA">
          <w:rPr>
            <w:webHidden/>
          </w:rPr>
          <w:tab/>
        </w:r>
        <w:r w:rsidR="00583DEA">
          <w:rPr>
            <w:webHidden/>
          </w:rPr>
          <w:fldChar w:fldCharType="begin"/>
        </w:r>
        <w:r w:rsidR="00583DEA">
          <w:rPr>
            <w:webHidden/>
          </w:rPr>
          <w:instrText xml:space="preserve"> PAGEREF _Toc73229975 \h </w:instrText>
        </w:r>
        <w:r w:rsidR="00583DEA">
          <w:rPr>
            <w:webHidden/>
          </w:rPr>
        </w:r>
        <w:r w:rsidR="00583DEA">
          <w:rPr>
            <w:webHidden/>
          </w:rPr>
          <w:fldChar w:fldCharType="separate"/>
        </w:r>
        <w:r w:rsidR="00C75476">
          <w:rPr>
            <w:webHidden/>
          </w:rPr>
          <w:t>49</w:t>
        </w:r>
        <w:r w:rsidR="00583DEA">
          <w:rPr>
            <w:webHidden/>
          </w:rPr>
          <w:fldChar w:fldCharType="end"/>
        </w:r>
      </w:hyperlink>
    </w:p>
    <w:p w14:paraId="7E381925" w14:textId="1DEF34CA"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6" w:history="1">
        <w:r w:rsidR="00583DEA" w:rsidRPr="00CA43EC">
          <w:rPr>
            <w:rStyle w:val="Hyperlink"/>
          </w:rPr>
          <w:t>Figure 4.11: Top 20 features based on chi-squared weights</w:t>
        </w:r>
        <w:r w:rsidR="00583DEA">
          <w:rPr>
            <w:webHidden/>
          </w:rPr>
          <w:tab/>
        </w:r>
        <w:r w:rsidR="00583DEA">
          <w:rPr>
            <w:webHidden/>
          </w:rPr>
          <w:fldChar w:fldCharType="begin"/>
        </w:r>
        <w:r w:rsidR="00583DEA">
          <w:rPr>
            <w:webHidden/>
          </w:rPr>
          <w:instrText xml:space="preserve"> PAGEREF _Toc73229976 \h </w:instrText>
        </w:r>
        <w:r w:rsidR="00583DEA">
          <w:rPr>
            <w:webHidden/>
          </w:rPr>
        </w:r>
        <w:r w:rsidR="00583DEA">
          <w:rPr>
            <w:webHidden/>
          </w:rPr>
          <w:fldChar w:fldCharType="separate"/>
        </w:r>
        <w:r w:rsidR="00C75476">
          <w:rPr>
            <w:webHidden/>
          </w:rPr>
          <w:t>50</w:t>
        </w:r>
        <w:r w:rsidR="00583DEA">
          <w:rPr>
            <w:webHidden/>
          </w:rPr>
          <w:fldChar w:fldCharType="end"/>
        </w:r>
      </w:hyperlink>
    </w:p>
    <w:p w14:paraId="49299E19" w14:textId="444BAD60"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7" w:history="1">
        <w:r w:rsidR="00583DEA" w:rsidRPr="00CA43EC">
          <w:rPr>
            <w:rStyle w:val="Hyperlink"/>
          </w:rPr>
          <w:t>Figure 4.12: ANOVA Test to determine significant features</w:t>
        </w:r>
        <w:r w:rsidR="00583DEA">
          <w:rPr>
            <w:webHidden/>
          </w:rPr>
          <w:tab/>
        </w:r>
        <w:r w:rsidR="00583DEA">
          <w:rPr>
            <w:webHidden/>
          </w:rPr>
          <w:fldChar w:fldCharType="begin"/>
        </w:r>
        <w:r w:rsidR="00583DEA">
          <w:rPr>
            <w:webHidden/>
          </w:rPr>
          <w:instrText xml:space="preserve"> PAGEREF _Toc73229977 \h </w:instrText>
        </w:r>
        <w:r w:rsidR="00583DEA">
          <w:rPr>
            <w:webHidden/>
          </w:rPr>
        </w:r>
        <w:r w:rsidR="00583DEA">
          <w:rPr>
            <w:webHidden/>
          </w:rPr>
          <w:fldChar w:fldCharType="separate"/>
        </w:r>
        <w:r w:rsidR="00C75476">
          <w:rPr>
            <w:webHidden/>
          </w:rPr>
          <w:t>50</w:t>
        </w:r>
        <w:r w:rsidR="00583DEA">
          <w:rPr>
            <w:webHidden/>
          </w:rPr>
          <w:fldChar w:fldCharType="end"/>
        </w:r>
      </w:hyperlink>
    </w:p>
    <w:p w14:paraId="5CA2F015" w14:textId="0DB1BAD5"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8" w:history="1">
        <w:r w:rsidR="00583DEA" w:rsidRPr="00CA43EC">
          <w:rPr>
            <w:rStyle w:val="Hyperlink"/>
          </w:rPr>
          <w:t>Figure 4.13: Probability Distribution using KDE for numeric attributes</w:t>
        </w:r>
        <w:r w:rsidR="00583DEA">
          <w:rPr>
            <w:webHidden/>
          </w:rPr>
          <w:tab/>
        </w:r>
        <w:r w:rsidR="00583DEA">
          <w:rPr>
            <w:webHidden/>
          </w:rPr>
          <w:fldChar w:fldCharType="begin"/>
        </w:r>
        <w:r w:rsidR="00583DEA">
          <w:rPr>
            <w:webHidden/>
          </w:rPr>
          <w:instrText xml:space="preserve"> PAGEREF _Toc73229978 \h </w:instrText>
        </w:r>
        <w:r w:rsidR="00583DEA">
          <w:rPr>
            <w:webHidden/>
          </w:rPr>
        </w:r>
        <w:r w:rsidR="00583DEA">
          <w:rPr>
            <w:webHidden/>
          </w:rPr>
          <w:fldChar w:fldCharType="separate"/>
        </w:r>
        <w:r w:rsidR="00C75476">
          <w:rPr>
            <w:webHidden/>
          </w:rPr>
          <w:t>51</w:t>
        </w:r>
        <w:r w:rsidR="00583DEA">
          <w:rPr>
            <w:webHidden/>
          </w:rPr>
          <w:fldChar w:fldCharType="end"/>
        </w:r>
      </w:hyperlink>
    </w:p>
    <w:p w14:paraId="71E14F03" w14:textId="569194C8"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79" w:history="1">
        <w:r w:rsidR="00583DEA" w:rsidRPr="00CA43EC">
          <w:rPr>
            <w:rStyle w:val="Hyperlink"/>
          </w:rPr>
          <w:t>Figure 4.14: Plot of train data after SMOTE-NC is applied</w:t>
        </w:r>
        <w:r w:rsidR="00583DEA">
          <w:rPr>
            <w:webHidden/>
          </w:rPr>
          <w:tab/>
        </w:r>
        <w:r w:rsidR="00583DEA">
          <w:rPr>
            <w:webHidden/>
          </w:rPr>
          <w:fldChar w:fldCharType="begin"/>
        </w:r>
        <w:r w:rsidR="00583DEA">
          <w:rPr>
            <w:webHidden/>
          </w:rPr>
          <w:instrText xml:space="preserve"> PAGEREF _Toc73229979 \h </w:instrText>
        </w:r>
        <w:r w:rsidR="00583DEA">
          <w:rPr>
            <w:webHidden/>
          </w:rPr>
        </w:r>
        <w:r w:rsidR="00583DEA">
          <w:rPr>
            <w:webHidden/>
          </w:rPr>
          <w:fldChar w:fldCharType="separate"/>
        </w:r>
        <w:r w:rsidR="00C75476">
          <w:rPr>
            <w:webHidden/>
          </w:rPr>
          <w:t>53</w:t>
        </w:r>
        <w:r w:rsidR="00583DEA">
          <w:rPr>
            <w:webHidden/>
          </w:rPr>
          <w:fldChar w:fldCharType="end"/>
        </w:r>
      </w:hyperlink>
    </w:p>
    <w:p w14:paraId="6BA109D1" w14:textId="35094530"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0" w:history="1">
        <w:r w:rsidR="00583DEA" w:rsidRPr="00CA43EC">
          <w:rPr>
            <w:rStyle w:val="Hyperlink"/>
          </w:rPr>
          <w:t>Figure 4.15: Feature Selection using Gradient Boosting Classifier</w:t>
        </w:r>
        <w:r w:rsidR="00583DEA">
          <w:rPr>
            <w:webHidden/>
          </w:rPr>
          <w:tab/>
        </w:r>
        <w:r w:rsidR="00583DEA">
          <w:rPr>
            <w:webHidden/>
          </w:rPr>
          <w:fldChar w:fldCharType="begin"/>
        </w:r>
        <w:r w:rsidR="00583DEA">
          <w:rPr>
            <w:webHidden/>
          </w:rPr>
          <w:instrText xml:space="preserve"> PAGEREF _Toc73229980 \h </w:instrText>
        </w:r>
        <w:r w:rsidR="00583DEA">
          <w:rPr>
            <w:webHidden/>
          </w:rPr>
        </w:r>
        <w:r w:rsidR="00583DEA">
          <w:rPr>
            <w:webHidden/>
          </w:rPr>
          <w:fldChar w:fldCharType="separate"/>
        </w:r>
        <w:r w:rsidR="00C75476">
          <w:rPr>
            <w:webHidden/>
          </w:rPr>
          <w:t>56</w:t>
        </w:r>
        <w:r w:rsidR="00583DEA">
          <w:rPr>
            <w:webHidden/>
          </w:rPr>
          <w:fldChar w:fldCharType="end"/>
        </w:r>
      </w:hyperlink>
    </w:p>
    <w:p w14:paraId="1C028E24" w14:textId="5F768147"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1" w:history="1">
        <w:r w:rsidR="00583DEA" w:rsidRPr="00CA43EC">
          <w:rPr>
            <w:rStyle w:val="Hyperlink"/>
          </w:rPr>
          <w:t>Figure 4.16: Feature Selection using Gradient Boosting Classifier and Light GBM</w:t>
        </w:r>
        <w:r w:rsidR="00583DEA">
          <w:rPr>
            <w:webHidden/>
          </w:rPr>
          <w:tab/>
        </w:r>
        <w:r w:rsidR="00583DEA">
          <w:rPr>
            <w:webHidden/>
          </w:rPr>
          <w:fldChar w:fldCharType="begin"/>
        </w:r>
        <w:r w:rsidR="00583DEA">
          <w:rPr>
            <w:webHidden/>
          </w:rPr>
          <w:instrText xml:space="preserve"> PAGEREF _Toc73229981 \h </w:instrText>
        </w:r>
        <w:r w:rsidR="00583DEA">
          <w:rPr>
            <w:webHidden/>
          </w:rPr>
        </w:r>
        <w:r w:rsidR="00583DEA">
          <w:rPr>
            <w:webHidden/>
          </w:rPr>
          <w:fldChar w:fldCharType="separate"/>
        </w:r>
        <w:r w:rsidR="00C75476">
          <w:rPr>
            <w:webHidden/>
          </w:rPr>
          <w:t>57</w:t>
        </w:r>
        <w:r w:rsidR="00583DEA">
          <w:rPr>
            <w:webHidden/>
          </w:rPr>
          <w:fldChar w:fldCharType="end"/>
        </w:r>
      </w:hyperlink>
    </w:p>
    <w:p w14:paraId="2913AE42" w14:textId="21E52F1C"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2" w:history="1">
        <w:r w:rsidR="00583DEA" w:rsidRPr="00CA43EC">
          <w:rPr>
            <w:rStyle w:val="Hyperlink"/>
          </w:rPr>
          <w:t>Figure 4.17: Confusion Matrix of the best models</w:t>
        </w:r>
        <w:r w:rsidR="00583DEA">
          <w:rPr>
            <w:webHidden/>
          </w:rPr>
          <w:tab/>
        </w:r>
        <w:r w:rsidR="00583DEA">
          <w:rPr>
            <w:webHidden/>
          </w:rPr>
          <w:fldChar w:fldCharType="begin"/>
        </w:r>
        <w:r w:rsidR="00583DEA">
          <w:rPr>
            <w:webHidden/>
          </w:rPr>
          <w:instrText xml:space="preserve"> PAGEREF _Toc73229982 \h </w:instrText>
        </w:r>
        <w:r w:rsidR="00583DEA">
          <w:rPr>
            <w:webHidden/>
          </w:rPr>
        </w:r>
        <w:r w:rsidR="00583DEA">
          <w:rPr>
            <w:webHidden/>
          </w:rPr>
          <w:fldChar w:fldCharType="separate"/>
        </w:r>
        <w:r w:rsidR="00C75476">
          <w:rPr>
            <w:webHidden/>
          </w:rPr>
          <w:t>58</w:t>
        </w:r>
        <w:r w:rsidR="00583DEA">
          <w:rPr>
            <w:webHidden/>
          </w:rPr>
          <w:fldChar w:fldCharType="end"/>
        </w:r>
      </w:hyperlink>
    </w:p>
    <w:p w14:paraId="7310CFC6" w14:textId="5527FBC0"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3" w:history="1">
        <w:r w:rsidR="00583DEA" w:rsidRPr="00CA43EC">
          <w:rPr>
            <w:rStyle w:val="Hyperlink"/>
          </w:rPr>
          <w:t>Figure 5.1: Train-Test Scores of Models</w:t>
        </w:r>
        <w:r w:rsidR="00583DEA">
          <w:rPr>
            <w:webHidden/>
          </w:rPr>
          <w:tab/>
        </w:r>
        <w:r w:rsidR="00583DEA">
          <w:rPr>
            <w:webHidden/>
          </w:rPr>
          <w:fldChar w:fldCharType="begin"/>
        </w:r>
        <w:r w:rsidR="00583DEA">
          <w:rPr>
            <w:webHidden/>
          </w:rPr>
          <w:instrText xml:space="preserve"> PAGEREF _Toc73229983 \h </w:instrText>
        </w:r>
        <w:r w:rsidR="00583DEA">
          <w:rPr>
            <w:webHidden/>
          </w:rPr>
        </w:r>
        <w:r w:rsidR="00583DEA">
          <w:rPr>
            <w:webHidden/>
          </w:rPr>
          <w:fldChar w:fldCharType="separate"/>
        </w:r>
        <w:r w:rsidR="00C75476">
          <w:rPr>
            <w:webHidden/>
          </w:rPr>
          <w:t>64</w:t>
        </w:r>
        <w:r w:rsidR="00583DEA">
          <w:rPr>
            <w:webHidden/>
          </w:rPr>
          <w:fldChar w:fldCharType="end"/>
        </w:r>
      </w:hyperlink>
    </w:p>
    <w:p w14:paraId="66FFC8CD" w14:textId="4D8C3D25"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4" w:history="1">
        <w:r w:rsidR="00583DEA" w:rsidRPr="00CA43EC">
          <w:rPr>
            <w:rStyle w:val="Hyperlink"/>
          </w:rPr>
          <w:t>Figure 5.2: Chart depicting the mean of Cross-Validation Scores</w:t>
        </w:r>
        <w:r w:rsidR="00583DEA">
          <w:rPr>
            <w:webHidden/>
          </w:rPr>
          <w:tab/>
        </w:r>
        <w:r w:rsidR="00583DEA">
          <w:rPr>
            <w:webHidden/>
          </w:rPr>
          <w:fldChar w:fldCharType="begin"/>
        </w:r>
        <w:r w:rsidR="00583DEA">
          <w:rPr>
            <w:webHidden/>
          </w:rPr>
          <w:instrText xml:space="preserve"> PAGEREF _Toc73229984 \h </w:instrText>
        </w:r>
        <w:r w:rsidR="00583DEA">
          <w:rPr>
            <w:webHidden/>
          </w:rPr>
        </w:r>
        <w:r w:rsidR="00583DEA">
          <w:rPr>
            <w:webHidden/>
          </w:rPr>
          <w:fldChar w:fldCharType="separate"/>
        </w:r>
        <w:r w:rsidR="00C75476">
          <w:rPr>
            <w:webHidden/>
          </w:rPr>
          <w:t>66</w:t>
        </w:r>
        <w:r w:rsidR="00583DEA">
          <w:rPr>
            <w:webHidden/>
          </w:rPr>
          <w:fldChar w:fldCharType="end"/>
        </w:r>
      </w:hyperlink>
    </w:p>
    <w:p w14:paraId="7DC753A2" w14:textId="1E028E23"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5" w:history="1">
        <w:r w:rsidR="00583DEA" w:rsidRPr="00CA43EC">
          <w:rPr>
            <w:rStyle w:val="Hyperlink"/>
          </w:rPr>
          <w:t>Figure 5.3: CatBoost: Feature Importance Measures, ROC Curve, Precision vs Recall chart</w:t>
        </w:r>
        <w:r w:rsidR="00583DEA">
          <w:rPr>
            <w:webHidden/>
          </w:rPr>
          <w:tab/>
        </w:r>
        <w:r w:rsidR="00583DEA">
          <w:rPr>
            <w:webHidden/>
          </w:rPr>
          <w:fldChar w:fldCharType="begin"/>
        </w:r>
        <w:r w:rsidR="00583DEA">
          <w:rPr>
            <w:webHidden/>
          </w:rPr>
          <w:instrText xml:space="preserve"> PAGEREF _Toc73229985 \h </w:instrText>
        </w:r>
        <w:r w:rsidR="00583DEA">
          <w:rPr>
            <w:webHidden/>
          </w:rPr>
        </w:r>
        <w:r w:rsidR="00583DEA">
          <w:rPr>
            <w:webHidden/>
          </w:rPr>
          <w:fldChar w:fldCharType="separate"/>
        </w:r>
        <w:r w:rsidR="00C75476">
          <w:rPr>
            <w:webHidden/>
          </w:rPr>
          <w:t>68</w:t>
        </w:r>
        <w:r w:rsidR="00583DEA">
          <w:rPr>
            <w:webHidden/>
          </w:rPr>
          <w:fldChar w:fldCharType="end"/>
        </w:r>
      </w:hyperlink>
    </w:p>
    <w:p w14:paraId="62E07505" w14:textId="0150BAF9"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6" w:history="1">
        <w:r w:rsidR="00583DEA" w:rsidRPr="00CA43EC">
          <w:rPr>
            <w:rStyle w:val="Hyperlink"/>
          </w:rPr>
          <w:t>Figure 5.4: Multiple Classifiers - ROC Curve and Precision versus Recall Plots</w:t>
        </w:r>
        <w:r w:rsidR="00583DEA">
          <w:rPr>
            <w:webHidden/>
          </w:rPr>
          <w:tab/>
        </w:r>
        <w:r w:rsidR="00583DEA">
          <w:rPr>
            <w:webHidden/>
          </w:rPr>
          <w:fldChar w:fldCharType="begin"/>
        </w:r>
        <w:r w:rsidR="00583DEA">
          <w:rPr>
            <w:webHidden/>
          </w:rPr>
          <w:instrText xml:space="preserve"> PAGEREF _Toc73229986 \h </w:instrText>
        </w:r>
        <w:r w:rsidR="00583DEA">
          <w:rPr>
            <w:webHidden/>
          </w:rPr>
        </w:r>
        <w:r w:rsidR="00583DEA">
          <w:rPr>
            <w:webHidden/>
          </w:rPr>
          <w:fldChar w:fldCharType="separate"/>
        </w:r>
        <w:r w:rsidR="00C75476">
          <w:rPr>
            <w:webHidden/>
          </w:rPr>
          <w:t>69</w:t>
        </w:r>
        <w:r w:rsidR="00583DEA">
          <w:rPr>
            <w:webHidden/>
          </w:rPr>
          <w:fldChar w:fldCharType="end"/>
        </w:r>
      </w:hyperlink>
    </w:p>
    <w:p w14:paraId="57F634BB" w14:textId="5236AFD7"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7" w:history="1">
        <w:r w:rsidR="00583DEA" w:rsidRPr="00CA43EC">
          <w:rPr>
            <w:rStyle w:val="Hyperlink"/>
          </w:rPr>
          <w:t>Figure 5.5: Model Interpretability with LIME</w:t>
        </w:r>
        <w:r w:rsidR="00583DEA">
          <w:rPr>
            <w:webHidden/>
          </w:rPr>
          <w:tab/>
        </w:r>
        <w:r w:rsidR="00583DEA">
          <w:rPr>
            <w:webHidden/>
          </w:rPr>
          <w:fldChar w:fldCharType="begin"/>
        </w:r>
        <w:r w:rsidR="00583DEA">
          <w:rPr>
            <w:webHidden/>
          </w:rPr>
          <w:instrText xml:space="preserve"> PAGEREF _Toc73229987 \h </w:instrText>
        </w:r>
        <w:r w:rsidR="00583DEA">
          <w:rPr>
            <w:webHidden/>
          </w:rPr>
        </w:r>
        <w:r w:rsidR="00583DEA">
          <w:rPr>
            <w:webHidden/>
          </w:rPr>
          <w:fldChar w:fldCharType="separate"/>
        </w:r>
        <w:r w:rsidR="00C75476">
          <w:rPr>
            <w:webHidden/>
          </w:rPr>
          <w:t>71</w:t>
        </w:r>
        <w:r w:rsidR="00583DEA">
          <w:rPr>
            <w:webHidden/>
          </w:rPr>
          <w:fldChar w:fldCharType="end"/>
        </w:r>
      </w:hyperlink>
    </w:p>
    <w:p w14:paraId="1B51C3B3" w14:textId="27FDBC47"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8" w:history="1">
        <w:r w:rsidR="00583DEA" w:rsidRPr="00CA43EC">
          <w:rPr>
            <w:rStyle w:val="Hyperlink"/>
          </w:rPr>
          <w:t>Figure 5.6 SHAP Feature Importance</w:t>
        </w:r>
        <w:r w:rsidR="00583DEA">
          <w:rPr>
            <w:webHidden/>
          </w:rPr>
          <w:tab/>
        </w:r>
        <w:r w:rsidR="00583DEA">
          <w:rPr>
            <w:webHidden/>
          </w:rPr>
          <w:fldChar w:fldCharType="begin"/>
        </w:r>
        <w:r w:rsidR="00583DEA">
          <w:rPr>
            <w:webHidden/>
          </w:rPr>
          <w:instrText xml:space="preserve"> PAGEREF _Toc73229988 \h </w:instrText>
        </w:r>
        <w:r w:rsidR="00583DEA">
          <w:rPr>
            <w:webHidden/>
          </w:rPr>
        </w:r>
        <w:r w:rsidR="00583DEA">
          <w:rPr>
            <w:webHidden/>
          </w:rPr>
          <w:fldChar w:fldCharType="separate"/>
        </w:r>
        <w:r w:rsidR="00C75476">
          <w:rPr>
            <w:webHidden/>
          </w:rPr>
          <w:t>72</w:t>
        </w:r>
        <w:r w:rsidR="00583DEA">
          <w:rPr>
            <w:webHidden/>
          </w:rPr>
          <w:fldChar w:fldCharType="end"/>
        </w:r>
      </w:hyperlink>
    </w:p>
    <w:p w14:paraId="2ACD74BC" w14:textId="691E4D1D" w:rsidR="00583DEA" w:rsidRDefault="00020586">
      <w:pPr>
        <w:pStyle w:val="TableofFigures"/>
        <w:tabs>
          <w:tab w:val="right" w:leader="dot" w:pos="9393"/>
        </w:tabs>
        <w:rPr>
          <w:rFonts w:asciiTheme="minorHAnsi" w:eastAsiaTheme="minorEastAsia" w:hAnsiTheme="minorHAnsi" w:cstheme="minorBidi"/>
          <w:color w:val="auto"/>
          <w:sz w:val="22"/>
          <w:szCs w:val="22"/>
          <w:lang w:val="en-US"/>
        </w:rPr>
      </w:pPr>
      <w:hyperlink w:anchor="_Toc73229989" w:history="1">
        <w:r w:rsidR="00583DEA" w:rsidRPr="00CA43EC">
          <w:rPr>
            <w:rStyle w:val="Hyperlink"/>
          </w:rPr>
          <w:t>Figure 5.7: Clustering SHAP Values by explanation similarity</w:t>
        </w:r>
        <w:r w:rsidR="00583DEA">
          <w:rPr>
            <w:webHidden/>
          </w:rPr>
          <w:tab/>
        </w:r>
        <w:r w:rsidR="00583DEA">
          <w:rPr>
            <w:webHidden/>
          </w:rPr>
          <w:fldChar w:fldCharType="begin"/>
        </w:r>
        <w:r w:rsidR="00583DEA">
          <w:rPr>
            <w:webHidden/>
          </w:rPr>
          <w:instrText xml:space="preserve"> PAGEREF _Toc73229989 \h </w:instrText>
        </w:r>
        <w:r w:rsidR="00583DEA">
          <w:rPr>
            <w:webHidden/>
          </w:rPr>
        </w:r>
        <w:r w:rsidR="00583DEA">
          <w:rPr>
            <w:webHidden/>
          </w:rPr>
          <w:fldChar w:fldCharType="separate"/>
        </w:r>
        <w:r w:rsidR="00C75476">
          <w:rPr>
            <w:webHidden/>
          </w:rPr>
          <w:t>73</w:t>
        </w:r>
        <w:r w:rsidR="00583DEA">
          <w:rPr>
            <w:webHidden/>
          </w:rPr>
          <w:fldChar w:fldCharType="end"/>
        </w:r>
      </w:hyperlink>
    </w:p>
    <w:p w14:paraId="6B4189EA" w14:textId="29DAECD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229048"/>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229049"/>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229050"/>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229051"/>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229052"/>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229053"/>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484D21FE" w:rsidR="008C5EE6" w:rsidRPr="00610B12" w:rsidRDefault="00776D98" w:rsidP="00324EF1">
      <w:pPr>
        <w:pStyle w:val="Caption"/>
        <w:jc w:val="center"/>
      </w:pPr>
      <w:bookmarkStart w:id="26" w:name="_Toc73229961"/>
      <w:r w:rsidRPr="00610B12">
        <w:t xml:space="preserve">Figure </w:t>
      </w:r>
      <w:r w:rsidR="00526260">
        <w:fldChar w:fldCharType="begin"/>
      </w:r>
      <w:r w:rsidR="00526260">
        <w:instrText xml:space="preserve"> STYLEREF 1 \s </w:instrText>
      </w:r>
      <w:r w:rsidR="00526260">
        <w:fldChar w:fldCharType="separate"/>
      </w:r>
      <w:r w:rsidR="00C75476">
        <w:t>1</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229054"/>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229055"/>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229056"/>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229057"/>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229058"/>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229059"/>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2EA1369F" w:rsidR="00B93E7C" w:rsidRPr="00610B12" w:rsidRDefault="00B93E7C" w:rsidP="005B0419">
      <w:pPr>
        <w:pStyle w:val="Caption"/>
        <w:jc w:val="center"/>
      </w:pPr>
      <w:bookmarkStart w:id="33" w:name="_Toc73229962"/>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229060"/>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229061"/>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229062"/>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229063"/>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229064"/>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63D68576" w:rsidR="0025241E" w:rsidRPr="00610B12" w:rsidRDefault="00874EA6" w:rsidP="00954D9B">
      <w:pPr>
        <w:pStyle w:val="Caption"/>
        <w:jc w:val="center"/>
      </w:pPr>
      <w:bookmarkStart w:id="39" w:name="_Toc73229963"/>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229065"/>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229066"/>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229067"/>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229068"/>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229069"/>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2049D9FB" w:rsidR="00EB2872" w:rsidRPr="00610B12" w:rsidRDefault="00EB2872" w:rsidP="00EB2872">
      <w:pPr>
        <w:pStyle w:val="Caption"/>
        <w:jc w:val="center"/>
      </w:pPr>
      <w:bookmarkStart w:id="45" w:name="_Toc73229964"/>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229070"/>
      <w:r w:rsidRPr="00610B12">
        <w:t>2.6.5 Summary of Literature Review</w:t>
      </w:r>
      <w:bookmarkEnd w:id="46"/>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229071"/>
      <w:r w:rsidRPr="00610B12">
        <w:lastRenderedPageBreak/>
        <w:t>2.7 Discussion</w:t>
      </w:r>
      <w:bookmarkEnd w:id="47"/>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229072"/>
      <w:r w:rsidRPr="00610B12">
        <w:t>2.8 Summary</w:t>
      </w:r>
      <w:bookmarkEnd w:id="48"/>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229073"/>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0" w:name="_Toc73229074"/>
      <w:r w:rsidRPr="00610B12">
        <w:t>3.1 Introduction</w:t>
      </w:r>
      <w:bookmarkEnd w:id="50"/>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1" w:name="_Toc73229075"/>
      <w:r w:rsidRPr="00610B12">
        <w:t>3.1.1 Business Understanding</w:t>
      </w:r>
      <w:bookmarkEnd w:id="51"/>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2" w:name="_Toc73229076"/>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3" w:name="_Toc73229077"/>
      <w:r w:rsidRPr="00610B12">
        <w:lastRenderedPageBreak/>
        <w:t>3.2 Research Methodology</w:t>
      </w:r>
      <w:bookmarkEnd w:id="53"/>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229078"/>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5" w:name="_Toc73229079"/>
      <w:r w:rsidRPr="00610B12">
        <w:lastRenderedPageBreak/>
        <w:t>3.2.2 Data Pre</w:t>
      </w:r>
      <w:r w:rsidR="006B0380" w:rsidRPr="00610B12">
        <w:t>p</w:t>
      </w:r>
      <w:r w:rsidRPr="00610B12">
        <w:t>rocessing</w:t>
      </w:r>
      <w:bookmarkEnd w:id="55"/>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229080"/>
      <w:r w:rsidRPr="00610B12">
        <w:t>3.2.3 Data Transformation</w:t>
      </w:r>
      <w:bookmarkEnd w:id="56"/>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7" w:name="_Toc73229081"/>
      <w:r w:rsidRPr="00610B12">
        <w:t>3.2.4 Data Visualization</w:t>
      </w:r>
      <w:bookmarkEnd w:id="57"/>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8" w:name="_Toc73229082"/>
      <w:r w:rsidRPr="00610B12">
        <w:t xml:space="preserve">3.2.5 </w:t>
      </w:r>
      <w:r w:rsidR="00D66650" w:rsidRPr="00610B12">
        <w:t>Class Balancing</w:t>
      </w:r>
      <w:bookmarkEnd w:id="58"/>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59" w:name="_Toc73229083"/>
      <w:r w:rsidRPr="00610B12">
        <w:lastRenderedPageBreak/>
        <w:t>3.2.</w:t>
      </w:r>
      <w:r w:rsidR="00042201" w:rsidRPr="00610B12">
        <w:t>6</w:t>
      </w:r>
      <w:r w:rsidRPr="00610B12">
        <w:t xml:space="preserve"> Model Building</w:t>
      </w:r>
      <w:bookmarkEnd w:id="59"/>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0" w:name="_Toc61885879"/>
      <w:r w:rsidRPr="00610B12">
        <w:t>3.2.6.1</w:t>
      </w:r>
      <w:r w:rsidR="00126638" w:rsidRPr="00610B12">
        <w:t xml:space="preserve"> Model Selection Techniques</w:t>
      </w:r>
      <w:bookmarkEnd w:id="60"/>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1" w:name="_Toc61885880"/>
      <w:r w:rsidRPr="00610B12">
        <w:t>3.2.6.2</w:t>
      </w:r>
      <w:r w:rsidR="00126638" w:rsidRPr="00610B12">
        <w:t xml:space="preserve"> Test Designing</w:t>
      </w:r>
      <w:bookmarkEnd w:id="61"/>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2"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2"/>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3" w:name="_7.4.4_Model_Assessment"/>
      <w:bookmarkStart w:id="64" w:name="_Toc61885882"/>
      <w:bookmarkEnd w:id="63"/>
      <w:r w:rsidRPr="00610B12">
        <w:t>3.2.6.4</w:t>
      </w:r>
      <w:r w:rsidR="00126638" w:rsidRPr="00610B12">
        <w:t xml:space="preserve"> Model Assessment</w:t>
      </w:r>
      <w:bookmarkEnd w:id="64"/>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4EE0F828" w:rsidR="003346CB" w:rsidRPr="00610B12" w:rsidRDefault="00403A24" w:rsidP="00403A24">
      <w:pPr>
        <w:pStyle w:val="Caption"/>
        <w:jc w:val="center"/>
      </w:pPr>
      <w:bookmarkStart w:id="65" w:name="_Toc73229965"/>
      <w:r w:rsidRPr="00610B12">
        <w:t xml:space="preserve">Figure </w:t>
      </w:r>
      <w:r w:rsidR="00526260">
        <w:fldChar w:fldCharType="begin"/>
      </w:r>
      <w:r w:rsidR="00526260">
        <w:instrText xml:space="preserve"> STYLEREF 1 \s </w:instrText>
      </w:r>
      <w:r w:rsidR="00526260">
        <w:fldChar w:fldCharType="separate"/>
      </w:r>
      <w:r w:rsidR="00C75476">
        <w:t>3</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006917A8" w:rsidRPr="00610B12">
        <w:t>: Model Building Process</w:t>
      </w:r>
      <w:bookmarkEnd w:id="65"/>
      <w:r w:rsidR="006917A8" w:rsidRPr="00610B12">
        <w:t xml:space="preserve"> </w:t>
      </w:r>
      <w:r w:rsidR="003346CB" w:rsidRPr="00610B12">
        <w:br w:type="page"/>
      </w:r>
    </w:p>
    <w:p w14:paraId="5B0970B3" w14:textId="77777777" w:rsidR="00C87E23" w:rsidRPr="00610B12" w:rsidRDefault="00C87E23" w:rsidP="00C87E23">
      <w:pPr>
        <w:pStyle w:val="Heading3"/>
      </w:pPr>
      <w:bookmarkStart w:id="66" w:name="_Toc73229084"/>
      <w:bookmarkStart w:id="67" w:name="_Toc61885884"/>
      <w:r w:rsidRPr="00610B12">
        <w:lastRenderedPageBreak/>
        <w:t>3.2.7 Model Evaluation</w:t>
      </w:r>
      <w:bookmarkEnd w:id="66"/>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8" w:name="_7.5.2_Process_Review"/>
      <w:bookmarkStart w:id="69" w:name="_Toc61885885"/>
      <w:bookmarkEnd w:id="68"/>
      <w:r w:rsidRPr="00610B12">
        <w:t>3.2.7</w:t>
      </w:r>
      <w:r w:rsidR="00BA64BA" w:rsidRPr="00610B12">
        <w:t>.2 Process Review</w:t>
      </w:r>
      <w:bookmarkEnd w:id="69"/>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0" w:name="_Toc61885887"/>
      <w:bookmarkStart w:id="71" w:name="_Toc73229085"/>
      <w:r w:rsidRPr="00610B12">
        <w:lastRenderedPageBreak/>
        <w:t>3.</w:t>
      </w:r>
      <w:r w:rsidR="0054317C" w:rsidRPr="00610B12">
        <w:t>2.8</w:t>
      </w:r>
      <w:r w:rsidR="00BA64BA" w:rsidRPr="00610B12">
        <w:t xml:space="preserve"> Model </w:t>
      </w:r>
      <w:bookmarkEnd w:id="70"/>
      <w:r w:rsidR="003741B3" w:rsidRPr="00610B12">
        <w:t>Review</w:t>
      </w:r>
      <w:bookmarkEnd w:id="71"/>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2" w:name="_Toc73229086"/>
      <w:r w:rsidRPr="00610B12">
        <w:lastRenderedPageBreak/>
        <w:t xml:space="preserve">3.3 </w:t>
      </w:r>
      <w:r w:rsidR="00C70B9D" w:rsidRPr="00610B12">
        <w:t>Summary</w:t>
      </w:r>
      <w:bookmarkEnd w:id="72"/>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3" w:name="_Toc73229087"/>
      <w:r w:rsidRPr="00610B12">
        <w:lastRenderedPageBreak/>
        <w:t>CHAPTER 4: ANALYSIS</w:t>
      </w:r>
      <w:bookmarkEnd w:id="73"/>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4" w:name="_Toc73229088"/>
      <w:r w:rsidRPr="00610B12">
        <w:t>4.1 Introduction</w:t>
      </w:r>
      <w:bookmarkEnd w:id="74"/>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5" w:name="_Toc73229089"/>
      <w:r w:rsidRPr="00610B12">
        <w:t>4.2 Dataset Description</w:t>
      </w:r>
      <w:bookmarkEnd w:id="75"/>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6" w:name="_Toc73229090"/>
      <w:r w:rsidRPr="00610B12">
        <w:t xml:space="preserve">4.3 </w:t>
      </w:r>
      <w:r w:rsidR="002B204C" w:rsidRPr="00610B12">
        <w:t>Exploratory Data Analysis</w:t>
      </w:r>
      <w:bookmarkEnd w:id="76"/>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7" w:name="_Toc73229091"/>
      <w:r w:rsidRPr="00610B12">
        <w:lastRenderedPageBreak/>
        <w:t xml:space="preserve">4.3.1 </w:t>
      </w:r>
      <w:r w:rsidR="001A7D12" w:rsidRPr="00610B12">
        <w:t>Distribution</w:t>
      </w:r>
      <w:r w:rsidRPr="00610B12">
        <w:t xml:space="preserve"> of Variables</w:t>
      </w:r>
      <w:bookmarkEnd w:id="77"/>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4DF2BB9B" w:rsidR="006832AA" w:rsidRPr="00610B12" w:rsidRDefault="003338DF" w:rsidP="003338DF">
      <w:pPr>
        <w:pStyle w:val="Caption"/>
        <w:jc w:val="center"/>
      </w:pPr>
      <w:bookmarkStart w:id="78" w:name="_Toc73229966"/>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Distribution of variables (by percentage)</w:t>
      </w:r>
      <w:bookmarkEnd w:id="78"/>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9" w:name="_Toc73229092"/>
      <w:r w:rsidRPr="00610B12">
        <w:t xml:space="preserve">4.3.2 </w:t>
      </w:r>
      <w:r w:rsidR="000C0C3B" w:rsidRPr="00610B12">
        <w:t>Missing Values Analysis</w:t>
      </w:r>
      <w:bookmarkEnd w:id="79"/>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3048810F" w:rsidR="00C651EC" w:rsidRPr="00610B12" w:rsidRDefault="00C651EC" w:rsidP="00C651EC">
      <w:pPr>
        <w:pStyle w:val="Caption"/>
        <w:jc w:val="center"/>
      </w:pPr>
      <w:bookmarkStart w:id="80" w:name="_Toc73229967"/>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xml:space="preserve">: </w:t>
      </w:r>
      <w:r w:rsidR="009A7C55" w:rsidRPr="00610B12">
        <w:t xml:space="preserve">No missing values - </w:t>
      </w:r>
      <w:r w:rsidRPr="00610B12">
        <w:t>Nullity by column for IBM Teleco Data</w:t>
      </w:r>
      <w:bookmarkEnd w:id="80"/>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1" w:name="_Toc73229093"/>
      <w:r w:rsidRPr="00610B12">
        <w:t xml:space="preserve">4.3.3 </w:t>
      </w:r>
      <w:r w:rsidR="00295819" w:rsidRPr="00610B12">
        <w:t>Outlier Analysis</w:t>
      </w:r>
      <w:bookmarkEnd w:id="81"/>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3A2D476C" w:rsidR="006E10A0" w:rsidRPr="00610B12" w:rsidRDefault="006E10A0" w:rsidP="00856846">
      <w:pPr>
        <w:pStyle w:val="Caption"/>
        <w:jc w:val="center"/>
      </w:pPr>
      <w:bookmarkStart w:id="82" w:name="_Toc73229968"/>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00FC55D3" w:rsidRPr="00610B12">
        <w:t xml:space="preserve"> Boxplots of Churn versus Total Charges and Churn versus Monthly Charges</w:t>
      </w:r>
      <w:bookmarkEnd w:id="82"/>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7BEBD298" w:rsidR="007E4634" w:rsidRPr="00610B12" w:rsidRDefault="00052DBC" w:rsidP="00BC1778">
      <w:pPr>
        <w:pStyle w:val="Caption"/>
        <w:jc w:val="center"/>
      </w:pPr>
      <w:bookmarkStart w:id="83" w:name="_Ref72462276"/>
      <w:bookmarkStart w:id="84" w:name="_Toc73229969"/>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4</w:t>
      </w:r>
      <w:r w:rsidR="00526260">
        <w:fldChar w:fldCharType="end"/>
      </w:r>
      <w:r w:rsidRPr="00610B12">
        <w:t xml:space="preserve"> Scatter plot of Monthly Charges versus Total Charges</w:t>
      </w:r>
      <w:bookmarkEnd w:id="83"/>
      <w:bookmarkEnd w:id="84"/>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5" w:name="_Toc73229094"/>
      <w:r w:rsidRPr="00610B12">
        <w:t>4.3.</w:t>
      </w:r>
      <w:r w:rsidR="0013523C" w:rsidRPr="00610B12">
        <w:t>4</w:t>
      </w:r>
      <w:r w:rsidRPr="00610B12">
        <w:t xml:space="preserve"> Univariate Analysis</w:t>
      </w:r>
      <w:bookmarkEnd w:id="85"/>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50283F27" w:rsidR="004A26FF" w:rsidRPr="00610B12" w:rsidRDefault="004A26FF" w:rsidP="004A26FF">
      <w:pPr>
        <w:pStyle w:val="Caption"/>
        <w:jc w:val="center"/>
      </w:pPr>
      <w:bookmarkStart w:id="86" w:name="_Toc73229970"/>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5</w:t>
      </w:r>
      <w:r w:rsidR="00526260">
        <w:fldChar w:fldCharType="end"/>
      </w:r>
      <w:r w:rsidRPr="00610B12">
        <w:t>: Univariate Analysis of numerical features of IBM Teleco Data</w:t>
      </w:r>
      <w:bookmarkEnd w:id="86"/>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7" w:name="_Toc73229095"/>
      <w:r w:rsidRPr="00610B12">
        <w:t>4.3.</w:t>
      </w:r>
      <w:r w:rsidR="003877F4" w:rsidRPr="00610B12">
        <w:t>5</w:t>
      </w:r>
      <w:r w:rsidRPr="00610B12">
        <w:t xml:space="preserve"> </w:t>
      </w:r>
      <w:r w:rsidR="001D6927" w:rsidRPr="00610B12">
        <w:t>Relation with Target Variable</w:t>
      </w:r>
      <w:bookmarkEnd w:id="87"/>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21DAEC9F" w:rsidR="00AD799F" w:rsidRPr="00610B12" w:rsidRDefault="00AD799F" w:rsidP="00AD799F">
      <w:pPr>
        <w:pStyle w:val="Caption"/>
        <w:jc w:val="center"/>
        <w:rPr>
          <w:rFonts w:eastAsiaTheme="majorEastAsia"/>
          <w:b/>
          <w:bCs/>
          <w:color w:val="345A8A" w:themeColor="accent1" w:themeShade="B5"/>
          <w:sz w:val="40"/>
          <w:szCs w:val="32"/>
        </w:rPr>
      </w:pPr>
      <w:bookmarkStart w:id="88" w:name="_Toc73229971"/>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6</w:t>
      </w:r>
      <w:r w:rsidR="00526260">
        <w:fldChar w:fldCharType="end"/>
      </w:r>
      <w:r w:rsidRPr="00610B12">
        <w:t xml:space="preserve">: </w:t>
      </w:r>
      <w:r w:rsidR="00325080">
        <w:t>Churn analyzed with Internet, Streaming and Contract</w:t>
      </w:r>
      <w:bookmarkEnd w:id="88"/>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0CBF9232" w:rsidR="003B7DD3" w:rsidRPr="00610B12" w:rsidRDefault="009431DA" w:rsidP="00125374">
      <w:pPr>
        <w:pStyle w:val="Caption"/>
        <w:jc w:val="center"/>
      </w:pPr>
      <w:bookmarkStart w:id="89" w:name="_Toc73229972"/>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7</w:t>
      </w:r>
      <w:r w:rsidR="00526260">
        <w:fldChar w:fldCharType="end"/>
      </w:r>
      <w:r w:rsidRPr="00610B12">
        <w:t>: Distribution of Demographic Attributes with respect to Churn</w:t>
      </w:r>
      <w:bookmarkEnd w:id="89"/>
    </w:p>
    <w:p w14:paraId="3A631E62" w14:textId="4928F1E5" w:rsidR="00742E46" w:rsidRPr="00610B12" w:rsidRDefault="00742E46" w:rsidP="00261525">
      <w:pPr>
        <w:pStyle w:val="Heading3"/>
      </w:pPr>
      <w:bookmarkStart w:id="90" w:name="_Toc73229096"/>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0"/>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4936731C" w:rsidR="0088732D" w:rsidRPr="00610B12" w:rsidRDefault="0088732D" w:rsidP="00BA6BFA">
      <w:pPr>
        <w:pStyle w:val="Caption"/>
        <w:jc w:val="center"/>
      </w:pPr>
      <w:bookmarkStart w:id="91" w:name="_Ref72462169"/>
      <w:bookmarkStart w:id="92" w:name="_Toc73229973"/>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8</w:t>
      </w:r>
      <w:r w:rsidR="00526260">
        <w:fldChar w:fldCharType="end"/>
      </w:r>
      <w:r w:rsidRPr="00610B12">
        <w:t>: Distribution of all features with respect to Churn</w:t>
      </w:r>
      <w:bookmarkEnd w:id="91"/>
      <w:bookmarkEnd w:id="92"/>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3"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4" w:name="_Toc73229097"/>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3"/>
      <w:bookmarkEnd w:id="94"/>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090A09FC" w:rsidR="003920D7" w:rsidRPr="00610B12" w:rsidRDefault="003920D7" w:rsidP="003920D7">
      <w:pPr>
        <w:pStyle w:val="Caption"/>
        <w:jc w:val="center"/>
      </w:pPr>
      <w:bookmarkStart w:id="95" w:name="_Toc73229974"/>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9</w:t>
      </w:r>
      <w:r w:rsidR="00526260">
        <w:fldChar w:fldCharType="end"/>
      </w:r>
      <w:r w:rsidRPr="00610B12">
        <w:t>: Correlation between quantitative variables</w:t>
      </w:r>
      <w:bookmarkEnd w:id="95"/>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4E4C59B6" w:rsidR="00461476" w:rsidRPr="00610B12" w:rsidRDefault="007F0E4B" w:rsidP="00172FD3">
      <w:pPr>
        <w:pStyle w:val="Caption"/>
        <w:jc w:val="center"/>
      </w:pPr>
      <w:bookmarkStart w:id="96" w:name="_Toc73229975"/>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0</w:t>
      </w:r>
      <w:r w:rsidR="00526260">
        <w:fldChar w:fldCharType="end"/>
      </w:r>
      <w:r w:rsidRPr="00610B12">
        <w:t>: Correlation between qualitative variables</w:t>
      </w:r>
      <w:bookmarkEnd w:id="96"/>
    </w:p>
    <w:p w14:paraId="3E0EF927" w14:textId="1531A629" w:rsidR="006557D2" w:rsidRPr="00610B12" w:rsidRDefault="006557D2" w:rsidP="00261525">
      <w:pPr>
        <w:pStyle w:val="Heading3"/>
      </w:pPr>
      <w:bookmarkStart w:id="97" w:name="_Toc73229098"/>
      <w:r w:rsidRPr="00610B12">
        <w:t>4.</w:t>
      </w:r>
      <w:r w:rsidR="00BC5E35" w:rsidRPr="00610B12">
        <w:t>3</w:t>
      </w:r>
      <w:r w:rsidRPr="00610B12">
        <w:t>.</w:t>
      </w:r>
      <w:r w:rsidR="00BF383B" w:rsidRPr="00610B12">
        <w:t>8</w:t>
      </w:r>
      <w:r w:rsidRPr="00610B12">
        <w:t xml:space="preserve"> </w:t>
      </w:r>
      <w:r w:rsidR="00246C36" w:rsidRPr="00610B12">
        <w:t>Chi-Square</w:t>
      </w:r>
      <w:bookmarkEnd w:id="97"/>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0DFDB7AE" w:rsidR="00FF66F1" w:rsidRPr="00610B12" w:rsidRDefault="00FF66F1" w:rsidP="002066AF">
      <w:pPr>
        <w:pStyle w:val="Caption"/>
        <w:jc w:val="center"/>
      </w:pPr>
      <w:bookmarkStart w:id="98" w:name="_Toc73229976"/>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1</w:t>
      </w:r>
      <w:r w:rsidR="00526260">
        <w:fldChar w:fldCharType="end"/>
      </w:r>
      <w:r w:rsidRPr="00610B12">
        <w:t>: Top 20 features based on chi-squared weights</w:t>
      </w:r>
      <w:bookmarkEnd w:id="98"/>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9" w:name="_Toc73229099"/>
      <w:r w:rsidRPr="00610B12">
        <w:t>4.3.9</w:t>
      </w:r>
      <w:r w:rsidR="00AD209C" w:rsidRPr="00610B12">
        <w:t xml:space="preserve"> ANOVA Test</w:t>
      </w:r>
      <w:bookmarkEnd w:id="99"/>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4CBF689D" w:rsidR="00317E80" w:rsidRPr="00610B12" w:rsidRDefault="00317E80" w:rsidP="00317E80">
      <w:pPr>
        <w:pStyle w:val="Caption"/>
        <w:jc w:val="center"/>
      </w:pPr>
      <w:bookmarkStart w:id="100" w:name="_Toc73229977"/>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2</w:t>
      </w:r>
      <w:r w:rsidR="00526260">
        <w:fldChar w:fldCharType="end"/>
      </w:r>
      <w:r w:rsidRPr="00610B12">
        <w:t>: ANOVA Test to determine significant features</w:t>
      </w:r>
      <w:bookmarkEnd w:id="100"/>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1" w:name="_Toc73229100"/>
      <w:r w:rsidRPr="00610B12">
        <w:t>4.3.10 Probability Distribution</w:t>
      </w:r>
      <w:r w:rsidR="0070208A" w:rsidRPr="00610B12">
        <w:t xml:space="preserve"> using KDE</w:t>
      </w:r>
      <w:bookmarkEnd w:id="101"/>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4317042" w:rsidR="00126136" w:rsidRPr="00610B12" w:rsidRDefault="00126136" w:rsidP="00126136">
      <w:pPr>
        <w:pStyle w:val="Caption"/>
        <w:jc w:val="center"/>
      </w:pPr>
      <w:bookmarkStart w:id="102" w:name="_Toc73229978"/>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3</w:t>
      </w:r>
      <w:r w:rsidR="00526260">
        <w:fldChar w:fldCharType="end"/>
      </w:r>
      <w:r w:rsidRPr="00610B12">
        <w:t>: Probability Distribution using KDE</w:t>
      </w:r>
      <w:r w:rsidR="00EB6EBA" w:rsidRPr="00610B12">
        <w:t xml:space="preserve"> for numeric attributes</w:t>
      </w:r>
      <w:bookmarkEnd w:id="102"/>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3" w:name="_Toc73229101"/>
      <w:r w:rsidRPr="00610B12">
        <w:lastRenderedPageBreak/>
        <w:t>4.</w:t>
      </w:r>
      <w:r w:rsidR="001E1E60">
        <w:t>4</w:t>
      </w:r>
      <w:r w:rsidRPr="00610B12">
        <w:t xml:space="preserve"> </w:t>
      </w:r>
      <w:r w:rsidR="0024026A" w:rsidRPr="00610B12">
        <w:t>Methods</w:t>
      </w:r>
      <w:bookmarkEnd w:id="103"/>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4" w:name="_Toc73229102"/>
      <w:r w:rsidRPr="00610B12">
        <w:t>4.</w:t>
      </w:r>
      <w:r w:rsidR="001E1E60">
        <w:t>4</w:t>
      </w:r>
      <w:r w:rsidRPr="00610B12">
        <w:t>.1 Data Split</w:t>
      </w:r>
      <w:bookmarkEnd w:id="104"/>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5" w:name="_Toc73229103"/>
      <w:r w:rsidRPr="00610B12">
        <w:t>4.</w:t>
      </w:r>
      <w:r w:rsidR="001E1E60">
        <w:t>4</w:t>
      </w:r>
      <w:r w:rsidRPr="00610B12">
        <w:t xml:space="preserve">.2 </w:t>
      </w:r>
      <w:r w:rsidR="00034B92" w:rsidRPr="00610B12">
        <w:t>Encoding</w:t>
      </w:r>
      <w:bookmarkEnd w:id="105"/>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6" w:name="_Toc73229104"/>
      <w:r w:rsidRPr="00610B12">
        <w:t>4.</w:t>
      </w:r>
      <w:r w:rsidR="001E1E60">
        <w:t>4</w:t>
      </w:r>
      <w:r w:rsidRPr="00610B12">
        <w:t xml:space="preserve">.3 </w:t>
      </w:r>
      <w:r w:rsidR="00034B92" w:rsidRPr="00610B12">
        <w:t>Feature Engineering</w:t>
      </w:r>
      <w:bookmarkEnd w:id="106"/>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7" w:name="_Toc73229105"/>
      <w:r w:rsidRPr="00610B12">
        <w:lastRenderedPageBreak/>
        <w:t>4.</w:t>
      </w:r>
      <w:r w:rsidR="001E1E60">
        <w:t>4</w:t>
      </w:r>
      <w:r w:rsidRPr="00610B12">
        <w:t>.4 Class Imbalance</w:t>
      </w:r>
      <w:bookmarkEnd w:id="107"/>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50D7160A" w:rsidR="0033640A" w:rsidRPr="00610B12" w:rsidRDefault="00966DF1" w:rsidP="00966DF1">
      <w:pPr>
        <w:pStyle w:val="Caption"/>
        <w:jc w:val="center"/>
      </w:pPr>
      <w:bookmarkStart w:id="108" w:name="_Toc73229979"/>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4</w:t>
      </w:r>
      <w:r w:rsidR="00526260">
        <w:fldChar w:fldCharType="end"/>
      </w:r>
      <w:r w:rsidRPr="00610B12">
        <w:t>: Plot of train data after SMOTE-NC is applied</w:t>
      </w:r>
      <w:bookmarkEnd w:id="108"/>
    </w:p>
    <w:p w14:paraId="5F7CF07D" w14:textId="24582FAF" w:rsidR="00B34CC7" w:rsidRPr="00610B12" w:rsidRDefault="00B34CC7" w:rsidP="00B34CC7">
      <w:pPr>
        <w:pStyle w:val="Heading3"/>
      </w:pPr>
      <w:bookmarkStart w:id="109" w:name="_Toc73229106"/>
      <w:r w:rsidRPr="00610B12">
        <w:t>4.</w:t>
      </w:r>
      <w:r w:rsidR="001E1E60">
        <w:t>4</w:t>
      </w:r>
      <w:r w:rsidRPr="00610B12">
        <w:t>.6 Hyperparameter tuning</w:t>
      </w:r>
      <w:bookmarkEnd w:id="109"/>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0" w:name="_Toc73229107"/>
      <w:r w:rsidRPr="00610B12">
        <w:t>4.</w:t>
      </w:r>
      <w:r w:rsidR="001E1E60">
        <w:t>4</w:t>
      </w:r>
      <w:r w:rsidRPr="00610B12">
        <w:t>.</w:t>
      </w:r>
      <w:r w:rsidR="00B34CC7" w:rsidRPr="00610B12">
        <w:t>7</w:t>
      </w:r>
      <w:r w:rsidRPr="00610B12">
        <w:t xml:space="preserve"> Implementation</w:t>
      </w:r>
      <w:bookmarkEnd w:id="110"/>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1" w:name="_Toc73229108"/>
      <w:r w:rsidRPr="00610B12">
        <w:lastRenderedPageBreak/>
        <w:t>4.</w:t>
      </w:r>
      <w:r w:rsidR="001E1E60">
        <w:t>5</w:t>
      </w:r>
      <w:r w:rsidRPr="00610B12">
        <w:t xml:space="preserve"> </w:t>
      </w:r>
      <w:r w:rsidR="0024026A" w:rsidRPr="00610B12">
        <w:t>Analysis</w:t>
      </w:r>
      <w:bookmarkEnd w:id="111"/>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2" w:name="_Toc73229109"/>
      <w:r w:rsidRPr="00610B12">
        <w:t>4.</w:t>
      </w:r>
      <w:r w:rsidR="00E347E2">
        <w:t>5</w:t>
      </w:r>
      <w:r w:rsidRPr="00610B12">
        <w:t>.1 Baselines</w:t>
      </w:r>
      <w:bookmarkEnd w:id="112"/>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3" w:name="_Toc73229110"/>
      <w:r w:rsidRPr="00610B12">
        <w:t>4.</w:t>
      </w:r>
      <w:r w:rsidR="00E347E2">
        <w:t>5</w:t>
      </w:r>
      <w:r w:rsidRPr="00610B12">
        <w:t>.2 Models</w:t>
      </w:r>
      <w:bookmarkEnd w:id="113"/>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4" w:name="_Toc73229111"/>
      <w:r w:rsidRPr="00610B12">
        <w:lastRenderedPageBreak/>
        <w:t>4.</w:t>
      </w:r>
      <w:r w:rsidR="00E347E2">
        <w:t>5</w:t>
      </w:r>
      <w:r w:rsidRPr="00610B12">
        <w:t xml:space="preserve">.3 </w:t>
      </w:r>
      <w:r w:rsidR="007A7A23" w:rsidRPr="00610B12">
        <w:t>Feature selection</w:t>
      </w:r>
      <w:bookmarkEnd w:id="114"/>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35E71F20" w:rsidR="00A5695B" w:rsidRPr="00610B12" w:rsidRDefault="00083E47" w:rsidP="00B16D80">
      <w:pPr>
        <w:pStyle w:val="Caption"/>
        <w:jc w:val="center"/>
      </w:pPr>
      <w:bookmarkStart w:id="115" w:name="_Toc73229980"/>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5</w:t>
      </w:r>
      <w:r w:rsidR="00526260">
        <w:fldChar w:fldCharType="end"/>
      </w:r>
      <w:r w:rsidRPr="00610B12">
        <w:t>: Feature Selection using Gradient Boosting Classifier</w:t>
      </w:r>
      <w:bookmarkEnd w:id="115"/>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4EED6135" w:rsidR="002A4C55" w:rsidRPr="00F75933" w:rsidRDefault="00F75933" w:rsidP="00F75933">
      <w:pPr>
        <w:pStyle w:val="Caption"/>
        <w:jc w:val="center"/>
      </w:pPr>
      <w:bookmarkStart w:id="116" w:name="_Toc73229981"/>
      <w:r w:rsidRPr="00610B12">
        <w:t xml:space="preserve">Figure </w:t>
      </w:r>
      <w:r>
        <w:fldChar w:fldCharType="begin"/>
      </w:r>
      <w:r>
        <w:instrText xml:space="preserve"> STYLEREF 1 \s </w:instrText>
      </w:r>
      <w:r>
        <w:fldChar w:fldCharType="separate"/>
      </w:r>
      <w:r w:rsidR="00C75476">
        <w:t>4</w:t>
      </w:r>
      <w:r>
        <w:fldChar w:fldCharType="end"/>
      </w:r>
      <w:r>
        <w:t>.</w:t>
      </w:r>
      <w:r>
        <w:fldChar w:fldCharType="begin"/>
      </w:r>
      <w:r>
        <w:instrText xml:space="preserve"> SEQ Figure \* ARABIC \s 1 </w:instrText>
      </w:r>
      <w:r>
        <w:fldChar w:fldCharType="separate"/>
      </w:r>
      <w:r w:rsidR="00C75476">
        <w:t>16</w:t>
      </w:r>
      <w:r>
        <w:fldChar w:fldCharType="end"/>
      </w:r>
      <w:r w:rsidRPr="00610B12">
        <w:t>: Feature Selection using Gradient Boosting Classifier and Light GBM</w:t>
      </w:r>
      <w:bookmarkEnd w:id="116"/>
    </w:p>
    <w:p w14:paraId="3A441E7C" w14:textId="5088C6E0" w:rsidR="0024026A" w:rsidRPr="00610B12" w:rsidRDefault="0024026A" w:rsidP="00261525">
      <w:pPr>
        <w:pStyle w:val="Heading3"/>
      </w:pPr>
      <w:bookmarkStart w:id="117" w:name="_Toc73229112"/>
      <w:r w:rsidRPr="00610B12">
        <w:t>4.</w:t>
      </w:r>
      <w:r w:rsidR="00E347E2">
        <w:t>5</w:t>
      </w:r>
      <w:r w:rsidRPr="00610B12">
        <w:t>.4 Cross</w:t>
      </w:r>
      <w:r w:rsidR="00953BB8" w:rsidRPr="00610B12">
        <w:t>-</w:t>
      </w:r>
      <w:r w:rsidRPr="00610B12">
        <w:t>Validation</w:t>
      </w:r>
      <w:bookmarkEnd w:id="117"/>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6F49B1DE" w:rsidR="00E70F75" w:rsidRDefault="00526260" w:rsidP="00526260">
      <w:pPr>
        <w:pStyle w:val="Caption"/>
        <w:jc w:val="center"/>
      </w:pPr>
      <w:bookmarkStart w:id="118" w:name="_Toc73229982"/>
      <w:r>
        <w:t xml:space="preserve">Figure </w:t>
      </w:r>
      <w:r>
        <w:fldChar w:fldCharType="begin"/>
      </w:r>
      <w:r>
        <w:instrText xml:space="preserve"> STYLEREF 1 \s </w:instrText>
      </w:r>
      <w:r>
        <w:fldChar w:fldCharType="separate"/>
      </w:r>
      <w:r w:rsidR="00C75476">
        <w:t>4</w:t>
      </w:r>
      <w:r>
        <w:fldChar w:fldCharType="end"/>
      </w:r>
      <w:r>
        <w:t>.</w:t>
      </w:r>
      <w:r>
        <w:fldChar w:fldCharType="begin"/>
      </w:r>
      <w:r>
        <w:instrText xml:space="preserve"> SEQ Figure \* ARABIC \s 1 </w:instrText>
      </w:r>
      <w:r>
        <w:fldChar w:fldCharType="separate"/>
      </w:r>
      <w:r w:rsidR="00C75476">
        <w:t>17</w:t>
      </w:r>
      <w:r>
        <w:fldChar w:fldCharType="end"/>
      </w:r>
      <w:r>
        <w:t>: Confusion Matrix of the best models</w:t>
      </w:r>
      <w:bookmarkEnd w:id="118"/>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19" w:name="_Toc73229113"/>
      <w:r w:rsidRPr="00610B12">
        <w:t>4.</w:t>
      </w:r>
      <w:r w:rsidR="00E347E2">
        <w:t>6</w:t>
      </w:r>
      <w:r w:rsidRPr="00610B12">
        <w:t xml:space="preserve">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0" w:name="_Toc73229114"/>
      <w:r w:rsidRPr="00610B12">
        <w:lastRenderedPageBreak/>
        <w:t>4.</w:t>
      </w:r>
      <w:r w:rsidR="00E347E2">
        <w:t>7</w:t>
      </w:r>
      <w:r w:rsidRPr="00610B12">
        <w:t xml:space="preserve">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229115"/>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229116"/>
      <w:r w:rsidRPr="00610B12">
        <w:t>5.1 Introduction</w:t>
      </w:r>
      <w:bookmarkEnd w:id="122"/>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229117"/>
      <w:r w:rsidRPr="00610B12">
        <w:t>5.2 Baseline Results</w:t>
      </w:r>
      <w:bookmarkEnd w:id="123"/>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229118"/>
      <w:r w:rsidRPr="00610B12">
        <w:t>5.</w:t>
      </w:r>
      <w:r w:rsidR="00BA6503" w:rsidRPr="00610B12">
        <w:t>3</w:t>
      </w:r>
      <w:r w:rsidRPr="00610B12">
        <w:t xml:space="preserve"> Interpretation of Visuali</w:t>
      </w:r>
      <w:r w:rsidR="005B7461" w:rsidRPr="00610B12">
        <w:t>s</w:t>
      </w:r>
      <w:r w:rsidRPr="00610B12">
        <w:t>ations</w:t>
      </w:r>
      <w:bookmarkEnd w:id="124"/>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2C040DBE"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C75476" w:rsidRPr="00610B12">
        <w:t xml:space="preserve">Figure </w:t>
      </w:r>
      <w:r w:rsidR="00C75476">
        <w:t>4.4</w:t>
      </w:r>
      <w:r w:rsidR="00C75476"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229119"/>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229120"/>
      <w:r w:rsidRPr="00610B12">
        <w:lastRenderedPageBreak/>
        <w:t xml:space="preserve">5.4.1 </w:t>
      </w:r>
      <w:r w:rsidR="002302F9" w:rsidRPr="00610B12">
        <w:t>Individual Models</w:t>
      </w:r>
      <w:r w:rsidR="009B6268" w:rsidRPr="00610B12">
        <w:t xml:space="preserve"> and Ensemble Models</w:t>
      </w:r>
      <w:bookmarkEnd w:id="126"/>
    </w:p>
    <w:p w14:paraId="3864A85D" w14:textId="17D74C4B"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w:t>
      </w:r>
      <w:r w:rsidR="00390FF2">
        <w:t xml:space="preserve"> </w:t>
      </w:r>
      <w:r w:rsidR="00183A47">
        <w:t>split of</w:t>
      </w:r>
      <w:r w:rsidR="0054788B">
        <w:t xml:space="preserve"> 80% train, 10% validation and 10% test</w:t>
      </w:r>
      <w:r w:rsidR="00183A47">
        <w:t xml:space="preserve"> for the models as stated in Table 5.1</w:t>
      </w:r>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80EDDAF" w:rsidR="00BC37BA" w:rsidRPr="00610B12" w:rsidRDefault="00BC37BA" w:rsidP="00BC37BA">
      <w:pPr>
        <w:pStyle w:val="Caption"/>
        <w:jc w:val="center"/>
      </w:pPr>
      <w:bookmarkStart w:id="127" w:name="_Toc73229983"/>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Train-Test Scores of Models</w:t>
      </w:r>
      <w:bookmarkEnd w:id="127"/>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8" w:name="_Toc73229121"/>
      <w:r w:rsidRPr="00610B12">
        <w:t>5.</w:t>
      </w:r>
      <w:r w:rsidR="00BA6503" w:rsidRPr="00610B12">
        <w:t>4</w:t>
      </w:r>
      <w:r w:rsidRPr="00610B12">
        <w:t>.2 Cross</w:t>
      </w:r>
      <w:r w:rsidR="007D3816" w:rsidRPr="00610B12">
        <w:t>-</w:t>
      </w:r>
      <w:r w:rsidRPr="00610B12">
        <w:t>Validation</w:t>
      </w:r>
      <w:bookmarkEnd w:id="128"/>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36814F4E" w:rsidR="00221046" w:rsidRPr="00610B12" w:rsidRDefault="00780BE8" w:rsidP="00221046">
      <w:pPr>
        <w:pStyle w:val="Caption"/>
        <w:jc w:val="center"/>
      </w:pPr>
      <w:bookmarkStart w:id="129" w:name="_Toc73229984"/>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Chart depicting the mean of Cross</w:t>
      </w:r>
      <w:r w:rsidR="00AC3880" w:rsidRPr="00610B12">
        <w:t>-</w:t>
      </w:r>
      <w:r w:rsidRPr="00610B12">
        <w:t>Validation Scores</w:t>
      </w:r>
      <w:bookmarkEnd w:id="129"/>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0" w:name="_Toc73229122"/>
      <w:r w:rsidRPr="00610B12">
        <w:t>5.</w:t>
      </w:r>
      <w:r w:rsidR="00BA6503" w:rsidRPr="00610B12">
        <w:t>4</w:t>
      </w:r>
      <w:r w:rsidRPr="00610B12">
        <w:t>.3 Results after Class Balancing</w:t>
      </w:r>
      <w:bookmarkEnd w:id="130"/>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623DE4C1" w:rsidR="0094399E" w:rsidRPr="00610B12" w:rsidRDefault="0094399E" w:rsidP="00E04066">
      <w:pPr>
        <w:pStyle w:val="Caption"/>
        <w:jc w:val="center"/>
      </w:pPr>
      <w:bookmarkStart w:id="131" w:name="_Toc73229985"/>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Pr="00610B12">
        <w:t>: CatBoost: Feature Impo</w:t>
      </w:r>
      <w:r w:rsidR="000F50E0" w:rsidRPr="00610B12">
        <w:t>r</w:t>
      </w:r>
      <w:r w:rsidRPr="00610B12">
        <w:t>tance Measures, ROC Curve, Precision vs Recall chart</w:t>
      </w:r>
      <w:bookmarkEnd w:id="131"/>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2AA17242" w:rsidR="00AA7D47" w:rsidRPr="00610B12" w:rsidRDefault="00AA7D47" w:rsidP="00A24763">
      <w:pPr>
        <w:pStyle w:val="Caption"/>
        <w:jc w:val="center"/>
      </w:pPr>
      <w:bookmarkStart w:id="132" w:name="_Toc73229986"/>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4</w:t>
      </w:r>
      <w:r w:rsidR="00526260">
        <w:fldChar w:fldCharType="end"/>
      </w:r>
      <w:r w:rsidRPr="00610B12">
        <w:t>: Multiple Classifiers - ROC Curve and Precision versus Recall Plots</w:t>
      </w:r>
      <w:bookmarkEnd w:id="132"/>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3" w:name="_Toc73229123"/>
      <w:r w:rsidRPr="00610B12">
        <w:t>5.</w:t>
      </w:r>
      <w:r w:rsidR="00BA6503" w:rsidRPr="00610B12">
        <w:t>5</w:t>
      </w:r>
      <w:r w:rsidRPr="00610B12">
        <w:t xml:space="preserve"> </w:t>
      </w:r>
      <w:r w:rsidR="002302F9" w:rsidRPr="00610B12">
        <w:t>Model Interpretation</w:t>
      </w:r>
      <w:bookmarkEnd w:id="133"/>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4" w:name="_Toc73229124"/>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8D8262F" w:rsidR="0015064D" w:rsidRPr="00610B12" w:rsidRDefault="0015064D" w:rsidP="0015064D">
      <w:pPr>
        <w:pStyle w:val="Caption"/>
        <w:jc w:val="center"/>
      </w:pPr>
      <w:bookmarkStart w:id="135" w:name="_Toc73229987"/>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5</w:t>
      </w:r>
      <w:r w:rsidR="00526260">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229125"/>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53D76F8" w:rsidR="001939F5" w:rsidRPr="00610B12" w:rsidRDefault="004C4390" w:rsidP="004C4390">
      <w:pPr>
        <w:pStyle w:val="Caption"/>
        <w:jc w:val="center"/>
        <w:rPr>
          <w:i w:val="0"/>
        </w:rPr>
      </w:pPr>
      <w:bookmarkStart w:id="137" w:name="_Toc73229988"/>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6</w:t>
      </w:r>
      <w:r w:rsidR="00526260">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735A251A" w:rsidR="000C2F9B" w:rsidRPr="00610B12" w:rsidRDefault="000C2F9B" w:rsidP="000C2F9B">
      <w:pPr>
        <w:pStyle w:val="Caption"/>
        <w:jc w:val="center"/>
        <w:rPr>
          <w:i w:val="0"/>
        </w:rPr>
      </w:pPr>
      <w:bookmarkStart w:id="138" w:name="_Toc73229989"/>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7</w:t>
      </w:r>
      <w:r w:rsidR="00526260">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9" w:name="_Toc73229126"/>
      <w:r w:rsidRPr="00610B12">
        <w:t>5.</w:t>
      </w:r>
      <w:r w:rsidR="000303A1" w:rsidRPr="00610B12">
        <w:t>6</w:t>
      </w:r>
      <w:r w:rsidRPr="00610B12">
        <w:t xml:space="preserve"> Summary</w:t>
      </w:r>
      <w:bookmarkEnd w:id="139"/>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0" w:name="_Toc73229127"/>
      <w:r w:rsidRPr="00610B12">
        <w:lastRenderedPageBreak/>
        <w:t>CHAPTER 6:</w:t>
      </w:r>
      <w:r w:rsidR="0050041D" w:rsidRPr="00610B12">
        <w:t xml:space="preserve"> </w:t>
      </w:r>
      <w:r w:rsidR="00400515" w:rsidRPr="00610B12">
        <w:br/>
      </w:r>
      <w:r w:rsidRPr="00610B12">
        <w:t>CONCLUSIONS AND RECOMMENDATIONS</w:t>
      </w:r>
      <w:bookmarkEnd w:id="140"/>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1" w:name="_Toc73229128"/>
      <w:r w:rsidRPr="00610B12">
        <w:t>6.1 Introduction</w:t>
      </w:r>
      <w:bookmarkEnd w:id="141"/>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2" w:name="_Toc73229129"/>
      <w:r w:rsidRPr="00610B12">
        <w:t>6.2 Discussion and Conclusion</w:t>
      </w:r>
      <w:bookmarkEnd w:id="142"/>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3" w:name="_Toc73229130"/>
      <w:r w:rsidRPr="00610B12">
        <w:lastRenderedPageBreak/>
        <w:t>6.3 Contribution to Knowledge</w:t>
      </w:r>
      <w:bookmarkEnd w:id="143"/>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4" w:name="_Toc73229131"/>
      <w:r w:rsidRPr="00610B12">
        <w:t xml:space="preserve">6.4 </w:t>
      </w:r>
      <w:r w:rsidR="007A0887" w:rsidRPr="00610B12">
        <w:t>Future Recommendations</w:t>
      </w:r>
      <w:bookmarkEnd w:id="144"/>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5" w:name="_Toc73229132"/>
      <w:r w:rsidRPr="00610B12">
        <w:lastRenderedPageBreak/>
        <w:t>R</w:t>
      </w:r>
      <w:r w:rsidR="00EE3920" w:rsidRPr="00610B12">
        <w:t>EFERENCES</w:t>
      </w:r>
      <w:bookmarkEnd w:id="145"/>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bookmarkStart w:id="146" w:name="_Toc73229133"/>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D9C17D1" w14:textId="30071861" w:rsidR="00350A6B" w:rsidRDefault="00715C4B" w:rsidP="001D6F70">
      <w:pPr>
        <w:pStyle w:val="Heading1"/>
        <w:numPr>
          <w:ilvl w:val="0"/>
          <w:numId w:val="0"/>
        </w:numPr>
        <w:jc w:val="left"/>
      </w:pPr>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6"/>
    </w:p>
    <w:p w14:paraId="368E3BC7" w14:textId="77777777" w:rsidR="00515C76" w:rsidRPr="00070EA1" w:rsidRDefault="00515C76" w:rsidP="00515C76">
      <w:pPr>
        <w:pStyle w:val="TOCHeading"/>
        <w:spacing w:line="360" w:lineRule="auto"/>
        <w:jc w:val="both"/>
      </w:pPr>
    </w:p>
    <w:p w14:paraId="09981E5C" w14:textId="77777777" w:rsidR="00515C76" w:rsidRPr="00070EA1" w:rsidRDefault="00515C76" w:rsidP="00515C76">
      <w:pPr>
        <w:pStyle w:val="TOCHeading"/>
        <w:spacing w:line="360" w:lineRule="auto"/>
      </w:pPr>
      <w:r w:rsidRPr="00070EA1">
        <w:t xml:space="preserve">Prediction of Customer Attrition in the </w:t>
      </w:r>
      <w:r w:rsidRPr="00070EA1">
        <w:br/>
        <w:t>Telecom Industry using Machine Learning</w:t>
      </w:r>
    </w:p>
    <w:p w14:paraId="2BD15377" w14:textId="77777777" w:rsidR="00515C76" w:rsidRPr="00070EA1" w:rsidRDefault="00515C76" w:rsidP="00515C76">
      <w:pPr>
        <w:pStyle w:val="Author"/>
        <w:spacing w:line="360" w:lineRule="auto"/>
        <w:jc w:val="both"/>
        <w:rPr>
          <w:rFonts w:ascii="Times New Roman" w:hAnsi="Times New Roman" w:cs="Times New Roman"/>
        </w:rPr>
      </w:pPr>
    </w:p>
    <w:p w14:paraId="187BBDDF" w14:textId="77777777" w:rsidR="00515C76" w:rsidRPr="00070EA1" w:rsidRDefault="00515C76" w:rsidP="00515C76">
      <w:pPr>
        <w:pStyle w:val="Author"/>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b/>
        </w:rPr>
        <w:t>Anish Mahapatra</w:t>
      </w:r>
      <w:r w:rsidRPr="00070EA1">
        <w:rPr>
          <w:rFonts w:ascii="Times New Roman" w:hAnsi="Times New Roman" w:cs="Times New Roman"/>
        </w:rPr>
        <w:br/>
        <w:t>Student ID 944563</w:t>
      </w:r>
    </w:p>
    <w:p w14:paraId="5E2FCBFB" w14:textId="77777777" w:rsidR="00515C76" w:rsidRPr="00070EA1" w:rsidRDefault="00515C76" w:rsidP="00515C76">
      <w:pPr>
        <w:pStyle w:val="BodyText"/>
      </w:pPr>
    </w:p>
    <w:p w14:paraId="6AB15052" w14:textId="77777777" w:rsidR="00515C76" w:rsidRPr="00070EA1" w:rsidRDefault="00515C76" w:rsidP="00515C76">
      <w:pPr>
        <w:pStyle w:val="BodyText"/>
      </w:pPr>
    </w:p>
    <w:p w14:paraId="2F634876" w14:textId="77777777" w:rsidR="00515C76" w:rsidRPr="00070EA1" w:rsidRDefault="00515C76" w:rsidP="00515C76">
      <w:pPr>
        <w:pStyle w:val="BodyText"/>
      </w:pPr>
    </w:p>
    <w:p w14:paraId="0EDF9536" w14:textId="77777777" w:rsidR="00515C76" w:rsidRPr="00070EA1" w:rsidRDefault="00515C76" w:rsidP="00515C76">
      <w:pPr>
        <w:pStyle w:val="Author"/>
        <w:spacing w:line="360" w:lineRule="auto"/>
        <w:jc w:val="both"/>
        <w:rPr>
          <w:rFonts w:ascii="Times New Roman" w:hAnsi="Times New Roman" w:cs="Times New Roman"/>
        </w:rPr>
      </w:pPr>
    </w:p>
    <w:p w14:paraId="326BF0E4" w14:textId="77777777" w:rsidR="00515C76" w:rsidRPr="00070EA1" w:rsidRDefault="00515C76" w:rsidP="00515C76">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arthick Kaliannan Neelamohan</w:t>
      </w: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t>Mid-Thesis Report</w:t>
      </w:r>
      <w:r w:rsidRPr="00070EA1">
        <w:rPr>
          <w:rFonts w:ascii="Times New Roman" w:hAnsi="Times New Roman" w:cs="Times New Roman"/>
        </w:rPr>
        <w:br/>
      </w:r>
      <w:r w:rsidRPr="00070EA1">
        <w:rPr>
          <w:rFonts w:ascii="Times New Roman" w:hAnsi="Times New Roman" w:cs="Times New Roman"/>
          <w:b/>
        </w:rPr>
        <w:t>Master of Science in Data Science</w:t>
      </w:r>
      <w:r w:rsidRPr="00070EA1">
        <w:rPr>
          <w:rFonts w:ascii="Times New Roman" w:hAnsi="Times New Roman" w:cs="Times New Roman"/>
        </w:rPr>
        <w:br/>
        <w:t>Liverpool John Moores University</w:t>
      </w:r>
    </w:p>
    <w:p w14:paraId="72051E1C" w14:textId="77777777" w:rsidR="00515C76" w:rsidRPr="00070EA1" w:rsidRDefault="00515C76" w:rsidP="00515C76">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t>MARCH 2021</w:t>
      </w:r>
      <w:r w:rsidRPr="00070EA1">
        <w:rPr>
          <w:rFonts w:ascii="Times New Roman" w:hAnsi="Times New Roman" w:cs="Times New Roman"/>
        </w:rPr>
        <w:br w:type="page"/>
      </w:r>
    </w:p>
    <w:sdt>
      <w:sdtPr>
        <w:rPr>
          <w:rFonts w:eastAsiaTheme="minorHAnsi"/>
          <w:b w:val="0"/>
          <w:color w:val="auto"/>
          <w:sz w:val="24"/>
          <w:szCs w:val="24"/>
        </w:rPr>
        <w:id w:val="753635947"/>
        <w:docPartObj>
          <w:docPartGallery w:val="Table of Contents"/>
          <w:docPartUnique/>
        </w:docPartObj>
      </w:sdtPr>
      <w:sdtEndPr>
        <w:rPr>
          <w:rFonts w:eastAsia="Times New Roman"/>
          <w:color w:val="000000"/>
        </w:rPr>
      </w:sdtEndPr>
      <w:sdtContent>
        <w:p w14:paraId="49611CB8" w14:textId="77777777" w:rsidR="00515C76" w:rsidRPr="00070EA1" w:rsidRDefault="00515C76" w:rsidP="00515C76">
          <w:pPr>
            <w:pStyle w:val="TOCHeading"/>
            <w:spacing w:line="360" w:lineRule="auto"/>
          </w:pPr>
          <w:r w:rsidRPr="00070EA1">
            <w:t>Contents</w:t>
          </w:r>
        </w:p>
        <w:p w14:paraId="2D97A51F" w14:textId="0D6D3F47" w:rsidR="00515C76" w:rsidRDefault="00515C76" w:rsidP="00515C76">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Pr="00DD15B2">
              <w:rPr>
                <w:rStyle w:val="Hyperlink"/>
              </w:rPr>
              <w:t>DEDICATION</w:t>
            </w:r>
            <w:r>
              <w:rPr>
                <w:webHidden/>
              </w:rPr>
              <w:tab/>
            </w:r>
            <w:r>
              <w:rPr>
                <w:webHidden/>
              </w:rPr>
              <w:fldChar w:fldCharType="begin"/>
            </w:r>
            <w:r>
              <w:rPr>
                <w:webHidden/>
              </w:rPr>
              <w:instrText xml:space="preserve"> PAGEREF _Toc67874797 \h </w:instrText>
            </w:r>
            <w:r>
              <w:rPr>
                <w:webHidden/>
              </w:rPr>
            </w:r>
            <w:r>
              <w:rPr>
                <w:webHidden/>
              </w:rPr>
              <w:fldChar w:fldCharType="separate"/>
            </w:r>
            <w:r w:rsidR="00C75476">
              <w:rPr>
                <w:webHidden/>
              </w:rPr>
              <w:t>87</w:t>
            </w:r>
            <w:r>
              <w:rPr>
                <w:webHidden/>
              </w:rPr>
              <w:fldChar w:fldCharType="end"/>
            </w:r>
          </w:hyperlink>
        </w:p>
        <w:p w14:paraId="2DA66DC8" w14:textId="1F20DF95"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798" w:history="1">
            <w:r w:rsidRPr="00DD15B2">
              <w:rPr>
                <w:rStyle w:val="Hyperlink"/>
              </w:rPr>
              <w:t>ACKNOWLEDGEMENTS</w:t>
            </w:r>
            <w:r>
              <w:rPr>
                <w:webHidden/>
              </w:rPr>
              <w:tab/>
            </w:r>
            <w:r>
              <w:rPr>
                <w:webHidden/>
              </w:rPr>
              <w:fldChar w:fldCharType="begin"/>
            </w:r>
            <w:r>
              <w:rPr>
                <w:webHidden/>
              </w:rPr>
              <w:instrText xml:space="preserve"> PAGEREF _Toc67874798 \h </w:instrText>
            </w:r>
            <w:r>
              <w:rPr>
                <w:webHidden/>
              </w:rPr>
            </w:r>
            <w:r>
              <w:rPr>
                <w:webHidden/>
              </w:rPr>
              <w:fldChar w:fldCharType="separate"/>
            </w:r>
            <w:r w:rsidR="00C75476">
              <w:rPr>
                <w:webHidden/>
              </w:rPr>
              <w:t>88</w:t>
            </w:r>
            <w:r>
              <w:rPr>
                <w:webHidden/>
              </w:rPr>
              <w:fldChar w:fldCharType="end"/>
            </w:r>
          </w:hyperlink>
        </w:p>
        <w:p w14:paraId="64CE4B20" w14:textId="42D21187"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799" w:history="1">
            <w:r w:rsidRPr="00DD15B2">
              <w:rPr>
                <w:rStyle w:val="Hyperlink"/>
              </w:rPr>
              <w:t>ABSTRACT</w:t>
            </w:r>
            <w:r>
              <w:rPr>
                <w:webHidden/>
              </w:rPr>
              <w:tab/>
            </w:r>
            <w:r>
              <w:rPr>
                <w:webHidden/>
              </w:rPr>
              <w:fldChar w:fldCharType="begin"/>
            </w:r>
            <w:r>
              <w:rPr>
                <w:webHidden/>
              </w:rPr>
              <w:instrText xml:space="preserve"> PAGEREF _Toc67874799 \h </w:instrText>
            </w:r>
            <w:r>
              <w:rPr>
                <w:webHidden/>
              </w:rPr>
            </w:r>
            <w:r>
              <w:rPr>
                <w:webHidden/>
              </w:rPr>
              <w:fldChar w:fldCharType="separate"/>
            </w:r>
            <w:r w:rsidR="00C75476">
              <w:rPr>
                <w:webHidden/>
              </w:rPr>
              <w:t>89</w:t>
            </w:r>
            <w:r>
              <w:rPr>
                <w:webHidden/>
              </w:rPr>
              <w:fldChar w:fldCharType="end"/>
            </w:r>
          </w:hyperlink>
        </w:p>
        <w:p w14:paraId="5924F0AD" w14:textId="1DB2753D"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00" w:history="1">
            <w:r w:rsidRPr="00DD15B2">
              <w:rPr>
                <w:rStyle w:val="Hyperlink"/>
              </w:rPr>
              <w:t>LIST OF TABLES</w:t>
            </w:r>
            <w:r>
              <w:rPr>
                <w:webHidden/>
              </w:rPr>
              <w:tab/>
            </w:r>
            <w:r>
              <w:rPr>
                <w:webHidden/>
              </w:rPr>
              <w:fldChar w:fldCharType="begin"/>
            </w:r>
            <w:r>
              <w:rPr>
                <w:webHidden/>
              </w:rPr>
              <w:instrText xml:space="preserve"> PAGEREF _Toc67874800 \h </w:instrText>
            </w:r>
            <w:r>
              <w:rPr>
                <w:webHidden/>
              </w:rPr>
            </w:r>
            <w:r>
              <w:rPr>
                <w:webHidden/>
              </w:rPr>
              <w:fldChar w:fldCharType="separate"/>
            </w:r>
            <w:r w:rsidR="00C75476">
              <w:rPr>
                <w:webHidden/>
              </w:rPr>
              <w:t>90</w:t>
            </w:r>
            <w:r>
              <w:rPr>
                <w:webHidden/>
              </w:rPr>
              <w:fldChar w:fldCharType="end"/>
            </w:r>
          </w:hyperlink>
        </w:p>
        <w:p w14:paraId="793205D2" w14:textId="0F0119EC"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01" w:history="1">
            <w:r w:rsidRPr="00DD15B2">
              <w:rPr>
                <w:rStyle w:val="Hyperlink"/>
              </w:rPr>
              <w:t>LIST OF FIGURES</w:t>
            </w:r>
            <w:r>
              <w:rPr>
                <w:webHidden/>
              </w:rPr>
              <w:tab/>
            </w:r>
            <w:r>
              <w:rPr>
                <w:webHidden/>
              </w:rPr>
              <w:fldChar w:fldCharType="begin"/>
            </w:r>
            <w:r>
              <w:rPr>
                <w:webHidden/>
              </w:rPr>
              <w:instrText xml:space="preserve"> PAGEREF _Toc67874801 \h </w:instrText>
            </w:r>
            <w:r>
              <w:rPr>
                <w:webHidden/>
              </w:rPr>
            </w:r>
            <w:r>
              <w:rPr>
                <w:webHidden/>
              </w:rPr>
              <w:fldChar w:fldCharType="separate"/>
            </w:r>
            <w:r w:rsidR="00C75476">
              <w:rPr>
                <w:webHidden/>
              </w:rPr>
              <w:t>90</w:t>
            </w:r>
            <w:r>
              <w:rPr>
                <w:webHidden/>
              </w:rPr>
              <w:fldChar w:fldCharType="end"/>
            </w:r>
          </w:hyperlink>
        </w:p>
        <w:p w14:paraId="0F16357D" w14:textId="5BF57C34"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02" w:history="1">
            <w:r w:rsidRPr="00DD15B2">
              <w:rPr>
                <w:rStyle w:val="Hyperlink"/>
              </w:rPr>
              <w:t>LIST OF ABBREVIATIONS</w:t>
            </w:r>
            <w:r>
              <w:rPr>
                <w:webHidden/>
              </w:rPr>
              <w:tab/>
            </w:r>
            <w:r>
              <w:rPr>
                <w:webHidden/>
              </w:rPr>
              <w:fldChar w:fldCharType="begin"/>
            </w:r>
            <w:r>
              <w:rPr>
                <w:webHidden/>
              </w:rPr>
              <w:instrText xml:space="preserve"> PAGEREF _Toc67874802 \h </w:instrText>
            </w:r>
            <w:r>
              <w:rPr>
                <w:webHidden/>
              </w:rPr>
            </w:r>
            <w:r>
              <w:rPr>
                <w:webHidden/>
              </w:rPr>
              <w:fldChar w:fldCharType="separate"/>
            </w:r>
            <w:r w:rsidR="00C75476">
              <w:rPr>
                <w:webHidden/>
              </w:rPr>
              <w:t>91</w:t>
            </w:r>
            <w:r>
              <w:rPr>
                <w:webHidden/>
              </w:rPr>
              <w:fldChar w:fldCharType="end"/>
            </w:r>
          </w:hyperlink>
        </w:p>
        <w:p w14:paraId="620EBAF9" w14:textId="76B242F2"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03" w:history="1">
            <w:r w:rsidRPr="00DD15B2">
              <w:rPr>
                <w:rStyle w:val="Hyperlink"/>
              </w:rPr>
              <w:t>CHAPTER 1: INTRODUCTION</w:t>
            </w:r>
            <w:r>
              <w:rPr>
                <w:webHidden/>
              </w:rPr>
              <w:tab/>
            </w:r>
            <w:r>
              <w:rPr>
                <w:webHidden/>
              </w:rPr>
              <w:fldChar w:fldCharType="begin"/>
            </w:r>
            <w:r>
              <w:rPr>
                <w:webHidden/>
              </w:rPr>
              <w:instrText xml:space="preserve"> PAGEREF _Toc67874803 \h </w:instrText>
            </w:r>
            <w:r>
              <w:rPr>
                <w:webHidden/>
              </w:rPr>
            </w:r>
            <w:r>
              <w:rPr>
                <w:webHidden/>
              </w:rPr>
              <w:fldChar w:fldCharType="separate"/>
            </w:r>
            <w:r w:rsidR="00C75476">
              <w:rPr>
                <w:webHidden/>
              </w:rPr>
              <w:t>92</w:t>
            </w:r>
            <w:r>
              <w:rPr>
                <w:webHidden/>
              </w:rPr>
              <w:fldChar w:fldCharType="end"/>
            </w:r>
          </w:hyperlink>
        </w:p>
        <w:p w14:paraId="6A27D5FF" w14:textId="5776CE5E"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Pr="00DD15B2">
              <w:rPr>
                <w:rStyle w:val="Hyperlink"/>
              </w:rPr>
              <w:t>1.1 Background of the Study</w:t>
            </w:r>
            <w:r>
              <w:rPr>
                <w:webHidden/>
              </w:rPr>
              <w:tab/>
            </w:r>
            <w:r>
              <w:rPr>
                <w:webHidden/>
              </w:rPr>
              <w:fldChar w:fldCharType="begin"/>
            </w:r>
            <w:r>
              <w:rPr>
                <w:webHidden/>
              </w:rPr>
              <w:instrText xml:space="preserve"> PAGEREF _Toc67874804 \h </w:instrText>
            </w:r>
            <w:r>
              <w:rPr>
                <w:webHidden/>
              </w:rPr>
            </w:r>
            <w:r>
              <w:rPr>
                <w:webHidden/>
              </w:rPr>
              <w:fldChar w:fldCharType="separate"/>
            </w:r>
            <w:r w:rsidR="00C75476">
              <w:rPr>
                <w:webHidden/>
              </w:rPr>
              <w:t>92</w:t>
            </w:r>
            <w:r>
              <w:rPr>
                <w:webHidden/>
              </w:rPr>
              <w:fldChar w:fldCharType="end"/>
            </w:r>
          </w:hyperlink>
        </w:p>
        <w:p w14:paraId="154974ED" w14:textId="0985590F"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Pr="00DD15B2">
              <w:rPr>
                <w:rStyle w:val="Hyperlink"/>
              </w:rPr>
              <w:t>1.1.1 Churn Analysis in the Telecom Industry</w:t>
            </w:r>
            <w:r>
              <w:rPr>
                <w:webHidden/>
              </w:rPr>
              <w:tab/>
            </w:r>
            <w:r>
              <w:rPr>
                <w:webHidden/>
              </w:rPr>
              <w:fldChar w:fldCharType="begin"/>
            </w:r>
            <w:r>
              <w:rPr>
                <w:webHidden/>
              </w:rPr>
              <w:instrText xml:space="preserve"> PAGEREF _Toc67874805 \h </w:instrText>
            </w:r>
            <w:r>
              <w:rPr>
                <w:webHidden/>
              </w:rPr>
            </w:r>
            <w:r>
              <w:rPr>
                <w:webHidden/>
              </w:rPr>
              <w:fldChar w:fldCharType="separate"/>
            </w:r>
            <w:r w:rsidR="00C75476">
              <w:rPr>
                <w:webHidden/>
              </w:rPr>
              <w:t>92</w:t>
            </w:r>
            <w:r>
              <w:rPr>
                <w:webHidden/>
              </w:rPr>
              <w:fldChar w:fldCharType="end"/>
            </w:r>
          </w:hyperlink>
        </w:p>
        <w:p w14:paraId="3E17610B" w14:textId="799C1028"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Pr="00DD15B2">
              <w:rPr>
                <w:rStyle w:val="Hyperlink"/>
              </w:rPr>
              <w:t>1.1.2 Flagging customers and retention policies</w:t>
            </w:r>
            <w:r>
              <w:rPr>
                <w:webHidden/>
              </w:rPr>
              <w:tab/>
            </w:r>
            <w:r>
              <w:rPr>
                <w:webHidden/>
              </w:rPr>
              <w:fldChar w:fldCharType="begin"/>
            </w:r>
            <w:r>
              <w:rPr>
                <w:webHidden/>
              </w:rPr>
              <w:instrText xml:space="preserve"> PAGEREF _Toc67874806 \h </w:instrText>
            </w:r>
            <w:r>
              <w:rPr>
                <w:webHidden/>
              </w:rPr>
            </w:r>
            <w:r>
              <w:rPr>
                <w:webHidden/>
              </w:rPr>
              <w:fldChar w:fldCharType="separate"/>
            </w:r>
            <w:r w:rsidR="00C75476">
              <w:rPr>
                <w:webHidden/>
              </w:rPr>
              <w:t>93</w:t>
            </w:r>
            <w:r>
              <w:rPr>
                <w:webHidden/>
              </w:rPr>
              <w:fldChar w:fldCharType="end"/>
            </w:r>
          </w:hyperlink>
        </w:p>
        <w:p w14:paraId="21F2BEA3" w14:textId="64CB833F"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Pr="00DD15B2">
              <w:rPr>
                <w:rStyle w:val="Hyperlink"/>
              </w:rPr>
              <w:t>1.2 Struggles of the Telecom Industry</w:t>
            </w:r>
            <w:r>
              <w:rPr>
                <w:webHidden/>
              </w:rPr>
              <w:tab/>
            </w:r>
            <w:r>
              <w:rPr>
                <w:webHidden/>
              </w:rPr>
              <w:fldChar w:fldCharType="begin"/>
            </w:r>
            <w:r>
              <w:rPr>
                <w:webHidden/>
              </w:rPr>
              <w:instrText xml:space="preserve"> PAGEREF _Toc67874807 \h </w:instrText>
            </w:r>
            <w:r>
              <w:rPr>
                <w:webHidden/>
              </w:rPr>
            </w:r>
            <w:r>
              <w:rPr>
                <w:webHidden/>
              </w:rPr>
              <w:fldChar w:fldCharType="separate"/>
            </w:r>
            <w:r w:rsidR="00C75476">
              <w:rPr>
                <w:webHidden/>
              </w:rPr>
              <w:t>94</w:t>
            </w:r>
            <w:r>
              <w:rPr>
                <w:webHidden/>
              </w:rPr>
              <w:fldChar w:fldCharType="end"/>
            </w:r>
          </w:hyperlink>
        </w:p>
        <w:p w14:paraId="78882C4F" w14:textId="670B3133"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Pr="00DD15B2">
              <w:rPr>
                <w:rStyle w:val="Hyperlink"/>
              </w:rPr>
              <w:t>1.3 Problem Statement</w:t>
            </w:r>
            <w:r>
              <w:rPr>
                <w:webHidden/>
              </w:rPr>
              <w:tab/>
            </w:r>
            <w:r>
              <w:rPr>
                <w:webHidden/>
              </w:rPr>
              <w:fldChar w:fldCharType="begin"/>
            </w:r>
            <w:r>
              <w:rPr>
                <w:webHidden/>
              </w:rPr>
              <w:instrText xml:space="preserve"> PAGEREF _Toc67874808 \h </w:instrText>
            </w:r>
            <w:r>
              <w:rPr>
                <w:webHidden/>
              </w:rPr>
            </w:r>
            <w:r>
              <w:rPr>
                <w:webHidden/>
              </w:rPr>
              <w:fldChar w:fldCharType="separate"/>
            </w:r>
            <w:r w:rsidR="00C75476">
              <w:rPr>
                <w:webHidden/>
              </w:rPr>
              <w:t>95</w:t>
            </w:r>
            <w:r>
              <w:rPr>
                <w:webHidden/>
              </w:rPr>
              <w:fldChar w:fldCharType="end"/>
            </w:r>
          </w:hyperlink>
        </w:p>
        <w:p w14:paraId="1B18BC47" w14:textId="37E093AE"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Pr="00DD15B2">
              <w:rPr>
                <w:rStyle w:val="Hyperlink"/>
              </w:rPr>
              <w:t>1.4 Aim and Objectives</w:t>
            </w:r>
            <w:r>
              <w:rPr>
                <w:webHidden/>
              </w:rPr>
              <w:tab/>
            </w:r>
            <w:r>
              <w:rPr>
                <w:webHidden/>
              </w:rPr>
              <w:fldChar w:fldCharType="begin"/>
            </w:r>
            <w:r>
              <w:rPr>
                <w:webHidden/>
              </w:rPr>
              <w:instrText xml:space="preserve"> PAGEREF _Toc67874809 \h </w:instrText>
            </w:r>
            <w:r>
              <w:rPr>
                <w:webHidden/>
              </w:rPr>
            </w:r>
            <w:r>
              <w:rPr>
                <w:webHidden/>
              </w:rPr>
              <w:fldChar w:fldCharType="separate"/>
            </w:r>
            <w:r w:rsidR="00C75476">
              <w:rPr>
                <w:webHidden/>
              </w:rPr>
              <w:t>95</w:t>
            </w:r>
            <w:r>
              <w:rPr>
                <w:webHidden/>
              </w:rPr>
              <w:fldChar w:fldCharType="end"/>
            </w:r>
          </w:hyperlink>
        </w:p>
        <w:p w14:paraId="1EFBA0B9" w14:textId="18BF8273"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Pr="00DD15B2">
              <w:rPr>
                <w:rStyle w:val="Hyperlink"/>
              </w:rPr>
              <w:t>1.5 Research Questions</w:t>
            </w:r>
            <w:r>
              <w:rPr>
                <w:webHidden/>
              </w:rPr>
              <w:tab/>
            </w:r>
            <w:r>
              <w:rPr>
                <w:webHidden/>
              </w:rPr>
              <w:fldChar w:fldCharType="begin"/>
            </w:r>
            <w:r>
              <w:rPr>
                <w:webHidden/>
              </w:rPr>
              <w:instrText xml:space="preserve"> PAGEREF _Toc67874810 \h </w:instrText>
            </w:r>
            <w:r>
              <w:rPr>
                <w:webHidden/>
              </w:rPr>
            </w:r>
            <w:r>
              <w:rPr>
                <w:webHidden/>
              </w:rPr>
              <w:fldChar w:fldCharType="separate"/>
            </w:r>
            <w:r w:rsidR="00C75476">
              <w:rPr>
                <w:webHidden/>
              </w:rPr>
              <w:t>96</w:t>
            </w:r>
            <w:r>
              <w:rPr>
                <w:webHidden/>
              </w:rPr>
              <w:fldChar w:fldCharType="end"/>
            </w:r>
          </w:hyperlink>
        </w:p>
        <w:p w14:paraId="3651A423" w14:textId="360C712F"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Pr="00DD15B2">
              <w:rPr>
                <w:rStyle w:val="Hyperlink"/>
              </w:rPr>
              <w:t>1.7 Significance of the Study</w:t>
            </w:r>
            <w:r>
              <w:rPr>
                <w:webHidden/>
              </w:rPr>
              <w:tab/>
            </w:r>
            <w:r>
              <w:rPr>
                <w:webHidden/>
              </w:rPr>
              <w:fldChar w:fldCharType="begin"/>
            </w:r>
            <w:r>
              <w:rPr>
                <w:webHidden/>
              </w:rPr>
              <w:instrText xml:space="preserve"> PAGEREF _Toc67874811 \h </w:instrText>
            </w:r>
            <w:r>
              <w:rPr>
                <w:webHidden/>
              </w:rPr>
            </w:r>
            <w:r>
              <w:rPr>
                <w:webHidden/>
              </w:rPr>
              <w:fldChar w:fldCharType="separate"/>
            </w:r>
            <w:r w:rsidR="00C75476">
              <w:rPr>
                <w:webHidden/>
              </w:rPr>
              <w:t>97</w:t>
            </w:r>
            <w:r>
              <w:rPr>
                <w:webHidden/>
              </w:rPr>
              <w:fldChar w:fldCharType="end"/>
            </w:r>
          </w:hyperlink>
        </w:p>
        <w:p w14:paraId="75129EC4" w14:textId="500F56BC"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12" w:history="1">
            <w:r w:rsidRPr="00DD15B2">
              <w:rPr>
                <w:rStyle w:val="Hyperlink"/>
              </w:rPr>
              <w:t>CHAPTER 2: LITERATURE REVIEW</w:t>
            </w:r>
            <w:r>
              <w:rPr>
                <w:webHidden/>
              </w:rPr>
              <w:tab/>
            </w:r>
            <w:r>
              <w:rPr>
                <w:webHidden/>
              </w:rPr>
              <w:fldChar w:fldCharType="begin"/>
            </w:r>
            <w:r>
              <w:rPr>
                <w:webHidden/>
              </w:rPr>
              <w:instrText xml:space="preserve"> PAGEREF _Toc67874812 \h </w:instrText>
            </w:r>
            <w:r>
              <w:rPr>
                <w:webHidden/>
              </w:rPr>
            </w:r>
            <w:r>
              <w:rPr>
                <w:webHidden/>
              </w:rPr>
              <w:fldChar w:fldCharType="separate"/>
            </w:r>
            <w:r w:rsidR="00C75476">
              <w:rPr>
                <w:webHidden/>
              </w:rPr>
              <w:t>99</w:t>
            </w:r>
            <w:r>
              <w:rPr>
                <w:webHidden/>
              </w:rPr>
              <w:fldChar w:fldCharType="end"/>
            </w:r>
          </w:hyperlink>
        </w:p>
        <w:p w14:paraId="6661AD0D" w14:textId="6ADE27EF"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Pr="00DD15B2">
              <w:rPr>
                <w:rStyle w:val="Hyperlink"/>
              </w:rPr>
              <w:t>2.1 Introduction</w:t>
            </w:r>
            <w:r>
              <w:rPr>
                <w:webHidden/>
              </w:rPr>
              <w:tab/>
            </w:r>
            <w:r>
              <w:rPr>
                <w:webHidden/>
              </w:rPr>
              <w:fldChar w:fldCharType="begin"/>
            </w:r>
            <w:r>
              <w:rPr>
                <w:webHidden/>
              </w:rPr>
              <w:instrText xml:space="preserve"> PAGEREF _Toc67874813 \h </w:instrText>
            </w:r>
            <w:r>
              <w:rPr>
                <w:webHidden/>
              </w:rPr>
            </w:r>
            <w:r>
              <w:rPr>
                <w:webHidden/>
              </w:rPr>
              <w:fldChar w:fldCharType="separate"/>
            </w:r>
            <w:r w:rsidR="00C75476">
              <w:rPr>
                <w:webHidden/>
              </w:rPr>
              <w:t>100</w:t>
            </w:r>
            <w:r>
              <w:rPr>
                <w:webHidden/>
              </w:rPr>
              <w:fldChar w:fldCharType="end"/>
            </w:r>
          </w:hyperlink>
        </w:p>
        <w:p w14:paraId="4C38C2A2" w14:textId="3B5894B6"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Pr="00DD15B2">
              <w:rPr>
                <w:rStyle w:val="Hyperlink"/>
              </w:rPr>
              <w:t>2.2 Data Analytics in the Telecom Industry</w:t>
            </w:r>
            <w:r>
              <w:rPr>
                <w:webHidden/>
              </w:rPr>
              <w:tab/>
            </w:r>
            <w:r>
              <w:rPr>
                <w:webHidden/>
              </w:rPr>
              <w:fldChar w:fldCharType="begin"/>
            </w:r>
            <w:r>
              <w:rPr>
                <w:webHidden/>
              </w:rPr>
              <w:instrText xml:space="preserve"> PAGEREF _Toc67874814 \h </w:instrText>
            </w:r>
            <w:r>
              <w:rPr>
                <w:webHidden/>
              </w:rPr>
            </w:r>
            <w:r>
              <w:rPr>
                <w:webHidden/>
              </w:rPr>
              <w:fldChar w:fldCharType="separate"/>
            </w:r>
            <w:r w:rsidR="00C75476">
              <w:rPr>
                <w:webHidden/>
              </w:rPr>
              <w:t>101</w:t>
            </w:r>
            <w:r>
              <w:rPr>
                <w:webHidden/>
              </w:rPr>
              <w:fldChar w:fldCharType="end"/>
            </w:r>
          </w:hyperlink>
        </w:p>
        <w:p w14:paraId="388FA4CF" w14:textId="53C2471F"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Pr="00DD15B2">
              <w:rPr>
                <w:rStyle w:val="Hyperlink"/>
              </w:rPr>
              <w:t>2.3 Customer Attrition in the Telecom Industry</w:t>
            </w:r>
            <w:r>
              <w:rPr>
                <w:webHidden/>
              </w:rPr>
              <w:tab/>
            </w:r>
            <w:r>
              <w:rPr>
                <w:webHidden/>
              </w:rPr>
              <w:fldChar w:fldCharType="begin"/>
            </w:r>
            <w:r>
              <w:rPr>
                <w:webHidden/>
              </w:rPr>
              <w:instrText xml:space="preserve"> PAGEREF _Toc67874815 \h </w:instrText>
            </w:r>
            <w:r>
              <w:rPr>
                <w:webHidden/>
              </w:rPr>
            </w:r>
            <w:r>
              <w:rPr>
                <w:webHidden/>
              </w:rPr>
              <w:fldChar w:fldCharType="separate"/>
            </w:r>
            <w:r w:rsidR="00C75476">
              <w:rPr>
                <w:webHidden/>
              </w:rPr>
              <w:t>103</w:t>
            </w:r>
            <w:r>
              <w:rPr>
                <w:webHidden/>
              </w:rPr>
              <w:fldChar w:fldCharType="end"/>
            </w:r>
          </w:hyperlink>
        </w:p>
        <w:p w14:paraId="79B25883" w14:textId="32CD898B"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Pr="00DD15B2">
              <w:rPr>
                <w:rStyle w:val="Hyperlink"/>
              </w:rPr>
              <w:t>2.4 Predictive Modelling in Customer Churn Analysis</w:t>
            </w:r>
            <w:r>
              <w:rPr>
                <w:webHidden/>
              </w:rPr>
              <w:tab/>
            </w:r>
            <w:r>
              <w:rPr>
                <w:webHidden/>
              </w:rPr>
              <w:fldChar w:fldCharType="begin"/>
            </w:r>
            <w:r>
              <w:rPr>
                <w:webHidden/>
              </w:rPr>
              <w:instrText xml:space="preserve"> PAGEREF _Toc67874816 \h </w:instrText>
            </w:r>
            <w:r>
              <w:rPr>
                <w:webHidden/>
              </w:rPr>
            </w:r>
            <w:r>
              <w:rPr>
                <w:webHidden/>
              </w:rPr>
              <w:fldChar w:fldCharType="separate"/>
            </w:r>
            <w:r w:rsidR="00C75476">
              <w:rPr>
                <w:webHidden/>
              </w:rPr>
              <w:t>105</w:t>
            </w:r>
            <w:r>
              <w:rPr>
                <w:webHidden/>
              </w:rPr>
              <w:fldChar w:fldCharType="end"/>
            </w:r>
          </w:hyperlink>
        </w:p>
        <w:p w14:paraId="49FA8616" w14:textId="4C90345B"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Pr="00DD15B2">
              <w:rPr>
                <w:rStyle w:val="Hyperlink"/>
              </w:rPr>
              <w:t>2.5 Visual Analytics in Telecom</w:t>
            </w:r>
            <w:r>
              <w:rPr>
                <w:webHidden/>
              </w:rPr>
              <w:tab/>
            </w:r>
            <w:r>
              <w:rPr>
                <w:webHidden/>
              </w:rPr>
              <w:fldChar w:fldCharType="begin"/>
            </w:r>
            <w:r>
              <w:rPr>
                <w:webHidden/>
              </w:rPr>
              <w:instrText xml:space="preserve"> PAGEREF _Toc67874817 \h </w:instrText>
            </w:r>
            <w:r>
              <w:rPr>
                <w:webHidden/>
              </w:rPr>
            </w:r>
            <w:r>
              <w:rPr>
                <w:webHidden/>
              </w:rPr>
              <w:fldChar w:fldCharType="separate"/>
            </w:r>
            <w:r w:rsidR="00C75476">
              <w:rPr>
                <w:webHidden/>
              </w:rPr>
              <w:t>106</w:t>
            </w:r>
            <w:r>
              <w:rPr>
                <w:webHidden/>
              </w:rPr>
              <w:fldChar w:fldCharType="end"/>
            </w:r>
          </w:hyperlink>
        </w:p>
        <w:p w14:paraId="2AF6D46F" w14:textId="437F75F5"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Pr="00DD15B2">
              <w:rPr>
                <w:rStyle w:val="Hyperlink"/>
              </w:rPr>
              <w:t>2.6 Related Research Publications</w:t>
            </w:r>
            <w:r>
              <w:rPr>
                <w:webHidden/>
              </w:rPr>
              <w:tab/>
            </w:r>
            <w:r>
              <w:rPr>
                <w:webHidden/>
              </w:rPr>
              <w:fldChar w:fldCharType="begin"/>
            </w:r>
            <w:r>
              <w:rPr>
                <w:webHidden/>
              </w:rPr>
              <w:instrText xml:space="preserve"> PAGEREF _Toc67874818 \h </w:instrText>
            </w:r>
            <w:r>
              <w:rPr>
                <w:webHidden/>
              </w:rPr>
            </w:r>
            <w:r>
              <w:rPr>
                <w:webHidden/>
              </w:rPr>
              <w:fldChar w:fldCharType="separate"/>
            </w:r>
            <w:r w:rsidR="00C75476">
              <w:rPr>
                <w:webHidden/>
              </w:rPr>
              <w:t>107</w:t>
            </w:r>
            <w:r>
              <w:rPr>
                <w:webHidden/>
              </w:rPr>
              <w:fldChar w:fldCharType="end"/>
            </w:r>
          </w:hyperlink>
        </w:p>
        <w:p w14:paraId="5A406304" w14:textId="3AE87E4E"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Pr="00DD15B2">
              <w:rPr>
                <w:rStyle w:val="Hyperlink"/>
              </w:rPr>
              <w:t>2.6.1 Feature Engineering for Telecom Datasets</w:t>
            </w:r>
            <w:r>
              <w:rPr>
                <w:webHidden/>
              </w:rPr>
              <w:tab/>
            </w:r>
            <w:r>
              <w:rPr>
                <w:webHidden/>
              </w:rPr>
              <w:fldChar w:fldCharType="begin"/>
            </w:r>
            <w:r>
              <w:rPr>
                <w:webHidden/>
              </w:rPr>
              <w:instrText xml:space="preserve"> PAGEREF _Toc67874819 \h </w:instrText>
            </w:r>
            <w:r>
              <w:rPr>
                <w:webHidden/>
              </w:rPr>
            </w:r>
            <w:r>
              <w:rPr>
                <w:webHidden/>
              </w:rPr>
              <w:fldChar w:fldCharType="separate"/>
            </w:r>
            <w:r w:rsidR="00C75476">
              <w:rPr>
                <w:webHidden/>
              </w:rPr>
              <w:t>107</w:t>
            </w:r>
            <w:r>
              <w:rPr>
                <w:webHidden/>
              </w:rPr>
              <w:fldChar w:fldCharType="end"/>
            </w:r>
          </w:hyperlink>
        </w:p>
        <w:p w14:paraId="73236F3C" w14:textId="7EC882FE"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Pr="00DD15B2">
              <w:rPr>
                <w:rStyle w:val="Hyperlink"/>
              </w:rPr>
              <w:t>2.6.2 Handling Class Imbalance in Machine Learning</w:t>
            </w:r>
            <w:r>
              <w:rPr>
                <w:webHidden/>
              </w:rPr>
              <w:tab/>
            </w:r>
            <w:r>
              <w:rPr>
                <w:webHidden/>
              </w:rPr>
              <w:fldChar w:fldCharType="begin"/>
            </w:r>
            <w:r>
              <w:rPr>
                <w:webHidden/>
              </w:rPr>
              <w:instrText xml:space="preserve"> PAGEREF _Toc67874820 \h </w:instrText>
            </w:r>
            <w:r>
              <w:rPr>
                <w:webHidden/>
              </w:rPr>
            </w:r>
            <w:r>
              <w:rPr>
                <w:webHidden/>
              </w:rPr>
              <w:fldChar w:fldCharType="separate"/>
            </w:r>
            <w:r w:rsidR="00C75476">
              <w:rPr>
                <w:webHidden/>
              </w:rPr>
              <w:t>108</w:t>
            </w:r>
            <w:r>
              <w:rPr>
                <w:webHidden/>
              </w:rPr>
              <w:fldChar w:fldCharType="end"/>
            </w:r>
          </w:hyperlink>
        </w:p>
        <w:p w14:paraId="316F4862" w14:textId="1F57BFF8"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Pr="00DD15B2">
              <w:rPr>
                <w:rStyle w:val="Hyperlink"/>
              </w:rPr>
              <w:t>2.6.3 Implementation of a predictive framework</w:t>
            </w:r>
            <w:r>
              <w:rPr>
                <w:webHidden/>
              </w:rPr>
              <w:tab/>
            </w:r>
            <w:r>
              <w:rPr>
                <w:webHidden/>
              </w:rPr>
              <w:fldChar w:fldCharType="begin"/>
            </w:r>
            <w:r>
              <w:rPr>
                <w:webHidden/>
              </w:rPr>
              <w:instrText xml:space="preserve"> PAGEREF _Toc67874821 \h </w:instrText>
            </w:r>
            <w:r>
              <w:rPr>
                <w:webHidden/>
              </w:rPr>
            </w:r>
            <w:r>
              <w:rPr>
                <w:webHidden/>
              </w:rPr>
              <w:fldChar w:fldCharType="separate"/>
            </w:r>
            <w:r w:rsidR="00C75476">
              <w:rPr>
                <w:webHidden/>
              </w:rPr>
              <w:t>109</w:t>
            </w:r>
            <w:r>
              <w:rPr>
                <w:webHidden/>
              </w:rPr>
              <w:fldChar w:fldCharType="end"/>
            </w:r>
          </w:hyperlink>
        </w:p>
        <w:p w14:paraId="1538AD8C" w14:textId="4896EB78"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Pr="00DD15B2">
              <w:rPr>
                <w:rStyle w:val="Hyperlink"/>
              </w:rPr>
              <w:t>2.6.4 Reviews of Evaluation Metrics for Classification</w:t>
            </w:r>
            <w:r>
              <w:rPr>
                <w:webHidden/>
              </w:rPr>
              <w:tab/>
            </w:r>
            <w:r>
              <w:rPr>
                <w:webHidden/>
              </w:rPr>
              <w:fldChar w:fldCharType="begin"/>
            </w:r>
            <w:r>
              <w:rPr>
                <w:webHidden/>
              </w:rPr>
              <w:instrText xml:space="preserve"> PAGEREF _Toc67874822 \h </w:instrText>
            </w:r>
            <w:r>
              <w:rPr>
                <w:webHidden/>
              </w:rPr>
            </w:r>
            <w:r>
              <w:rPr>
                <w:webHidden/>
              </w:rPr>
              <w:fldChar w:fldCharType="separate"/>
            </w:r>
            <w:r w:rsidR="00C75476">
              <w:rPr>
                <w:webHidden/>
              </w:rPr>
              <w:t>110</w:t>
            </w:r>
            <w:r>
              <w:rPr>
                <w:webHidden/>
              </w:rPr>
              <w:fldChar w:fldCharType="end"/>
            </w:r>
          </w:hyperlink>
        </w:p>
        <w:p w14:paraId="3A669473" w14:textId="47C419CE"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Pr="00DD15B2">
              <w:rPr>
                <w:rStyle w:val="Hyperlink"/>
              </w:rPr>
              <w:t>2.6.5 Summary of Literature Review</w:t>
            </w:r>
            <w:r>
              <w:rPr>
                <w:webHidden/>
              </w:rPr>
              <w:tab/>
            </w:r>
            <w:r>
              <w:rPr>
                <w:webHidden/>
              </w:rPr>
              <w:fldChar w:fldCharType="begin"/>
            </w:r>
            <w:r>
              <w:rPr>
                <w:webHidden/>
              </w:rPr>
              <w:instrText xml:space="preserve"> PAGEREF _Toc67874823 \h </w:instrText>
            </w:r>
            <w:r>
              <w:rPr>
                <w:webHidden/>
              </w:rPr>
            </w:r>
            <w:r>
              <w:rPr>
                <w:webHidden/>
              </w:rPr>
              <w:fldChar w:fldCharType="separate"/>
            </w:r>
            <w:r w:rsidR="00C75476">
              <w:rPr>
                <w:webHidden/>
              </w:rPr>
              <w:t>112</w:t>
            </w:r>
            <w:r>
              <w:rPr>
                <w:webHidden/>
              </w:rPr>
              <w:fldChar w:fldCharType="end"/>
            </w:r>
          </w:hyperlink>
        </w:p>
        <w:p w14:paraId="0C59C949" w14:textId="409996EE"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Pr="00DD15B2">
              <w:rPr>
                <w:rStyle w:val="Hyperlink"/>
              </w:rPr>
              <w:t>2.7 Discussion</w:t>
            </w:r>
            <w:r>
              <w:rPr>
                <w:webHidden/>
              </w:rPr>
              <w:tab/>
            </w:r>
            <w:r>
              <w:rPr>
                <w:webHidden/>
              </w:rPr>
              <w:fldChar w:fldCharType="begin"/>
            </w:r>
            <w:r>
              <w:rPr>
                <w:webHidden/>
              </w:rPr>
              <w:instrText xml:space="preserve"> PAGEREF _Toc67874824 \h </w:instrText>
            </w:r>
            <w:r>
              <w:rPr>
                <w:webHidden/>
              </w:rPr>
            </w:r>
            <w:r>
              <w:rPr>
                <w:webHidden/>
              </w:rPr>
              <w:fldChar w:fldCharType="separate"/>
            </w:r>
            <w:r w:rsidR="00C75476">
              <w:rPr>
                <w:webHidden/>
              </w:rPr>
              <w:t>113</w:t>
            </w:r>
            <w:r>
              <w:rPr>
                <w:webHidden/>
              </w:rPr>
              <w:fldChar w:fldCharType="end"/>
            </w:r>
          </w:hyperlink>
        </w:p>
        <w:p w14:paraId="6B8BB043" w14:textId="352C5B14"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Pr="00DD15B2">
              <w:rPr>
                <w:rStyle w:val="Hyperlink"/>
              </w:rPr>
              <w:t>2.8 Summary</w:t>
            </w:r>
            <w:r>
              <w:rPr>
                <w:webHidden/>
              </w:rPr>
              <w:tab/>
            </w:r>
            <w:r>
              <w:rPr>
                <w:webHidden/>
              </w:rPr>
              <w:fldChar w:fldCharType="begin"/>
            </w:r>
            <w:r>
              <w:rPr>
                <w:webHidden/>
              </w:rPr>
              <w:instrText xml:space="preserve"> PAGEREF _Toc67874825 \h </w:instrText>
            </w:r>
            <w:r>
              <w:rPr>
                <w:webHidden/>
              </w:rPr>
            </w:r>
            <w:r>
              <w:rPr>
                <w:webHidden/>
              </w:rPr>
              <w:fldChar w:fldCharType="separate"/>
            </w:r>
            <w:r w:rsidR="00C75476">
              <w:rPr>
                <w:webHidden/>
              </w:rPr>
              <w:t>117</w:t>
            </w:r>
            <w:r>
              <w:rPr>
                <w:webHidden/>
              </w:rPr>
              <w:fldChar w:fldCharType="end"/>
            </w:r>
          </w:hyperlink>
        </w:p>
        <w:p w14:paraId="68F5E3C3" w14:textId="2B2B4697"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26" w:history="1">
            <w:r w:rsidRPr="00DD15B2">
              <w:rPr>
                <w:rStyle w:val="Hyperlink"/>
              </w:rPr>
              <w:t>CHAPTER 3: RESEARCH METHODOLOGY</w:t>
            </w:r>
            <w:r>
              <w:rPr>
                <w:webHidden/>
              </w:rPr>
              <w:tab/>
            </w:r>
            <w:r>
              <w:rPr>
                <w:webHidden/>
              </w:rPr>
              <w:fldChar w:fldCharType="begin"/>
            </w:r>
            <w:r>
              <w:rPr>
                <w:webHidden/>
              </w:rPr>
              <w:instrText xml:space="preserve"> PAGEREF _Toc67874826 \h </w:instrText>
            </w:r>
            <w:r>
              <w:rPr>
                <w:webHidden/>
              </w:rPr>
            </w:r>
            <w:r>
              <w:rPr>
                <w:webHidden/>
              </w:rPr>
              <w:fldChar w:fldCharType="separate"/>
            </w:r>
            <w:r w:rsidR="00C75476">
              <w:rPr>
                <w:webHidden/>
              </w:rPr>
              <w:t>118</w:t>
            </w:r>
            <w:r>
              <w:rPr>
                <w:webHidden/>
              </w:rPr>
              <w:fldChar w:fldCharType="end"/>
            </w:r>
          </w:hyperlink>
        </w:p>
        <w:p w14:paraId="3C2F9F8F" w14:textId="49DDBF39"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Pr="00DD15B2">
              <w:rPr>
                <w:rStyle w:val="Hyperlink"/>
              </w:rPr>
              <w:t>3.1 Introduction</w:t>
            </w:r>
            <w:r>
              <w:rPr>
                <w:webHidden/>
              </w:rPr>
              <w:tab/>
            </w:r>
            <w:r>
              <w:rPr>
                <w:webHidden/>
              </w:rPr>
              <w:fldChar w:fldCharType="begin"/>
            </w:r>
            <w:r>
              <w:rPr>
                <w:webHidden/>
              </w:rPr>
              <w:instrText xml:space="preserve"> PAGEREF _Toc67874827 \h </w:instrText>
            </w:r>
            <w:r>
              <w:rPr>
                <w:webHidden/>
              </w:rPr>
            </w:r>
            <w:r>
              <w:rPr>
                <w:webHidden/>
              </w:rPr>
              <w:fldChar w:fldCharType="separate"/>
            </w:r>
            <w:r w:rsidR="00C75476">
              <w:rPr>
                <w:webHidden/>
              </w:rPr>
              <w:t>118</w:t>
            </w:r>
            <w:r>
              <w:rPr>
                <w:webHidden/>
              </w:rPr>
              <w:fldChar w:fldCharType="end"/>
            </w:r>
          </w:hyperlink>
        </w:p>
        <w:p w14:paraId="0A090420" w14:textId="5444BE62"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Pr="00DD15B2">
              <w:rPr>
                <w:rStyle w:val="Hyperlink"/>
              </w:rPr>
              <w:t>3.1.1 Business Understanding</w:t>
            </w:r>
            <w:r>
              <w:rPr>
                <w:webHidden/>
              </w:rPr>
              <w:tab/>
            </w:r>
            <w:r>
              <w:rPr>
                <w:webHidden/>
              </w:rPr>
              <w:fldChar w:fldCharType="begin"/>
            </w:r>
            <w:r>
              <w:rPr>
                <w:webHidden/>
              </w:rPr>
              <w:instrText xml:space="preserve"> PAGEREF _Toc67874828 \h </w:instrText>
            </w:r>
            <w:r>
              <w:rPr>
                <w:webHidden/>
              </w:rPr>
            </w:r>
            <w:r>
              <w:rPr>
                <w:webHidden/>
              </w:rPr>
              <w:fldChar w:fldCharType="separate"/>
            </w:r>
            <w:r w:rsidR="00C75476">
              <w:rPr>
                <w:webHidden/>
              </w:rPr>
              <w:t>118</w:t>
            </w:r>
            <w:r>
              <w:rPr>
                <w:webHidden/>
              </w:rPr>
              <w:fldChar w:fldCharType="end"/>
            </w:r>
          </w:hyperlink>
        </w:p>
        <w:p w14:paraId="16EFE491" w14:textId="3A9EE697"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Pr="00DD15B2">
              <w:rPr>
                <w:rStyle w:val="Hyperlink"/>
              </w:rPr>
              <w:t>3.1.2 Data Understanding</w:t>
            </w:r>
            <w:r>
              <w:rPr>
                <w:webHidden/>
              </w:rPr>
              <w:tab/>
            </w:r>
            <w:r>
              <w:rPr>
                <w:webHidden/>
              </w:rPr>
              <w:fldChar w:fldCharType="begin"/>
            </w:r>
            <w:r>
              <w:rPr>
                <w:webHidden/>
              </w:rPr>
              <w:instrText xml:space="preserve"> PAGEREF _Toc67874829 \h </w:instrText>
            </w:r>
            <w:r>
              <w:rPr>
                <w:webHidden/>
              </w:rPr>
            </w:r>
            <w:r>
              <w:rPr>
                <w:webHidden/>
              </w:rPr>
              <w:fldChar w:fldCharType="separate"/>
            </w:r>
            <w:r w:rsidR="00C75476">
              <w:rPr>
                <w:webHidden/>
              </w:rPr>
              <w:t>119</w:t>
            </w:r>
            <w:r>
              <w:rPr>
                <w:webHidden/>
              </w:rPr>
              <w:fldChar w:fldCharType="end"/>
            </w:r>
          </w:hyperlink>
        </w:p>
        <w:p w14:paraId="0C205736" w14:textId="28D78772"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Pr="00DD15B2">
              <w:rPr>
                <w:rStyle w:val="Hyperlink"/>
              </w:rPr>
              <w:t>3.2 Research Methodology</w:t>
            </w:r>
            <w:r>
              <w:rPr>
                <w:webHidden/>
              </w:rPr>
              <w:tab/>
            </w:r>
            <w:r>
              <w:rPr>
                <w:webHidden/>
              </w:rPr>
              <w:fldChar w:fldCharType="begin"/>
            </w:r>
            <w:r>
              <w:rPr>
                <w:webHidden/>
              </w:rPr>
              <w:instrText xml:space="preserve"> PAGEREF _Toc67874830 \h </w:instrText>
            </w:r>
            <w:r>
              <w:rPr>
                <w:webHidden/>
              </w:rPr>
            </w:r>
            <w:r>
              <w:rPr>
                <w:webHidden/>
              </w:rPr>
              <w:fldChar w:fldCharType="separate"/>
            </w:r>
            <w:r w:rsidR="00C75476">
              <w:rPr>
                <w:webHidden/>
              </w:rPr>
              <w:t>121</w:t>
            </w:r>
            <w:r>
              <w:rPr>
                <w:webHidden/>
              </w:rPr>
              <w:fldChar w:fldCharType="end"/>
            </w:r>
          </w:hyperlink>
        </w:p>
        <w:p w14:paraId="4FBE5F80" w14:textId="4C6902E9"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Pr="00DD15B2">
              <w:rPr>
                <w:rStyle w:val="Hyperlink"/>
              </w:rPr>
              <w:t>3.2.1 Data Selection</w:t>
            </w:r>
            <w:r>
              <w:rPr>
                <w:webHidden/>
              </w:rPr>
              <w:tab/>
            </w:r>
            <w:r>
              <w:rPr>
                <w:webHidden/>
              </w:rPr>
              <w:fldChar w:fldCharType="begin"/>
            </w:r>
            <w:r>
              <w:rPr>
                <w:webHidden/>
              </w:rPr>
              <w:instrText xml:space="preserve"> PAGEREF _Toc67874831 \h </w:instrText>
            </w:r>
            <w:r>
              <w:rPr>
                <w:webHidden/>
              </w:rPr>
            </w:r>
            <w:r>
              <w:rPr>
                <w:webHidden/>
              </w:rPr>
              <w:fldChar w:fldCharType="separate"/>
            </w:r>
            <w:r w:rsidR="00C75476">
              <w:rPr>
                <w:webHidden/>
              </w:rPr>
              <w:t>121</w:t>
            </w:r>
            <w:r>
              <w:rPr>
                <w:webHidden/>
              </w:rPr>
              <w:fldChar w:fldCharType="end"/>
            </w:r>
          </w:hyperlink>
        </w:p>
        <w:p w14:paraId="556283C5" w14:textId="150B31E5"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Pr="00DD15B2">
              <w:rPr>
                <w:rStyle w:val="Hyperlink"/>
              </w:rPr>
              <w:t>3.2.2 Data Preprocessing</w:t>
            </w:r>
            <w:r>
              <w:rPr>
                <w:webHidden/>
              </w:rPr>
              <w:tab/>
            </w:r>
            <w:r>
              <w:rPr>
                <w:webHidden/>
              </w:rPr>
              <w:fldChar w:fldCharType="begin"/>
            </w:r>
            <w:r>
              <w:rPr>
                <w:webHidden/>
              </w:rPr>
              <w:instrText xml:space="preserve"> PAGEREF _Toc67874832 \h </w:instrText>
            </w:r>
            <w:r>
              <w:rPr>
                <w:webHidden/>
              </w:rPr>
            </w:r>
            <w:r>
              <w:rPr>
                <w:webHidden/>
              </w:rPr>
              <w:fldChar w:fldCharType="separate"/>
            </w:r>
            <w:r w:rsidR="00C75476">
              <w:rPr>
                <w:webHidden/>
              </w:rPr>
              <w:t>122</w:t>
            </w:r>
            <w:r>
              <w:rPr>
                <w:webHidden/>
              </w:rPr>
              <w:fldChar w:fldCharType="end"/>
            </w:r>
          </w:hyperlink>
        </w:p>
        <w:p w14:paraId="3F660757" w14:textId="4F72CBA7"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Pr="00DD15B2">
              <w:rPr>
                <w:rStyle w:val="Hyperlink"/>
              </w:rPr>
              <w:t>3.2.3 Data Transformation</w:t>
            </w:r>
            <w:r>
              <w:rPr>
                <w:webHidden/>
              </w:rPr>
              <w:tab/>
            </w:r>
            <w:r>
              <w:rPr>
                <w:webHidden/>
              </w:rPr>
              <w:fldChar w:fldCharType="begin"/>
            </w:r>
            <w:r>
              <w:rPr>
                <w:webHidden/>
              </w:rPr>
              <w:instrText xml:space="preserve"> PAGEREF _Toc67874833 \h </w:instrText>
            </w:r>
            <w:r>
              <w:rPr>
                <w:webHidden/>
              </w:rPr>
            </w:r>
            <w:r>
              <w:rPr>
                <w:webHidden/>
              </w:rPr>
              <w:fldChar w:fldCharType="separate"/>
            </w:r>
            <w:r w:rsidR="00C75476">
              <w:rPr>
                <w:webHidden/>
              </w:rPr>
              <w:t>122</w:t>
            </w:r>
            <w:r>
              <w:rPr>
                <w:webHidden/>
              </w:rPr>
              <w:fldChar w:fldCharType="end"/>
            </w:r>
          </w:hyperlink>
        </w:p>
        <w:p w14:paraId="4834683A" w14:textId="2DA749F3"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Pr="00DD15B2">
              <w:rPr>
                <w:rStyle w:val="Hyperlink"/>
              </w:rPr>
              <w:t>3.2.4 Data Visualization</w:t>
            </w:r>
            <w:r>
              <w:rPr>
                <w:webHidden/>
              </w:rPr>
              <w:tab/>
            </w:r>
            <w:r>
              <w:rPr>
                <w:webHidden/>
              </w:rPr>
              <w:fldChar w:fldCharType="begin"/>
            </w:r>
            <w:r>
              <w:rPr>
                <w:webHidden/>
              </w:rPr>
              <w:instrText xml:space="preserve"> PAGEREF _Toc67874834 \h </w:instrText>
            </w:r>
            <w:r>
              <w:rPr>
                <w:webHidden/>
              </w:rPr>
            </w:r>
            <w:r>
              <w:rPr>
                <w:webHidden/>
              </w:rPr>
              <w:fldChar w:fldCharType="separate"/>
            </w:r>
            <w:r w:rsidR="00C75476">
              <w:rPr>
                <w:webHidden/>
              </w:rPr>
              <w:t>123</w:t>
            </w:r>
            <w:r>
              <w:rPr>
                <w:webHidden/>
              </w:rPr>
              <w:fldChar w:fldCharType="end"/>
            </w:r>
          </w:hyperlink>
        </w:p>
        <w:p w14:paraId="1D8F47D3" w14:textId="1C916979"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Pr="00DD15B2">
              <w:rPr>
                <w:rStyle w:val="Hyperlink"/>
              </w:rPr>
              <w:t>3.2.5 Class Balancing</w:t>
            </w:r>
            <w:r>
              <w:rPr>
                <w:webHidden/>
              </w:rPr>
              <w:tab/>
            </w:r>
            <w:r>
              <w:rPr>
                <w:webHidden/>
              </w:rPr>
              <w:fldChar w:fldCharType="begin"/>
            </w:r>
            <w:r>
              <w:rPr>
                <w:webHidden/>
              </w:rPr>
              <w:instrText xml:space="preserve"> PAGEREF _Toc67874835 \h </w:instrText>
            </w:r>
            <w:r>
              <w:rPr>
                <w:webHidden/>
              </w:rPr>
            </w:r>
            <w:r>
              <w:rPr>
                <w:webHidden/>
              </w:rPr>
              <w:fldChar w:fldCharType="separate"/>
            </w:r>
            <w:r w:rsidR="00C75476">
              <w:rPr>
                <w:webHidden/>
              </w:rPr>
              <w:t>125</w:t>
            </w:r>
            <w:r>
              <w:rPr>
                <w:webHidden/>
              </w:rPr>
              <w:fldChar w:fldCharType="end"/>
            </w:r>
          </w:hyperlink>
        </w:p>
        <w:p w14:paraId="1CC31976" w14:textId="299F1A7D"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Pr="00DD15B2">
              <w:rPr>
                <w:rStyle w:val="Hyperlink"/>
              </w:rPr>
              <w:t>3.2.6 Model Building</w:t>
            </w:r>
            <w:r>
              <w:rPr>
                <w:webHidden/>
              </w:rPr>
              <w:tab/>
            </w:r>
            <w:r>
              <w:rPr>
                <w:webHidden/>
              </w:rPr>
              <w:fldChar w:fldCharType="begin"/>
            </w:r>
            <w:r>
              <w:rPr>
                <w:webHidden/>
              </w:rPr>
              <w:instrText xml:space="preserve"> PAGEREF _Toc67874836 \h </w:instrText>
            </w:r>
            <w:r>
              <w:rPr>
                <w:webHidden/>
              </w:rPr>
            </w:r>
            <w:r>
              <w:rPr>
                <w:webHidden/>
              </w:rPr>
              <w:fldChar w:fldCharType="separate"/>
            </w:r>
            <w:r w:rsidR="00C75476">
              <w:rPr>
                <w:webHidden/>
              </w:rPr>
              <w:t>126</w:t>
            </w:r>
            <w:r>
              <w:rPr>
                <w:webHidden/>
              </w:rPr>
              <w:fldChar w:fldCharType="end"/>
            </w:r>
          </w:hyperlink>
        </w:p>
        <w:p w14:paraId="03B47300" w14:textId="2C80B9D1"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Pr="00DD15B2">
              <w:rPr>
                <w:rStyle w:val="Hyperlink"/>
              </w:rPr>
              <w:t>3.2.7 Model Evaluation</w:t>
            </w:r>
            <w:r>
              <w:rPr>
                <w:webHidden/>
              </w:rPr>
              <w:tab/>
            </w:r>
            <w:r>
              <w:rPr>
                <w:webHidden/>
              </w:rPr>
              <w:fldChar w:fldCharType="begin"/>
            </w:r>
            <w:r>
              <w:rPr>
                <w:webHidden/>
              </w:rPr>
              <w:instrText xml:space="preserve"> PAGEREF _Toc67874837 \h </w:instrText>
            </w:r>
            <w:r>
              <w:rPr>
                <w:webHidden/>
              </w:rPr>
            </w:r>
            <w:r>
              <w:rPr>
                <w:webHidden/>
              </w:rPr>
              <w:fldChar w:fldCharType="separate"/>
            </w:r>
            <w:r w:rsidR="00C75476">
              <w:rPr>
                <w:webHidden/>
              </w:rPr>
              <w:t>129</w:t>
            </w:r>
            <w:r>
              <w:rPr>
                <w:webHidden/>
              </w:rPr>
              <w:fldChar w:fldCharType="end"/>
            </w:r>
          </w:hyperlink>
        </w:p>
        <w:p w14:paraId="3CAC8424" w14:textId="06279472" w:rsidR="00515C76" w:rsidRDefault="00515C76" w:rsidP="00515C76">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Pr="00DD15B2">
              <w:rPr>
                <w:rStyle w:val="Hyperlink"/>
              </w:rPr>
              <w:t>3.2.8 Model Review</w:t>
            </w:r>
            <w:r>
              <w:rPr>
                <w:webHidden/>
              </w:rPr>
              <w:tab/>
            </w:r>
            <w:r>
              <w:rPr>
                <w:webHidden/>
              </w:rPr>
              <w:fldChar w:fldCharType="begin"/>
            </w:r>
            <w:r>
              <w:rPr>
                <w:webHidden/>
              </w:rPr>
              <w:instrText xml:space="preserve"> PAGEREF _Toc67874838 \h </w:instrText>
            </w:r>
            <w:r>
              <w:rPr>
                <w:webHidden/>
              </w:rPr>
            </w:r>
            <w:r>
              <w:rPr>
                <w:webHidden/>
              </w:rPr>
              <w:fldChar w:fldCharType="separate"/>
            </w:r>
            <w:r w:rsidR="00C75476">
              <w:rPr>
                <w:webHidden/>
              </w:rPr>
              <w:t>130</w:t>
            </w:r>
            <w:r>
              <w:rPr>
                <w:webHidden/>
              </w:rPr>
              <w:fldChar w:fldCharType="end"/>
            </w:r>
          </w:hyperlink>
        </w:p>
        <w:p w14:paraId="41563B4F" w14:textId="575317AB" w:rsidR="00515C76" w:rsidRDefault="00515C76" w:rsidP="00515C76">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Pr="00DD15B2">
              <w:rPr>
                <w:rStyle w:val="Hyperlink"/>
              </w:rPr>
              <w:t>3.3 Proposed Model</w:t>
            </w:r>
            <w:r>
              <w:rPr>
                <w:webHidden/>
              </w:rPr>
              <w:tab/>
            </w:r>
            <w:r>
              <w:rPr>
                <w:webHidden/>
              </w:rPr>
              <w:fldChar w:fldCharType="begin"/>
            </w:r>
            <w:r>
              <w:rPr>
                <w:webHidden/>
              </w:rPr>
              <w:instrText xml:space="preserve"> PAGEREF _Toc67874839 \h </w:instrText>
            </w:r>
            <w:r>
              <w:rPr>
                <w:webHidden/>
              </w:rPr>
            </w:r>
            <w:r>
              <w:rPr>
                <w:webHidden/>
              </w:rPr>
              <w:fldChar w:fldCharType="separate"/>
            </w:r>
            <w:r w:rsidR="00C75476">
              <w:rPr>
                <w:webHidden/>
              </w:rPr>
              <w:t>131</w:t>
            </w:r>
            <w:r>
              <w:rPr>
                <w:webHidden/>
              </w:rPr>
              <w:fldChar w:fldCharType="end"/>
            </w:r>
          </w:hyperlink>
        </w:p>
        <w:p w14:paraId="242E248F" w14:textId="3EA49B30"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40" w:history="1">
            <w:r w:rsidRPr="00DD15B2">
              <w:rPr>
                <w:rStyle w:val="Hyperlink"/>
              </w:rPr>
              <w:t>REFERENCES</w:t>
            </w:r>
            <w:r>
              <w:rPr>
                <w:webHidden/>
              </w:rPr>
              <w:tab/>
            </w:r>
            <w:r>
              <w:rPr>
                <w:webHidden/>
              </w:rPr>
              <w:fldChar w:fldCharType="begin"/>
            </w:r>
            <w:r>
              <w:rPr>
                <w:webHidden/>
              </w:rPr>
              <w:instrText xml:space="preserve"> PAGEREF _Toc67874840 \h </w:instrText>
            </w:r>
            <w:r>
              <w:rPr>
                <w:webHidden/>
              </w:rPr>
            </w:r>
            <w:r>
              <w:rPr>
                <w:webHidden/>
              </w:rPr>
              <w:fldChar w:fldCharType="separate"/>
            </w:r>
            <w:r w:rsidR="00C75476">
              <w:rPr>
                <w:webHidden/>
              </w:rPr>
              <w:t>132</w:t>
            </w:r>
            <w:r>
              <w:rPr>
                <w:webHidden/>
              </w:rPr>
              <w:fldChar w:fldCharType="end"/>
            </w:r>
          </w:hyperlink>
        </w:p>
        <w:p w14:paraId="193D5A24" w14:textId="4446D7A1"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41" w:history="1">
            <w:r w:rsidRPr="00DD15B2">
              <w:rPr>
                <w:rStyle w:val="Hyperlink"/>
              </w:rPr>
              <w:t>APPENDIX A: RESEARCH PLAN</w:t>
            </w:r>
            <w:r>
              <w:rPr>
                <w:webHidden/>
              </w:rPr>
              <w:tab/>
            </w:r>
            <w:r>
              <w:rPr>
                <w:webHidden/>
              </w:rPr>
              <w:fldChar w:fldCharType="begin"/>
            </w:r>
            <w:r>
              <w:rPr>
                <w:webHidden/>
              </w:rPr>
              <w:instrText xml:space="preserve"> PAGEREF _Toc67874841 \h </w:instrText>
            </w:r>
            <w:r>
              <w:rPr>
                <w:webHidden/>
              </w:rPr>
            </w:r>
            <w:r>
              <w:rPr>
                <w:webHidden/>
              </w:rPr>
              <w:fldChar w:fldCharType="separate"/>
            </w:r>
            <w:r w:rsidR="00C75476">
              <w:rPr>
                <w:webHidden/>
              </w:rPr>
              <w:t>137</w:t>
            </w:r>
            <w:r>
              <w:rPr>
                <w:webHidden/>
              </w:rPr>
              <w:fldChar w:fldCharType="end"/>
            </w:r>
          </w:hyperlink>
        </w:p>
        <w:p w14:paraId="61B7E8E6" w14:textId="48624DA4" w:rsidR="00515C76" w:rsidRDefault="00515C76" w:rsidP="00515C76">
          <w:pPr>
            <w:pStyle w:val="TOC1"/>
            <w:spacing w:line="276" w:lineRule="auto"/>
            <w:rPr>
              <w:rFonts w:asciiTheme="minorHAnsi" w:eastAsiaTheme="minorEastAsia" w:hAnsiTheme="minorHAnsi" w:cstheme="minorBidi"/>
              <w:color w:val="auto"/>
              <w:sz w:val="22"/>
              <w:szCs w:val="22"/>
              <w:lang w:val="en-US"/>
            </w:rPr>
          </w:pPr>
          <w:hyperlink w:anchor="_Toc67874842" w:history="1">
            <w:r w:rsidRPr="00DD15B2">
              <w:rPr>
                <w:rStyle w:val="Hyperlink"/>
              </w:rPr>
              <w:t>APPENDIX B: RESEARCH PROPOSAL</w:t>
            </w:r>
            <w:r>
              <w:rPr>
                <w:webHidden/>
              </w:rPr>
              <w:tab/>
            </w:r>
            <w:r>
              <w:rPr>
                <w:webHidden/>
              </w:rPr>
              <w:fldChar w:fldCharType="begin"/>
            </w:r>
            <w:r>
              <w:rPr>
                <w:webHidden/>
              </w:rPr>
              <w:instrText xml:space="preserve"> PAGEREF _Toc67874842 \h </w:instrText>
            </w:r>
            <w:r>
              <w:rPr>
                <w:webHidden/>
              </w:rPr>
            </w:r>
            <w:r>
              <w:rPr>
                <w:webHidden/>
              </w:rPr>
              <w:fldChar w:fldCharType="separate"/>
            </w:r>
            <w:r w:rsidR="00C75476">
              <w:rPr>
                <w:webHidden/>
              </w:rPr>
              <w:t>138</w:t>
            </w:r>
            <w:r>
              <w:rPr>
                <w:webHidden/>
              </w:rPr>
              <w:fldChar w:fldCharType="end"/>
            </w:r>
          </w:hyperlink>
        </w:p>
        <w:p w14:paraId="676EA6E1" w14:textId="77777777" w:rsidR="00515C76" w:rsidRPr="00070EA1" w:rsidRDefault="00515C76" w:rsidP="00515C76">
          <w:pPr>
            <w:spacing w:line="276" w:lineRule="auto"/>
          </w:pPr>
          <w:r w:rsidRPr="00070EA1">
            <w:rPr>
              <w:b/>
            </w:rPr>
            <w:fldChar w:fldCharType="end"/>
          </w:r>
        </w:p>
      </w:sdtContent>
    </w:sdt>
    <w:p w14:paraId="1B04F216" w14:textId="77777777" w:rsidR="00515C76" w:rsidRPr="00070EA1" w:rsidRDefault="00515C76" w:rsidP="00515C76">
      <w:pPr>
        <w:pStyle w:val="Heading1"/>
        <w:jc w:val="left"/>
      </w:pPr>
      <w:bookmarkStart w:id="147" w:name="_Toc67874797"/>
      <w:r w:rsidRPr="00070EA1">
        <w:lastRenderedPageBreak/>
        <w:t>DEDICATION</w:t>
      </w:r>
      <w:bookmarkEnd w:id="147"/>
    </w:p>
    <w:p w14:paraId="27C8027F" w14:textId="77777777" w:rsidR="00515C76" w:rsidRPr="00070EA1" w:rsidRDefault="00515C76" w:rsidP="00515C76">
      <w:r w:rsidRPr="00070EA1">
        <w:t xml:space="preserve">This dissertation is dedicated to my family, whose unyielding love, support and encouragement have inspired me to pursue and complete this research. </w:t>
      </w:r>
    </w:p>
    <w:p w14:paraId="3F148712" w14:textId="77777777" w:rsidR="00515C76" w:rsidRPr="00070EA1" w:rsidRDefault="00515C76" w:rsidP="00515C76">
      <w:r w:rsidRPr="00070EA1">
        <w:br w:type="page"/>
      </w:r>
    </w:p>
    <w:p w14:paraId="118E9B94" w14:textId="77777777" w:rsidR="00515C76" w:rsidRPr="00070EA1" w:rsidRDefault="00515C76" w:rsidP="00515C76">
      <w:pPr>
        <w:pStyle w:val="Heading1"/>
        <w:jc w:val="left"/>
      </w:pPr>
      <w:bookmarkStart w:id="148" w:name="_Toc67874798"/>
      <w:r w:rsidRPr="00070EA1">
        <w:lastRenderedPageBreak/>
        <w:t>ACKNOWLEDGEMENTS</w:t>
      </w:r>
      <w:bookmarkEnd w:id="148"/>
    </w:p>
    <w:p w14:paraId="26F32EAB" w14:textId="77777777" w:rsidR="00515C76" w:rsidRPr="00070EA1" w:rsidRDefault="00515C76" w:rsidP="00515C76">
      <w:pPr>
        <w:pStyle w:val="BodyText"/>
      </w:pPr>
      <w:r w:rsidRPr="00070EA1">
        <w:t>I would like to acknowledge Liverpool John Moores University for the opportunity to learn and obtain a renowned degree. I want to express my heartfelt gratitude to my thesis supervisor, Karthick Kaliannan Neelamohan, for his invaluable guidance. He has guided and encouraged me to be professional even when the going gets tough, and I am fortunate to have him as a mentor.</w:t>
      </w:r>
    </w:p>
    <w:p w14:paraId="5A522EE9" w14:textId="77777777" w:rsidR="00515C76" w:rsidRPr="00070EA1" w:rsidRDefault="00515C76" w:rsidP="00515C76">
      <w:pPr>
        <w:pStyle w:val="BodyText"/>
      </w:pPr>
      <w:r w:rsidRPr="00070EA1">
        <w:t xml:space="preserve">I would like to thank my committee members and mentors from Liverpool John Moores University for their patient advice and guidance through the research process. </w:t>
      </w:r>
    </w:p>
    <w:p w14:paraId="1DDE83DA" w14:textId="77777777" w:rsidR="00515C76" w:rsidRPr="00070EA1" w:rsidRDefault="00515C76" w:rsidP="00515C76">
      <w:pPr>
        <w:pStyle w:val="BodyText"/>
      </w:pPr>
      <w:r w:rsidRPr="00070EA1">
        <w:t>Finally, I thank my family, who supported me with love and understanding. Without you, I could have never reached this current level of success. Thank you all for your unwavering support.</w:t>
      </w:r>
    </w:p>
    <w:p w14:paraId="7C75088D" w14:textId="77777777" w:rsidR="00515C76" w:rsidRPr="00070EA1" w:rsidRDefault="00515C76" w:rsidP="00515C76">
      <w:pPr>
        <w:pStyle w:val="BodyText"/>
      </w:pPr>
      <w:r w:rsidRPr="00070EA1">
        <w:br w:type="page"/>
      </w:r>
    </w:p>
    <w:p w14:paraId="30D5F891" w14:textId="77777777" w:rsidR="00515C76" w:rsidRPr="00070EA1" w:rsidRDefault="00515C76" w:rsidP="00515C76">
      <w:pPr>
        <w:pStyle w:val="Heading1"/>
      </w:pPr>
      <w:bookmarkStart w:id="149" w:name="_Toc67874799"/>
      <w:r w:rsidRPr="00070EA1">
        <w:lastRenderedPageBreak/>
        <w:t>ABSTRACT</w:t>
      </w:r>
      <w:bookmarkEnd w:id="149"/>
    </w:p>
    <w:p w14:paraId="1BADA985" w14:textId="77777777" w:rsidR="00515C76" w:rsidRPr="00070EA1" w:rsidRDefault="00515C76" w:rsidP="00515C76">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704D1ACC" w14:textId="77777777" w:rsidR="00515C76" w:rsidRPr="00070EA1" w:rsidRDefault="00515C76" w:rsidP="00515C76">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909E8E3" w14:textId="77777777" w:rsidR="00515C76" w:rsidRPr="00070EA1" w:rsidRDefault="00515C76" w:rsidP="00515C76">
      <w:pPr>
        <w:pStyle w:val="BodyText"/>
        <w:rPr>
          <w:iCs/>
        </w:rPr>
      </w:pPr>
      <w:r w:rsidRPr="00070EA1">
        <w:t xml:space="preserve">This research intends to build a predictive framework that can predict churn accurately and identify behaviour patterns that indicate customer churn. W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e shall perform extensive feature selection, processing and work with multiple hybrid models to </w:t>
      </w:r>
    </w:p>
    <w:p w14:paraId="6C383224" w14:textId="77777777" w:rsidR="00515C76" w:rsidRPr="00070EA1" w:rsidRDefault="00515C76" w:rsidP="00515C76">
      <w:pPr>
        <w:pStyle w:val="BodyText"/>
      </w:pPr>
    </w:p>
    <w:p w14:paraId="42E87B93" w14:textId="77777777" w:rsidR="00515C76" w:rsidRPr="00070EA1" w:rsidRDefault="00515C76" w:rsidP="00515C76">
      <w:pPr>
        <w:pStyle w:val="BodyText"/>
      </w:pPr>
      <w:r w:rsidRPr="00070EA1">
        <w:rPr>
          <w:b/>
          <w:i/>
        </w:rPr>
        <w:t>Keywords</w:t>
      </w:r>
      <w:r w:rsidRPr="00070EA1">
        <w:t>: Machine Learning, Churn, Telecom, Attrition, Classification, Data Science</w:t>
      </w:r>
    </w:p>
    <w:p w14:paraId="6BD990D7" w14:textId="77777777" w:rsidR="00515C76" w:rsidRPr="00070EA1" w:rsidRDefault="00515C76" w:rsidP="00515C76">
      <w:pPr>
        <w:rPr>
          <w:rFonts w:eastAsiaTheme="majorEastAsia"/>
          <w:color w:val="345A8A" w:themeColor="accent1" w:themeShade="B5"/>
          <w:sz w:val="32"/>
          <w:szCs w:val="32"/>
        </w:rPr>
      </w:pPr>
      <w:r w:rsidRPr="00070EA1">
        <w:br w:type="page"/>
      </w:r>
    </w:p>
    <w:p w14:paraId="14966B2A" w14:textId="77777777" w:rsidR="00515C76" w:rsidRPr="00070EA1" w:rsidRDefault="00515C76" w:rsidP="00515C76">
      <w:pPr>
        <w:pStyle w:val="Heading1"/>
      </w:pPr>
      <w:bookmarkStart w:id="150" w:name="_Toc67874800"/>
      <w:r w:rsidRPr="00070EA1">
        <w:lastRenderedPageBreak/>
        <w:t>LIST OF TABLES</w:t>
      </w:r>
      <w:bookmarkEnd w:id="150"/>
    </w:p>
    <w:p w14:paraId="6999E2D4" w14:textId="77777777" w:rsidR="00515C76" w:rsidRPr="00070EA1" w:rsidRDefault="00515C76" w:rsidP="00515C76">
      <w:pPr>
        <w:pStyle w:val="BodyText"/>
      </w:pPr>
      <w:r w:rsidRPr="00070EA1">
        <w:t>Table 2.7.1: Literature Review……………………………………………………………………30</w:t>
      </w:r>
    </w:p>
    <w:p w14:paraId="4F9FBE2D" w14:textId="77777777" w:rsidR="00515C76" w:rsidRPr="00070EA1" w:rsidRDefault="00515C76" w:rsidP="00515C76">
      <w:pPr>
        <w:pStyle w:val="Heading1"/>
      </w:pPr>
      <w:bookmarkStart w:id="151" w:name="_Toc67874801"/>
      <w:r w:rsidRPr="00070EA1">
        <w:t>LIST OF FIGURES</w:t>
      </w:r>
      <w:bookmarkEnd w:id="151"/>
    </w:p>
    <w:p w14:paraId="3E4F920C" w14:textId="77777777" w:rsidR="00515C76" w:rsidRPr="00070EA1" w:rsidRDefault="00515C76" w:rsidP="00515C76">
      <w:pPr>
        <w:pStyle w:val="BodyText"/>
      </w:pPr>
      <w:r w:rsidRPr="00070EA1">
        <w:t>Figure 1.2.1: Most significant challenges faced by the industry…………………………………..1</w:t>
      </w:r>
      <w:r>
        <w:t>1</w:t>
      </w:r>
    </w:p>
    <w:p w14:paraId="0DA2BE10" w14:textId="77777777" w:rsidR="00515C76" w:rsidRPr="00070EA1" w:rsidRDefault="00515C76" w:rsidP="00515C76">
      <w:pPr>
        <w:pStyle w:val="BodyText"/>
      </w:pPr>
      <w:r w:rsidRPr="00070EA1">
        <w:t>Figure 2.1: Model Building Process………………………………….…………………………...17</w:t>
      </w:r>
    </w:p>
    <w:p w14:paraId="37622E46" w14:textId="77777777" w:rsidR="00515C76" w:rsidRPr="00070EA1" w:rsidRDefault="00515C76" w:rsidP="00515C76">
      <w:pPr>
        <w:pStyle w:val="BodyText"/>
      </w:pPr>
      <w:r w:rsidRPr="00070EA1">
        <w:t>Figure 2.5.1: Visual Data Exploration…………………………………………………………….2</w:t>
      </w:r>
      <w:r>
        <w:t>3</w:t>
      </w:r>
    </w:p>
    <w:p w14:paraId="4C9611B0" w14:textId="77777777" w:rsidR="00515C76" w:rsidRPr="00070EA1" w:rsidRDefault="00515C76" w:rsidP="00515C76">
      <w:pPr>
        <w:pStyle w:val="BodyText"/>
        <w:jc w:val="left"/>
      </w:pPr>
      <w:r w:rsidRPr="00070EA1">
        <w:t>Figure 3.2.4.1: Distribution of Churn (Target variable)………………………………………….4</w:t>
      </w:r>
      <w:r>
        <w:t>0</w:t>
      </w:r>
    </w:p>
    <w:p w14:paraId="34317A1C" w14:textId="77777777" w:rsidR="00515C76" w:rsidRPr="00070EA1" w:rsidRDefault="00515C76" w:rsidP="00515C76">
      <w:pPr>
        <w:pStyle w:val="BodyText"/>
        <w:jc w:val="left"/>
      </w:pPr>
      <w:r w:rsidRPr="00070EA1">
        <w:t>Figure 3.2.4.2: Distribution of Contract………………………………………………………….4</w:t>
      </w:r>
      <w:r>
        <w:t>1</w:t>
      </w:r>
    </w:p>
    <w:p w14:paraId="69265099" w14:textId="77777777" w:rsidR="00515C76" w:rsidRPr="00070EA1" w:rsidRDefault="00515C76" w:rsidP="00515C76">
      <w:pPr>
        <w:pStyle w:val="BodyText"/>
        <w:jc w:val="left"/>
      </w:pPr>
      <w:r w:rsidRPr="00070EA1">
        <w:t>Figure 3.2.4.3: Distribution of Partner…………………………………………………………....4</w:t>
      </w:r>
      <w:r>
        <w:t>1</w:t>
      </w:r>
    </w:p>
    <w:p w14:paraId="7DEEE1E8" w14:textId="77777777" w:rsidR="00515C76" w:rsidRPr="00070EA1" w:rsidRDefault="00515C76" w:rsidP="00515C76">
      <w:pPr>
        <w:pStyle w:val="BodyText"/>
        <w:jc w:val="left"/>
      </w:pPr>
      <w:r w:rsidRPr="00070EA1">
        <w:t>Figure 3.2.4.4: Distribution of Gender…………………………………………………………...4</w:t>
      </w:r>
      <w:r>
        <w:t>1</w:t>
      </w:r>
    </w:p>
    <w:p w14:paraId="505D89CD" w14:textId="77777777" w:rsidR="00515C76" w:rsidRPr="00070EA1" w:rsidRDefault="00515C76" w:rsidP="00515C76">
      <w:pPr>
        <w:pStyle w:val="BodyText"/>
        <w:jc w:val="left"/>
      </w:pPr>
      <w:r w:rsidRPr="00070EA1">
        <w:t>Figure 3.2.4.5: Distribution of Monthly Charges……………………………………………..….4</w:t>
      </w:r>
      <w:r>
        <w:t>1</w:t>
      </w:r>
    </w:p>
    <w:p w14:paraId="2F7C5584" w14:textId="77777777" w:rsidR="00515C76" w:rsidRPr="00070EA1" w:rsidRDefault="00515C76" w:rsidP="00515C76">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t>2</w:t>
      </w:r>
    </w:p>
    <w:p w14:paraId="4FE96CD6" w14:textId="77777777" w:rsidR="00515C76" w:rsidRPr="00070EA1" w:rsidRDefault="00515C76" w:rsidP="00515C76">
      <w:pPr>
        <w:pStyle w:val="ImageFont"/>
        <w:jc w:val="left"/>
      </w:pPr>
      <w:r w:rsidRPr="00070EA1">
        <w:t>Figure 3.2.5.2: Distribution of Churn visualised using the package SweetViz…………………..4</w:t>
      </w:r>
      <w:r>
        <w:t>2</w:t>
      </w:r>
    </w:p>
    <w:p w14:paraId="49013D4F" w14:textId="77777777" w:rsidR="00515C76" w:rsidRPr="00070EA1" w:rsidRDefault="00515C76" w:rsidP="00515C76">
      <w:pPr>
        <w:pStyle w:val="ImageFont"/>
        <w:jc w:val="left"/>
      </w:pPr>
      <w:r w:rsidRPr="00070EA1">
        <w:t>Figure 3.2.5.3: Distribution of Monthly Charges based on churn…..………….………………...4</w:t>
      </w:r>
      <w:r>
        <w:t>3</w:t>
      </w:r>
    </w:p>
    <w:p w14:paraId="4F99EB4C" w14:textId="77777777" w:rsidR="00515C76" w:rsidRPr="00070EA1" w:rsidRDefault="00515C76" w:rsidP="00515C76">
      <w:pPr>
        <w:pStyle w:val="BodyText"/>
        <w:jc w:val="left"/>
      </w:pPr>
      <w:r w:rsidRPr="00070EA1">
        <w:t>Figure 3.2.7.1: Model Building Process ………….…………..…..……………………………...4</w:t>
      </w:r>
      <w:r>
        <w:t>5</w:t>
      </w:r>
    </w:p>
    <w:p w14:paraId="5EE49627" w14:textId="77777777" w:rsidR="00515C76" w:rsidRPr="00070EA1" w:rsidRDefault="00515C76" w:rsidP="00515C76">
      <w:pPr>
        <w:pStyle w:val="BodyText"/>
        <w:jc w:val="left"/>
      </w:pPr>
    </w:p>
    <w:p w14:paraId="02614451" w14:textId="77777777" w:rsidR="00515C76" w:rsidRPr="00070EA1" w:rsidRDefault="00515C76" w:rsidP="00515C76">
      <w:pPr>
        <w:pStyle w:val="BodyText"/>
        <w:jc w:val="left"/>
      </w:pPr>
    </w:p>
    <w:p w14:paraId="68868B59" w14:textId="77777777" w:rsidR="00515C76" w:rsidRPr="00070EA1" w:rsidRDefault="00515C76" w:rsidP="00515C76">
      <w:pPr>
        <w:pStyle w:val="ImageFont"/>
        <w:jc w:val="left"/>
      </w:pPr>
    </w:p>
    <w:p w14:paraId="0C9CD0D2" w14:textId="77777777" w:rsidR="00515C76" w:rsidRPr="00070EA1" w:rsidRDefault="00515C76" w:rsidP="00515C76">
      <w:pPr>
        <w:pStyle w:val="ImageFont"/>
        <w:jc w:val="left"/>
      </w:pPr>
    </w:p>
    <w:p w14:paraId="7703B997" w14:textId="77777777" w:rsidR="00515C76" w:rsidRPr="00070EA1" w:rsidRDefault="00515C76" w:rsidP="00515C76">
      <w:pPr>
        <w:pStyle w:val="Heading1"/>
      </w:pPr>
      <w:bookmarkStart w:id="152" w:name="_Toc67874802"/>
      <w:r w:rsidRPr="00070EA1">
        <w:lastRenderedPageBreak/>
        <w:t>LIST OF ABBREVIATIONS</w:t>
      </w:r>
      <w:bookmarkEnd w:id="152"/>
    </w:p>
    <w:tbl>
      <w:tblPr>
        <w:tblW w:w="5845" w:type="dxa"/>
        <w:tblLook w:val="04A0" w:firstRow="1" w:lastRow="0" w:firstColumn="1" w:lastColumn="0" w:noHBand="0" w:noVBand="1"/>
      </w:tblPr>
      <w:tblGrid>
        <w:gridCol w:w="1176"/>
        <w:gridCol w:w="4669"/>
      </w:tblGrid>
      <w:tr w:rsidR="00515C76" w:rsidRPr="00070EA1" w14:paraId="26DAD06C" w14:textId="77777777" w:rsidTr="002F6BE5">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3C3A0" w14:textId="77777777" w:rsidR="00515C76" w:rsidRPr="00070EA1" w:rsidRDefault="00515C76" w:rsidP="002F6BE5">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6A4AF02" w14:textId="77777777" w:rsidR="00515C76" w:rsidRPr="00070EA1" w:rsidRDefault="00515C76" w:rsidP="002F6BE5">
            <w:r w:rsidRPr="00070EA1">
              <w:t>Exploratory Data Analysis</w:t>
            </w:r>
          </w:p>
        </w:tc>
      </w:tr>
      <w:tr w:rsidR="00515C76" w:rsidRPr="00070EA1" w14:paraId="25DAB147"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37A79E8" w14:textId="77777777" w:rsidR="00515C76" w:rsidRPr="00070EA1" w:rsidRDefault="00515C76" w:rsidP="002F6BE5">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7CA3755F" w14:textId="77777777" w:rsidR="00515C76" w:rsidRPr="00070EA1" w:rsidRDefault="00515C76" w:rsidP="002F6BE5">
            <w:r w:rsidRPr="00070EA1">
              <w:t>Support Vector Machine</w:t>
            </w:r>
          </w:p>
        </w:tc>
      </w:tr>
      <w:tr w:rsidR="00515C76" w:rsidRPr="00070EA1" w14:paraId="34495068"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51CFBCB2" w14:textId="77777777" w:rsidR="00515C76" w:rsidRPr="00070EA1" w:rsidRDefault="00515C76" w:rsidP="002F6BE5">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2986D294" w14:textId="77777777" w:rsidR="00515C76" w:rsidRPr="00070EA1" w:rsidRDefault="00515C76" w:rsidP="002F6BE5">
            <w:r w:rsidRPr="00070EA1">
              <w:t>K Nearest Neighbour</w:t>
            </w:r>
          </w:p>
        </w:tc>
      </w:tr>
      <w:tr w:rsidR="00515C76" w:rsidRPr="00070EA1" w14:paraId="7558E875"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7B9E7B0C" w14:textId="77777777" w:rsidR="00515C76" w:rsidRPr="00070EA1" w:rsidRDefault="00515C76" w:rsidP="002F6BE5">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9E37053" w14:textId="77777777" w:rsidR="00515C76" w:rsidRPr="00070EA1" w:rsidRDefault="00515C76" w:rsidP="002F6BE5">
            <w:r w:rsidRPr="00070EA1">
              <w:t>Area under ROC Curve</w:t>
            </w:r>
          </w:p>
        </w:tc>
      </w:tr>
      <w:tr w:rsidR="00515C76" w:rsidRPr="00070EA1" w14:paraId="14D13E31"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EDAB534" w14:textId="77777777" w:rsidR="00515C76" w:rsidRPr="00070EA1" w:rsidRDefault="00515C76" w:rsidP="002F6BE5">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76690E3" w14:textId="77777777" w:rsidR="00515C76" w:rsidRPr="00070EA1" w:rsidRDefault="00515C76" w:rsidP="002F6BE5">
            <w:r w:rsidRPr="00070EA1">
              <w:t>Receiver Operating Characteristics</w:t>
            </w:r>
          </w:p>
        </w:tc>
      </w:tr>
      <w:tr w:rsidR="00515C76" w:rsidRPr="00070EA1" w14:paraId="37EC7E1C"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A4B9C97" w14:textId="77777777" w:rsidR="00515C76" w:rsidRPr="00070EA1" w:rsidRDefault="00515C76" w:rsidP="002F6BE5">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1C32EF1" w14:textId="77777777" w:rsidR="00515C76" w:rsidRPr="00070EA1" w:rsidRDefault="00515C76" w:rsidP="002F6BE5">
            <w:r w:rsidRPr="00070EA1">
              <w:t>Synthetic Minority Oversampling Technique</w:t>
            </w:r>
          </w:p>
        </w:tc>
      </w:tr>
      <w:tr w:rsidR="00515C76" w:rsidRPr="00070EA1" w14:paraId="510786E7"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6AED89C" w14:textId="77777777" w:rsidR="00515C76" w:rsidRPr="00070EA1" w:rsidRDefault="00515C76" w:rsidP="002F6BE5">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7CB89A61" w14:textId="77777777" w:rsidR="00515C76" w:rsidRPr="00070EA1" w:rsidRDefault="00515C76" w:rsidP="002F6BE5">
            <w:r w:rsidRPr="00070EA1">
              <w:t>Extreme Gradient Boosting</w:t>
            </w:r>
          </w:p>
        </w:tc>
      </w:tr>
      <w:tr w:rsidR="00515C76" w:rsidRPr="00070EA1" w14:paraId="4681DBD5"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8CF3BF0" w14:textId="77777777" w:rsidR="00515C76" w:rsidRPr="00070EA1" w:rsidRDefault="00515C76" w:rsidP="002F6BE5">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13B2EDF" w14:textId="77777777" w:rsidR="00515C76" w:rsidRPr="00070EA1" w:rsidRDefault="00515C76" w:rsidP="002F6BE5">
            <w:r w:rsidRPr="00070EA1">
              <w:t>Gravitational Search Algorithm</w:t>
            </w:r>
          </w:p>
        </w:tc>
      </w:tr>
      <w:tr w:rsidR="00515C76" w:rsidRPr="00070EA1" w14:paraId="66F5BDFC"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EDB4468" w14:textId="77777777" w:rsidR="00515C76" w:rsidRPr="00070EA1" w:rsidRDefault="00515C76" w:rsidP="002F6BE5">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3CDC354E" w14:textId="77777777" w:rsidR="00515C76" w:rsidRPr="00070EA1" w:rsidRDefault="00515C76" w:rsidP="002F6BE5">
            <w:r w:rsidRPr="00070EA1">
              <w:t xml:space="preserve">Projection Pursuit Random Forest </w:t>
            </w:r>
          </w:p>
        </w:tc>
      </w:tr>
      <w:tr w:rsidR="00515C76" w:rsidRPr="00070EA1" w14:paraId="2D5537DE"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C8665C7" w14:textId="77777777" w:rsidR="00515C76" w:rsidRPr="00070EA1" w:rsidRDefault="00515C76" w:rsidP="002F6BE5">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4AFB7F73" w14:textId="77777777" w:rsidR="00515C76" w:rsidRPr="00070EA1" w:rsidRDefault="00515C76" w:rsidP="002F6BE5">
            <w:r w:rsidRPr="00070EA1">
              <w:t>Linear Discriminant Analysis</w:t>
            </w:r>
          </w:p>
        </w:tc>
      </w:tr>
      <w:tr w:rsidR="00515C76" w:rsidRPr="00070EA1" w14:paraId="3E51A4A9"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94D185D" w14:textId="77777777" w:rsidR="00515C76" w:rsidRPr="00070EA1" w:rsidRDefault="00515C76" w:rsidP="002F6BE5">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5DAC8405" w14:textId="77777777" w:rsidR="00515C76" w:rsidRPr="00070EA1" w:rsidRDefault="00515C76" w:rsidP="002F6BE5">
            <w:r w:rsidRPr="00070EA1">
              <w:t>Customer Relationship Management</w:t>
            </w:r>
          </w:p>
        </w:tc>
      </w:tr>
      <w:tr w:rsidR="00515C76" w:rsidRPr="00070EA1" w14:paraId="5A6C6E21" w14:textId="77777777" w:rsidTr="002F6B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5D26B000" w14:textId="77777777" w:rsidR="00515C76" w:rsidRPr="00070EA1" w:rsidRDefault="00515C76" w:rsidP="002F6BE5">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303ACA37" w14:textId="77777777" w:rsidR="00515C76" w:rsidRPr="00070EA1" w:rsidRDefault="00515C76" w:rsidP="002F6BE5">
            <w:r w:rsidRPr="00070EA1">
              <w:t>Adaptive Boosting</w:t>
            </w:r>
          </w:p>
        </w:tc>
      </w:tr>
    </w:tbl>
    <w:p w14:paraId="0CC9D324"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5B5B5D0" w14:textId="77777777" w:rsidR="00515C76" w:rsidRPr="00070EA1" w:rsidRDefault="00515C76" w:rsidP="00515C76">
      <w:pPr>
        <w:pStyle w:val="Heading1"/>
      </w:pPr>
      <w:bookmarkStart w:id="153" w:name="_Toc67874803"/>
      <w:r w:rsidRPr="00070EA1">
        <w:lastRenderedPageBreak/>
        <w:t>CHAPTER 1: INTRODUCTION</w:t>
      </w:r>
      <w:bookmarkEnd w:id="153"/>
    </w:p>
    <w:p w14:paraId="170CCD13" w14:textId="77777777" w:rsidR="00515C76" w:rsidRPr="00070EA1" w:rsidRDefault="00515C76" w:rsidP="00515C76">
      <w:pPr>
        <w:rPr>
          <w:rFonts w:eastAsiaTheme="majorEastAsia"/>
          <w:b/>
          <w:bCs/>
          <w:color w:val="4F81BD" w:themeColor="accent1"/>
          <w:sz w:val="32"/>
          <w:szCs w:val="32"/>
        </w:rPr>
      </w:pPr>
      <w:r w:rsidRPr="00070EA1">
        <w:t>With the increase in the number of options consumers have in the Digital Age, for a company to be successful, it is vital to keep costs low and profits high. One of the most effective ways to do this is to retain the existing customer base and focus the remaining budget on acquiring new customers.</w:t>
      </w:r>
    </w:p>
    <w:p w14:paraId="61240394" w14:textId="77777777" w:rsidR="00515C76" w:rsidRPr="00070EA1" w:rsidRDefault="00515C76" w:rsidP="00515C76">
      <w:pPr>
        <w:pStyle w:val="Heading2"/>
      </w:pPr>
      <w:bookmarkStart w:id="154" w:name="_Toc67874804"/>
      <w:r w:rsidRPr="00070EA1">
        <w:t>1.1 Background of the Study</w:t>
      </w:r>
      <w:bookmarkEnd w:id="154"/>
    </w:p>
    <w:p w14:paraId="3DAA2F04" w14:textId="77777777" w:rsidR="00515C76" w:rsidRPr="00070EA1" w:rsidRDefault="00515C76" w:rsidP="00515C76">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acquiring new customers. The retention of the existing customer base in a focused and systemic manner is to be done, or its bottom line can be affected. A targeted way to approach the end goal of customer retention is to flag customers that have a high probability of churn. Based on customer behaviour and attributes, if we can flag the customers that are likely to churn, we can run targeted campaigns to retain customers </w:t>
      </w:r>
      <w:r w:rsidRPr="00070EA1">
        <w:fldChar w:fldCharType="begin" w:fldLock="1"/>
      </w:r>
      <w:r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Pr="00070EA1">
        <w:fldChar w:fldCharType="separate"/>
      </w:r>
      <w:r w:rsidRPr="00070EA1">
        <w:t>(Jain et al., 2021)</w:t>
      </w:r>
      <w:r w:rsidRPr="00070EA1">
        <w:fldChar w:fldCharType="end"/>
      </w:r>
      <w:r w:rsidRPr="00070EA1">
        <w:t xml:space="preserve">. </w:t>
      </w:r>
      <w:r w:rsidRPr="00070EA1">
        <w:tab/>
      </w:r>
    </w:p>
    <w:p w14:paraId="44DA75A8" w14:textId="77777777" w:rsidR="00515C76" w:rsidRPr="00070EA1" w:rsidRDefault="00515C76" w:rsidP="00515C76">
      <w:pPr>
        <w:pStyle w:val="Heading3"/>
      </w:pPr>
      <w:bookmarkStart w:id="155" w:name="_Toc67874805"/>
      <w:r w:rsidRPr="00070EA1">
        <w:t>1.1.1 Churn Analysis in the Telecom Industry</w:t>
      </w:r>
      <w:bookmarkEnd w:id="155"/>
    </w:p>
    <w:p w14:paraId="0BE099A2" w14:textId="77777777" w:rsidR="00515C76" w:rsidRPr="00070EA1" w:rsidRDefault="00515C76" w:rsidP="00515C76">
      <w:r w:rsidRPr="00070EA1">
        <w:t xml:space="preserve">The ability to retain customers showcases the company's ability to run the business. With the digital age, where everything is online, any business needs to understand customer behaviour and mentality virtuall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t>Churn can occur due to various reasons and can be broadly classified into the voluntary and involuntary churn.</w:t>
      </w:r>
      <w:r w:rsidRPr="00070EA1">
        <w:br w:type="page"/>
      </w:r>
    </w:p>
    <w:p w14:paraId="42728909" w14:textId="77777777" w:rsidR="00515C76" w:rsidRPr="00070EA1" w:rsidRDefault="00515C76" w:rsidP="00515C76">
      <w:r w:rsidRPr="00070EA1">
        <w:lastRenderedPageBreak/>
        <w:t xml:space="preserve">In this post-pandemic age, where virtual presence via calls and the internet is the top priority, customers are trying to reduce their monthly expenditure month to month. Competitors are employing low prices or value-add services to get consumers to switch telecom operators. After acquiring a significant customer base, the companies monetise their customer base and profit in the long-term </w:t>
      </w:r>
      <w:r w:rsidRPr="00070EA1">
        <w:fldChar w:fldCharType="begin" w:fldLock="1"/>
      </w:r>
      <w:r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Pr="00070EA1">
        <w:fldChar w:fldCharType="separate"/>
      </w:r>
      <w:r w:rsidRPr="00070EA1">
        <w:t>(Jain et al., 2021)</w:t>
      </w:r>
      <w:r w:rsidRPr="00070EA1">
        <w:fldChar w:fldCharType="end"/>
      </w:r>
      <w:r w:rsidRPr="00070EA1">
        <w:t>. The companies that identify the segment of customers that are likely to leave and run targeted campaigns to showcase more value in their current offerings at a minimal budget are the ones that will be successful in the long run.</w:t>
      </w:r>
      <w:r w:rsidRPr="00070EA1">
        <w:rPr>
          <w:b/>
          <w:bCs/>
          <w:sz w:val="32"/>
          <w:szCs w:val="32"/>
        </w:rPr>
        <w:t xml:space="preserve"> </w:t>
      </w:r>
    </w:p>
    <w:p w14:paraId="3EFFE60D" w14:textId="77777777" w:rsidR="00515C76" w:rsidRPr="00070EA1" w:rsidRDefault="00515C76" w:rsidP="00515C76">
      <w:pPr>
        <w:pStyle w:val="Heading3"/>
      </w:pPr>
      <w:bookmarkStart w:id="156" w:name="_Toc67874806"/>
      <w:r w:rsidRPr="00070EA1">
        <w:t>1.1.2 Flagging customers and retention policies</w:t>
      </w:r>
      <w:bookmarkEnd w:id="156"/>
    </w:p>
    <w:p w14:paraId="7A295B02" w14:textId="77777777" w:rsidR="00515C76" w:rsidRPr="00070EA1" w:rsidRDefault="00515C76" w:rsidP="00515C76">
      <w:r w:rsidRPr="00070EA1">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Customer churn can be due to the non-satisfaction of current services, better offerings from other service providers, new industry trends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se customer lifetime value by increasing the associated tenure. For telecom companies to reduce churn, it is vital to analyse and predict key performance indicators to identify high-risk customers, estimated time to attrite and likelihood to churn. </w:t>
      </w:r>
    </w:p>
    <w:p w14:paraId="1F955736" w14:textId="77777777" w:rsidR="00515C76" w:rsidRPr="00070EA1" w:rsidRDefault="00515C76" w:rsidP="00515C76">
      <w:r w:rsidRPr="00070EA1">
        <w:t xml:space="preserve">The learnings from multiple such experiments have been introduced as deployable machine learning algorithms that have been iterated and refined based on the evolving need to flag prone patrons more accurately. The choice of the techniques to utilise will depend on the model's performance on the selected dataset, be it meta-heuristic, data mining, machine learning or even deep-learning techniques. In the customer's behaviour patterns, there is likely to be a few significant indicators as to why the customer is willing to take the active step of moving across service providers. We shall identify the attributes that can indicate if a customer is likely to churn in our methodology through this research. Identifying the right attributes from the model will improve interpretability and help the customer relationship management move from a reactive to a proactive approach to increase </w:t>
      </w:r>
      <w:r>
        <w:t>customer retention rate</w:t>
      </w:r>
      <w:r w:rsidRPr="00070EA1">
        <w:t>.</w:t>
      </w:r>
    </w:p>
    <w:p w14:paraId="3F3F7348" w14:textId="77777777" w:rsidR="00515C76" w:rsidRPr="00070EA1" w:rsidRDefault="00515C76" w:rsidP="00515C76">
      <w:pPr>
        <w:pStyle w:val="BodyText"/>
      </w:pPr>
    </w:p>
    <w:p w14:paraId="003661A2" w14:textId="77777777" w:rsidR="00515C76" w:rsidRPr="00070EA1" w:rsidRDefault="00515C76" w:rsidP="00515C76">
      <w:pPr>
        <w:pStyle w:val="Heading2"/>
      </w:pPr>
      <w:bookmarkStart w:id="157" w:name="_Toc67874807"/>
      <w:r w:rsidRPr="00070EA1">
        <w:lastRenderedPageBreak/>
        <w:t>1.2 Struggles of the Telecom Industry</w:t>
      </w:r>
      <w:bookmarkEnd w:id="157"/>
    </w:p>
    <w:p w14:paraId="414C3A79" w14:textId="77777777" w:rsidR="00515C76" w:rsidRPr="00070EA1" w:rsidRDefault="00515C76" w:rsidP="00515C76">
      <w:pPr>
        <w:pStyle w:val="BodyText"/>
      </w:pPr>
      <w:r w:rsidRPr="00070EA1">
        <w:t xml:space="preserve">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 follow the traditional cycle of setting up networks, building cross-channel presence, and offering revamped plans. The losses, as seen by the industry, highlights the fundamental flaw in the approach. A study by Capgemini showed that most companies showed a Net Promoter Score between zero and negative </w:t>
      </w:r>
      <w:r w:rsidRPr="00070EA1">
        <w:fldChar w:fldCharType="begin" w:fldLock="1"/>
      </w:r>
      <w:r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Pr="00070EA1">
        <w:fldChar w:fldCharType="separate"/>
      </w:r>
      <w:r w:rsidRPr="00070EA1">
        <w:t>(Why is the telecom industry struggling with product success?, 2021)</w:t>
      </w:r>
      <w:r w:rsidRPr="00070EA1">
        <w:fldChar w:fldCharType="end"/>
      </w:r>
      <w:r w:rsidRPr="00070EA1">
        <w:t>. The telecom industry is rife with disruption in all areas. The pandemic has changed how everyday communication supplements and enhances discussion between customers and brands.</w:t>
      </w:r>
    </w:p>
    <w:p w14:paraId="246C1DC2" w14:textId="77777777" w:rsidR="00515C76" w:rsidRPr="00070EA1" w:rsidRDefault="00515C76" w:rsidP="00515C76">
      <w:pPr>
        <w:pStyle w:val="ImageFont"/>
      </w:pPr>
      <w:r w:rsidRPr="00070EA1">
        <w:drawing>
          <wp:inline distT="0" distB="0" distL="0" distR="0" wp14:anchorId="2C69D8FD" wp14:editId="73B63E85">
            <wp:extent cx="5656692" cy="3045125"/>
            <wp:effectExtent l="0" t="0" r="127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96962" cy="3066803"/>
                    </a:xfrm>
                    <a:prstGeom prst="rect">
                      <a:avLst/>
                    </a:prstGeom>
                  </pic:spPr>
                </pic:pic>
              </a:graphicData>
            </a:graphic>
          </wp:inline>
        </w:drawing>
      </w:r>
      <w:r w:rsidRPr="00070EA1">
        <w:br/>
        <w:t xml:space="preserve">Fig 1.2.1: Most significant challenges faced by the industry </w:t>
      </w:r>
      <w:r w:rsidRPr="00070EA1">
        <w:br/>
      </w:r>
      <w:r w:rsidRPr="00070EA1">
        <w:fldChar w:fldCharType="begin" w:fldLock="1"/>
      </w:r>
      <w:r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Pr="00070EA1">
        <w:fldChar w:fldCharType="separate"/>
      </w:r>
      <w:r w:rsidRPr="00070EA1">
        <w:t>(Digital transformation for 2020 and beyond eight telco considerations, 2021)</w:t>
      </w:r>
      <w:r w:rsidRPr="00070EA1">
        <w:fldChar w:fldCharType="end"/>
      </w:r>
    </w:p>
    <w:p w14:paraId="62BE6F9F" w14:textId="77777777" w:rsidR="00515C76" w:rsidRPr="00070EA1" w:rsidRDefault="00515C76" w:rsidP="00515C76">
      <w:pPr>
        <w:pStyle w:val="ImageFont"/>
        <w:jc w:val="both"/>
      </w:pPr>
      <w:r w:rsidRPr="00070EA1">
        <w:t>Disruptive competition is the primary reason why telecom operators are struggling globally. Customer attrition is the main reason we should track at-risk customers that may churn and target programs to retain them. This targeted effort will help retain customers and ultimately increase the telecom company's profits by employing churn prediction strategies.</w:t>
      </w:r>
      <w:r w:rsidRPr="00070EA1">
        <w:br w:type="page"/>
      </w:r>
    </w:p>
    <w:p w14:paraId="3ECCFFED" w14:textId="77777777" w:rsidR="00515C76" w:rsidRPr="00070EA1" w:rsidRDefault="00515C76" w:rsidP="00515C76">
      <w:pPr>
        <w:pStyle w:val="Heading2"/>
      </w:pPr>
      <w:bookmarkStart w:id="158" w:name="_Toc67874808"/>
      <w:r w:rsidRPr="00070EA1">
        <w:lastRenderedPageBreak/>
        <w:t>1.3 Problem Statement</w:t>
      </w:r>
      <w:bookmarkEnd w:id="158"/>
    </w:p>
    <w:p w14:paraId="598306C8" w14:textId="77777777" w:rsidR="00515C76" w:rsidRPr="00070EA1" w:rsidRDefault="00515C76" w:rsidP="00515C76">
      <w:pPr>
        <w:pStyle w:val="BodyText"/>
      </w:pPr>
      <w:r w:rsidRPr="00070EA1">
        <w:t>The reduction of attrition of customers from a company is vital to a company's bottom line. To maintain a good market share in the competitive telecom industry, understand and tackle the root cause of why a customer might shift their service provider. This research will help telecom companies leverage their existing consumer database to predict and actively target campaigns to customers likely to churn. The machine learning methodology employed can be personalised to the use-case based on the operator. When a suitable set of machine learning algorithms run on a newer dataset, we can monitor the model's evaluation metrics, and high-risk customers can be appropriately targeted.</w:t>
      </w:r>
    </w:p>
    <w:p w14:paraId="12A7FEC6" w14:textId="77777777" w:rsidR="00515C76" w:rsidRPr="00070EA1" w:rsidRDefault="00515C76" w:rsidP="00515C76">
      <w:pPr>
        <w:pStyle w:val="BodyText"/>
      </w:pPr>
      <w:r w:rsidRPr="00070EA1">
        <w:t>The recommended model's primary users will be telecom conglomerates that wish to reduce customer attrition and improve their profitability in the market. We will be able to predict customers that will churn accurately. This needs to be done, keeping in mind overhead costs. The set cadence and the hardware resources used for the same will be optimised to keep overhead costs nominal.</w:t>
      </w:r>
    </w:p>
    <w:p w14:paraId="51E5BCC8" w14:textId="77777777" w:rsidR="00515C76" w:rsidRPr="00070EA1" w:rsidRDefault="00515C76" w:rsidP="00515C76">
      <w:pPr>
        <w:pStyle w:val="Heading2"/>
      </w:pPr>
      <w:bookmarkStart w:id="159" w:name="_Toc67874809"/>
      <w:r w:rsidRPr="00070EA1">
        <w:t>1.4 Aim and Objectives</w:t>
      </w:r>
      <w:bookmarkEnd w:id="159"/>
    </w:p>
    <w:p w14:paraId="7588301A" w14:textId="77777777" w:rsidR="00515C76" w:rsidRPr="00070EA1" w:rsidRDefault="00515C76" w:rsidP="00515C76">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04AA416C" w14:textId="77777777" w:rsidR="00515C76" w:rsidRPr="00070EA1" w:rsidRDefault="00515C76" w:rsidP="00515C76">
      <w:pPr>
        <w:pStyle w:val="BodyText"/>
      </w:pPr>
      <w:r w:rsidRPr="00070EA1">
        <w:t>The objectives of the research are based on the above aim and are as follows:</w:t>
      </w:r>
    </w:p>
    <w:p w14:paraId="129C75F9" w14:textId="77777777" w:rsidR="00515C76" w:rsidRPr="00070EA1" w:rsidRDefault="00515C76" w:rsidP="00515C76">
      <w:pPr>
        <w:pStyle w:val="BodyText"/>
        <w:numPr>
          <w:ilvl w:val="0"/>
          <w:numId w:val="13"/>
        </w:numPr>
      </w:pPr>
      <w:r w:rsidRPr="00070EA1">
        <w:t>To analyse the relationship and visualise patterns of customer behaviour to indicate to the telecom company if a customer is going to churn</w:t>
      </w:r>
    </w:p>
    <w:p w14:paraId="17668B9B" w14:textId="77777777" w:rsidR="00515C76" w:rsidRPr="00070EA1" w:rsidRDefault="00515C76" w:rsidP="00515C76">
      <w:pPr>
        <w:pStyle w:val="BodyText"/>
        <w:numPr>
          <w:ilvl w:val="0"/>
          <w:numId w:val="13"/>
        </w:numPr>
      </w:pPr>
      <w:r w:rsidRPr="00070EA1">
        <w:t>To suggest suitable feature engineering steps to extract the most value from the data, including picking the most significant features</w:t>
      </w:r>
    </w:p>
    <w:p w14:paraId="54066AFC" w14:textId="77777777" w:rsidR="00515C76" w:rsidRPr="00070EA1" w:rsidRDefault="00515C76" w:rsidP="00515C76">
      <w:pPr>
        <w:pStyle w:val="BodyText"/>
        <w:numPr>
          <w:ilvl w:val="0"/>
          <w:numId w:val="13"/>
        </w:numPr>
      </w:pPr>
      <w:r w:rsidRPr="00070EA1">
        <w:t>To find appropriate balancing techniques to enhance the model performance on the dataset</w:t>
      </w:r>
    </w:p>
    <w:p w14:paraId="15432FCC" w14:textId="77777777" w:rsidR="00515C76" w:rsidRPr="00070EA1" w:rsidRDefault="00515C76" w:rsidP="00515C76">
      <w:pPr>
        <w:pStyle w:val="BodyText"/>
        <w:numPr>
          <w:ilvl w:val="0"/>
          <w:numId w:val="13"/>
        </w:numPr>
      </w:pPr>
      <w:r w:rsidRPr="00070EA1">
        <w:lastRenderedPageBreak/>
        <w:t>To compare the classification or predictive models to identify the most accurate model to determine the customers that will churn</w:t>
      </w:r>
    </w:p>
    <w:p w14:paraId="4D8D6E50" w14:textId="77777777" w:rsidR="00515C76" w:rsidRPr="00070EA1" w:rsidRDefault="00515C76" w:rsidP="00515C76">
      <w:pPr>
        <w:pStyle w:val="BodyText"/>
        <w:numPr>
          <w:ilvl w:val="0"/>
          <w:numId w:val="13"/>
        </w:numPr>
      </w:pPr>
      <w:r w:rsidRPr="00070EA1">
        <w:t>To understand the factors and behaviour of consumers that leads to customer attrition in the telecom industry</w:t>
      </w:r>
    </w:p>
    <w:p w14:paraId="45CDDEA9" w14:textId="77777777" w:rsidR="00515C76" w:rsidRPr="00070EA1" w:rsidRDefault="00515C76" w:rsidP="00515C76">
      <w:pPr>
        <w:pStyle w:val="BodyText"/>
        <w:numPr>
          <w:ilvl w:val="0"/>
          <w:numId w:val="13"/>
        </w:numPr>
      </w:pPr>
      <w:r w:rsidRPr="00070EA1">
        <w:t>To evaluate the performance of the models to identify the appropriate models</w:t>
      </w:r>
      <w:r w:rsidRPr="00070EA1">
        <w:tab/>
      </w:r>
    </w:p>
    <w:p w14:paraId="05E3CCF2" w14:textId="77777777" w:rsidR="00515C76" w:rsidRPr="00070EA1" w:rsidRDefault="00515C76" w:rsidP="00515C76">
      <w:pPr>
        <w:pStyle w:val="Heading2"/>
      </w:pPr>
      <w:bookmarkStart w:id="160" w:name="_Toc67874810"/>
      <w:r w:rsidRPr="00070EA1">
        <w:t>1.5 Research Questions</w:t>
      </w:r>
      <w:bookmarkEnd w:id="160"/>
    </w:p>
    <w:p w14:paraId="0F3A0156" w14:textId="77777777" w:rsidR="00515C76" w:rsidRPr="00070EA1" w:rsidRDefault="00515C76" w:rsidP="00515C76">
      <w:pPr>
        <w:pStyle w:val="BodyText"/>
      </w:pPr>
      <w:r w:rsidRPr="00070EA1">
        <w:t>The following research questions have been formulated based on the literature review done so far in the field of customer churn:</w:t>
      </w:r>
    </w:p>
    <w:p w14:paraId="3F51F42B" w14:textId="77777777" w:rsidR="00515C76" w:rsidRPr="00070EA1" w:rsidRDefault="00515C76" w:rsidP="00515C76">
      <w:pPr>
        <w:pStyle w:val="BodyText"/>
        <w:numPr>
          <w:ilvl w:val="0"/>
          <w:numId w:val="27"/>
        </w:numPr>
      </w:pPr>
      <w:r w:rsidRPr="00070EA1">
        <w:t>Is there a clear conclusion regarding the best overall modelling approach, be it classical machine learning or more complicated algorithms?</w:t>
      </w:r>
    </w:p>
    <w:p w14:paraId="4610EABD" w14:textId="77777777" w:rsidR="00515C76" w:rsidRPr="00070EA1" w:rsidRDefault="00515C76" w:rsidP="00515C76">
      <w:pPr>
        <w:pStyle w:val="BodyText"/>
        <w:numPr>
          <w:ilvl w:val="0"/>
          <w:numId w:val="27"/>
        </w:numPr>
      </w:pPr>
      <w:r w:rsidRPr="00070EA1">
        <w:t>Does the presence of multicollinearity, outliers, or missing values in the training data impact customer churn prediction accuracy?</w:t>
      </w:r>
    </w:p>
    <w:p w14:paraId="120A3BB1" w14:textId="77777777" w:rsidR="00515C76" w:rsidRPr="00070EA1" w:rsidRDefault="00515C76" w:rsidP="00515C76">
      <w:pPr>
        <w:pStyle w:val="BodyText"/>
        <w:numPr>
          <w:ilvl w:val="0"/>
          <w:numId w:val="27"/>
        </w:numPr>
      </w:pPr>
      <w:r w:rsidRPr="00070EA1">
        <w:t>Do techniques such as hyperparameter tuning result in significantly better models?</w:t>
      </w:r>
    </w:p>
    <w:p w14:paraId="2DA09F69" w14:textId="77777777" w:rsidR="00515C76" w:rsidRPr="00070EA1" w:rsidRDefault="00515C76" w:rsidP="00515C76">
      <w:pPr>
        <w:pStyle w:val="BodyText"/>
        <w:numPr>
          <w:ilvl w:val="0"/>
          <w:numId w:val="27"/>
        </w:numPr>
      </w:pPr>
      <w:r w:rsidRPr="00070EA1">
        <w:t>Can we suggest balancing techniques for increasing the accuracy of the model?</w:t>
      </w:r>
    </w:p>
    <w:p w14:paraId="06105C22" w14:textId="77777777" w:rsidR="00515C76" w:rsidRPr="00070EA1" w:rsidRDefault="00515C76" w:rsidP="00515C76">
      <w:pPr>
        <w:pStyle w:val="BodyText"/>
        <w:numPr>
          <w:ilvl w:val="0"/>
          <w:numId w:val="27"/>
        </w:numPr>
      </w:pPr>
      <w:r w:rsidRPr="00070EA1">
        <w:t xml:space="preserve">Can we trust the results obtained from interpretable models? </w:t>
      </w:r>
    </w:p>
    <w:p w14:paraId="3CAB47CA" w14:textId="77777777" w:rsidR="00515C76" w:rsidRPr="00070EA1" w:rsidRDefault="00515C76" w:rsidP="00515C76">
      <w:pPr>
        <w:pStyle w:val="BodyText"/>
        <w:numPr>
          <w:ilvl w:val="0"/>
          <w:numId w:val="27"/>
        </w:numPr>
      </w:pPr>
      <w:r w:rsidRPr="00070EA1">
        <w:t>Do statistically significant features mean that the business can take actionable insights directly?</w:t>
      </w:r>
    </w:p>
    <w:p w14:paraId="11EDD625"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6 Scope of the Study</w:t>
      </w:r>
    </w:p>
    <w:p w14:paraId="6C3D0109" w14:textId="77777777" w:rsidR="00515C76" w:rsidRPr="00070EA1" w:rsidRDefault="00515C76" w:rsidP="00515C76">
      <w:pPr>
        <w:pStyle w:val="BodyText"/>
      </w:pPr>
      <w:r w:rsidRPr="00070EA1">
        <w:t>Due to the limitation of the time frame in this research, the scope of the study will be limited to the below points:</w:t>
      </w:r>
      <w:r w:rsidRPr="00070EA1">
        <w:tab/>
      </w:r>
    </w:p>
    <w:p w14:paraId="7B5DADED" w14:textId="77777777" w:rsidR="00515C76" w:rsidRPr="00070EA1" w:rsidRDefault="00515C76" w:rsidP="00515C76">
      <w:pPr>
        <w:pStyle w:val="BodyText"/>
        <w:numPr>
          <w:ilvl w:val="0"/>
          <w:numId w:val="24"/>
        </w:numPr>
      </w:pPr>
      <w:r w:rsidRPr="00070EA1">
        <w:t>The data for the study has directly been obtained from the authorised source, and data validation will not be part of this research</w:t>
      </w:r>
    </w:p>
    <w:p w14:paraId="53E66072" w14:textId="77777777" w:rsidR="00515C76" w:rsidRPr="00070EA1" w:rsidRDefault="00515C76" w:rsidP="00515C76">
      <w:pPr>
        <w:pStyle w:val="BodyText"/>
        <w:numPr>
          <w:ilvl w:val="0"/>
          <w:numId w:val="2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480EDF4A" w14:textId="77777777" w:rsidR="00515C76" w:rsidRPr="00070EA1" w:rsidRDefault="00515C76" w:rsidP="00515C76">
      <w:pPr>
        <w:pStyle w:val="BodyText"/>
        <w:numPr>
          <w:ilvl w:val="0"/>
          <w:numId w:val="24"/>
        </w:numPr>
      </w:pPr>
      <w:r w:rsidRPr="00070EA1">
        <w:t>The study will limit the use of classification algorithms such as logistic regression, decision tree, K-nearest Neighbour as a part of interpretable models, whereas random forest, support vector machine, gradient boosting, and XGBoost will be leveraged as black-box models for this study</w:t>
      </w:r>
    </w:p>
    <w:p w14:paraId="7D98E69B" w14:textId="77777777" w:rsidR="00515C76" w:rsidRPr="00070EA1" w:rsidRDefault="00515C76" w:rsidP="00515C76">
      <w:pPr>
        <w:pStyle w:val="BodyText"/>
        <w:numPr>
          <w:ilvl w:val="0"/>
          <w:numId w:val="24"/>
        </w:numPr>
      </w:pPr>
      <w:r w:rsidRPr="00070EA1">
        <w:t>We will focus on interpretable models. If time permits, we will attempt to use other models to perform customer attrition analysis</w:t>
      </w:r>
    </w:p>
    <w:p w14:paraId="6DD3C882" w14:textId="77777777" w:rsidR="00515C76" w:rsidRPr="00070EA1" w:rsidRDefault="00515C76" w:rsidP="00515C76">
      <w:pPr>
        <w:pStyle w:val="Heading2"/>
      </w:pPr>
      <w:bookmarkStart w:id="161" w:name="_Toc67874811"/>
      <w:r w:rsidRPr="00070EA1">
        <w:t>1.7 Significance of the Study</w:t>
      </w:r>
      <w:bookmarkEnd w:id="161"/>
    </w:p>
    <w:p w14:paraId="70C01B55" w14:textId="77777777" w:rsidR="00515C76" w:rsidRPr="00070EA1" w:rsidRDefault="00515C76" w:rsidP="00515C76">
      <w:pPr>
        <w:pStyle w:val="BodyText"/>
      </w:pPr>
      <w:r w:rsidRPr="00070EA1">
        <w:t>The research contributes to explain and interpret various predictive models to support decision-making and increase the company's bottom line by flagging customers that are going to churn. This will help the telecom company allocate the optimal budget and effort directed at customers that are likely to churn by running targeted campaigns. The sales team will be able to offer value add-ons to high-risk and high-value customers. This can help the company recognise its customers' pain points and ultimately help in fundamental policy changes that can increase the overall profit. With the recent struggles of the telecom companies becoming dire where the top companies are wiping out or acquiring the competition, telecom operators have to maintain a solid customer base to remain steadfast in this fiercely competitive environment.</w:t>
      </w:r>
    </w:p>
    <w:p w14:paraId="14E592AE" w14:textId="77777777" w:rsidR="00515C76" w:rsidRPr="00070EA1" w:rsidRDefault="00515C76" w:rsidP="00515C76">
      <w:pPr>
        <w:pStyle w:val="BodyText"/>
        <w:rPr>
          <w:rFonts w:eastAsiaTheme="majorEastAsia"/>
          <w:b/>
          <w:bCs/>
          <w:color w:val="345A8A" w:themeColor="accent1" w:themeShade="B5"/>
          <w:sz w:val="40"/>
          <w:szCs w:val="32"/>
        </w:rPr>
      </w:pPr>
      <w:r w:rsidRPr="00070EA1">
        <w:t>The conventional approach of going by mere observations of senior folks has dissipated over the years. The companies that make effective decisions concerning future-facing strategies do so with the backing of their data. Predictive frameworks that can predict the customers that are likely to churn can change the game. Adopt</w:t>
      </w:r>
      <w:r>
        <w:t>ing</w:t>
      </w:r>
      <w:r w:rsidRPr="00070EA1">
        <w:t xml:space="preserve"> companies effectively, these machine learning systems give companies a headstart with churn management strategies, but they also become better and more effective with time as the database and learning can leverage exponentially.</w:t>
      </w:r>
      <w:r w:rsidRPr="00070EA1">
        <w:rPr>
          <w:rFonts w:eastAsiaTheme="majorEastAsia"/>
          <w:b/>
          <w:bCs/>
          <w:color w:val="345A8A" w:themeColor="accent1" w:themeShade="B5"/>
          <w:sz w:val="40"/>
          <w:szCs w:val="32"/>
        </w:rPr>
        <w:br w:type="page"/>
      </w:r>
    </w:p>
    <w:p w14:paraId="4638C7FF" w14:textId="77777777" w:rsidR="00515C76" w:rsidRPr="00070EA1" w:rsidRDefault="00515C76" w:rsidP="00515C76">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8 Structure of Study</w:t>
      </w:r>
    </w:p>
    <w:p w14:paraId="0B5D509D" w14:textId="77777777" w:rsidR="00515C76" w:rsidRPr="00070EA1" w:rsidRDefault="00515C76" w:rsidP="00515C76">
      <w:r w:rsidRPr="00070EA1">
        <w:t>The structure of the study is as follows. Chapter 1 discusses the background of the Customer Churn Analysis in the Telecom Industry. The study's aim and objectives and the research questions are discussed in Section 1.3 and Section 1.4. The study's significance to the Telecom Industry is discussed in Section 1.6 and contributes to identifying churn as a driver for business growth.</w:t>
      </w:r>
    </w:p>
    <w:p w14:paraId="15EA5BBF" w14:textId="77777777" w:rsidR="00515C76" w:rsidRPr="00070EA1" w:rsidRDefault="00515C76" w:rsidP="00515C76">
      <w:r w:rsidRPr="00070EA1">
        <w:t>Chapter 2 has been structured to state the telecom industry's theoretical understanding and highlight its work to identify customer attrition. Analytics and visualisation play a pivotal role in performing predictive modelling on telecom data; this has been highlighted in Section 2.4 to understand how machine learning is being used to identify customers at a high attrition risk. Feature engineering and visualisation techniques for exploratory data analysis have also been discussed in Section 2.5, followed by a detailed review of related Customer Churn and Telecom research papers in Section 2.6. Discussion on the literature survey carried out is done in Section 2.7, along with the summary of the work carried out in Chapter 2 is done in Section 2.8 to conclude.</w:t>
      </w:r>
    </w:p>
    <w:p w14:paraId="5ACE7784" w14:textId="77777777" w:rsidR="00515C76" w:rsidRPr="00070EA1" w:rsidRDefault="00515C76" w:rsidP="00515C76">
      <w:pPr>
        <w:rPr>
          <w:rFonts w:eastAsiaTheme="majorEastAsia"/>
          <w:b/>
          <w:bCs/>
          <w:color w:val="345A8A" w:themeColor="accent1" w:themeShade="B5"/>
          <w:sz w:val="32"/>
          <w:szCs w:val="32"/>
        </w:rPr>
      </w:pPr>
      <w:r w:rsidRPr="00070EA1">
        <w:t>Components of Chapter 3 discusses the research methodology and the proposed research framework for the dissertation. The study's framework is described under research design to present the proposed model's approach through the steps of data selection, data preprocessing, data transformation, data visualisation, class balancing, model building, model evaluation, and model deployment in the subsequent sub-sections under Section 3.2. Section 3.3 explains the proposed model to be employed based on the experiments carried out. Finally, the classification model to evaluate the customers at a high risk of churn in the telecom industry and the evaluation methods and subsequent steps is discussed in Section 3.4, the summary.</w:t>
      </w:r>
      <w:r w:rsidRPr="00070EA1">
        <w:tab/>
      </w:r>
      <w:r w:rsidRPr="00070EA1">
        <w:br/>
      </w:r>
    </w:p>
    <w:p w14:paraId="3DCBE795"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528016CB" w14:textId="77777777" w:rsidR="00515C76" w:rsidRPr="00070EA1" w:rsidRDefault="00515C76" w:rsidP="00515C76">
      <w:pPr>
        <w:pStyle w:val="Heading1"/>
      </w:pPr>
      <w:bookmarkStart w:id="162" w:name="_Toc67874812"/>
      <w:r w:rsidRPr="00070EA1">
        <w:lastRenderedPageBreak/>
        <w:t>CHAPTER 2: LITERATURE REVIEW</w:t>
      </w:r>
      <w:bookmarkEnd w:id="162"/>
    </w:p>
    <w:p w14:paraId="16F75785" w14:textId="77777777" w:rsidR="00515C76" w:rsidRPr="00070EA1" w:rsidRDefault="00515C76" w:rsidP="00515C76">
      <w:pPr>
        <w:pStyle w:val="BodyText"/>
      </w:pPr>
      <w:r w:rsidRPr="00070EA1">
        <w:t xml:space="preserve">A thorough survey of the research and work done in customer attrition in the telecom industry will help us understand more about the telecom industry's nuances.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 xml:space="preserve">. We have given as much to conventional methods that have solved the problem to churn and given weightage to the novel methods that deal with churn. </w:t>
      </w:r>
    </w:p>
    <w:p w14:paraId="29E540C4" w14:textId="77777777" w:rsidR="00515C76" w:rsidRPr="00070EA1" w:rsidRDefault="00515C76" w:rsidP="00515C76">
      <w:pPr>
        <w:pStyle w:val="BodyText"/>
      </w:pPr>
      <w:r w:rsidRPr="00070EA1">
        <w:t xml:space="preserve">With the advent of massive investments from telecom operators in this internet age, both old and new conglomerates globally, the market is the most competitive it has been in decades. The literature review will focus on reducing customer churn; we will also focus on the telecom industry's ongoing trends and how data analytics affect the telecom industry. Customers have moved from expecting just the cheapest plans; the average customer now expects to have tailor-made plans and solutions at a fraction of the cost that their monthly bill used to be </w:t>
      </w:r>
      <w:r w:rsidRPr="00070EA1">
        <w:fldChar w:fldCharType="begin" w:fldLock="1"/>
      </w:r>
      <w:r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Pr="00070EA1">
        <w:fldChar w:fldCharType="separate"/>
      </w:r>
      <w:r w:rsidRPr="00070EA1">
        <w:t>(Umayaparvathi and Iyakutti, 2016)</w:t>
      </w:r>
      <w:r w:rsidRPr="00070EA1">
        <w:fldChar w:fldCharType="end"/>
      </w:r>
      <w:r w:rsidRPr="00070EA1">
        <w:t xml:space="preserve">. </w:t>
      </w:r>
    </w:p>
    <w:p w14:paraId="5AF26290" w14:textId="77777777" w:rsidR="00515C76" w:rsidRPr="00070EA1" w:rsidRDefault="00515C76" w:rsidP="00515C76">
      <w:pPr>
        <w:pStyle w:val="BodyText"/>
      </w:pPr>
      <w:r w:rsidRPr="00070EA1">
        <w:t xml:space="preserve">Customers no longer need to stick to a monthly commitment of a subscribed plan; they can quickly get the benefits of the company's infrastructure within minimal commitments using a prepaid plan rather than a postpaid one. There can be many reasons why a customer can churn. On average, a telecom company loses 30% of its customer base annually; of this, not all customers can be stopped from churning </w:t>
      </w:r>
      <w:r w:rsidRPr="00070EA1">
        <w:fldChar w:fldCharType="begin" w:fldLock="1"/>
      </w:r>
      <w:r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Pr="00070EA1">
        <w:fldChar w:fldCharType="separate"/>
      </w:r>
      <w:r w:rsidRPr="00070EA1">
        <w:t>(Umayaparvathi and Iyakutti, 2016)</w:t>
      </w:r>
      <w:r w:rsidRPr="00070EA1">
        <w:fldChar w:fldCharType="end"/>
      </w:r>
      <w:r w:rsidRPr="00070EA1">
        <w:t xml:space="preserve">. There are classes of customers that leave voluntarily and involuntarily; among the churners that leave voluntarily, there is a further bifurcation of those that attrite deliberately and incidentally. </w:t>
      </w:r>
    </w:p>
    <w:p w14:paraId="1FBC1378" w14:textId="77777777" w:rsidR="00515C76" w:rsidRPr="00070EA1" w:rsidRDefault="00515C76" w:rsidP="00515C76">
      <w:pPr>
        <w:pStyle w:val="BodyText"/>
      </w:pPr>
      <w:r w:rsidRPr="00070EA1">
        <w:t>The ideology that all customers that churn are the same does not hold when it comes to real-world analysis. In our survey, we</w:t>
      </w:r>
      <w:r>
        <w:t xml:space="preserve"> </w:t>
      </w:r>
      <w:r w:rsidRPr="00070EA1">
        <w:t xml:space="preserve">would like to identify the different types of churners that exist. The visualisation below showcases a tree-based visualisation to showcase the same. In this literature review, we shall focus on the set of churners that churn voluntarily; it is difficult to flag whether the churn was incidental or deliberate every time. </w:t>
      </w:r>
    </w:p>
    <w:p w14:paraId="0D439E51" w14:textId="77777777" w:rsidR="00515C76" w:rsidRPr="00070EA1" w:rsidRDefault="00515C76" w:rsidP="00515C76">
      <w:pPr>
        <w:pStyle w:val="BodyText"/>
        <w:ind w:left="720" w:firstLine="720"/>
        <w:jc w:val="center"/>
      </w:pPr>
      <w:r w:rsidRPr="00070EA1">
        <w:lastRenderedPageBreak/>
        <w:drawing>
          <wp:inline distT="0" distB="0" distL="0" distR="0" wp14:anchorId="318961A3" wp14:editId="7E7384A6">
            <wp:extent cx="4477617" cy="31472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761D33FB" w14:textId="77777777" w:rsidR="00515C76" w:rsidRPr="00070EA1" w:rsidRDefault="00515C76" w:rsidP="00515C76">
      <w:pPr>
        <w:pStyle w:val="ImageFont"/>
        <w:ind w:left="720" w:firstLine="720"/>
      </w:pPr>
      <w:r w:rsidRPr="00070EA1">
        <w:t xml:space="preserve">Figure 2.1: Types of Churners </w:t>
      </w:r>
      <w:r w:rsidRPr="00070EA1">
        <w:fldChar w:fldCharType="begin" w:fldLock="1"/>
      </w:r>
      <w:r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9602AFA" w14:textId="77777777" w:rsidR="00515C76" w:rsidRPr="00070EA1" w:rsidRDefault="00515C76" w:rsidP="00515C76">
      <w:pPr>
        <w:pStyle w:val="ImageFont"/>
        <w:jc w:val="both"/>
      </w:pPr>
      <w:r w:rsidRPr="00070EA1">
        <w:t>With the above visuali</w:t>
      </w:r>
      <w:r>
        <w:t>s</w:t>
      </w:r>
      <w:r w:rsidRPr="00070EA1">
        <w:t xml:space="preserve">ation from the authors, we can identify that the set of customers </w:t>
      </w:r>
      <w:r>
        <w:t>who undergo voluntary attrition is the ones we would like to</w:t>
      </w:r>
      <w:r w:rsidRPr="00070EA1">
        <w:t xml:space="preserve"> focus on in our literature survey. This </w:t>
      </w:r>
      <w:r>
        <w:t xml:space="preserve">understanding </w:t>
      </w:r>
      <w:r w:rsidRPr="00070EA1">
        <w:t xml:space="preserve">will help </w:t>
      </w:r>
      <w:r>
        <w:t>understand</w:t>
      </w:r>
      <w:r w:rsidRPr="00070EA1">
        <w:t xml:space="preserve"> the </w:t>
      </w:r>
      <w:r>
        <w:t>customers' behavioural pattern</w:t>
      </w:r>
      <w:r w:rsidRPr="00070EA1">
        <w:t xml:space="preserve">s that churn voluntarily </w:t>
      </w:r>
      <w:r>
        <w:t>are</w:t>
      </w:r>
      <w:r w:rsidRPr="00070EA1">
        <w:t xml:space="preserve"> so that we can selectively profile and target the customers to get higher accuracy.</w:t>
      </w:r>
    </w:p>
    <w:p w14:paraId="595DB054" w14:textId="77777777" w:rsidR="00515C76" w:rsidRPr="00070EA1" w:rsidRDefault="00515C76" w:rsidP="00515C76">
      <w:pPr>
        <w:pStyle w:val="Heading2"/>
      </w:pPr>
      <w:bookmarkStart w:id="163" w:name="_Toc67874813"/>
      <w:r w:rsidRPr="00070EA1">
        <w:t>2.1 Introduction</w:t>
      </w:r>
      <w:bookmarkEnd w:id="163"/>
    </w:p>
    <w:p w14:paraId="7A427BDA" w14:textId="77777777" w:rsidR="00515C76" w:rsidRPr="00070EA1" w:rsidRDefault="00515C76" w:rsidP="00515C76">
      <w:pPr>
        <w:pStyle w:val="BodyText"/>
      </w:pPr>
      <w:r w:rsidRPr="00070EA1">
        <w:t xml:space="preserve">As we dive into the literature review, having a proper structure for our analysis is critical when dealing with the telecom industry's churn. In section 2.2, we will focus on the telecom industry and the data-driven analytics driving the industry. This will give us an idea of how critical it is to flag customers and how designing custom campaigns for this segment of customers can increase certain companies' bottom line and profitability. Section 2.3 will deep-dive into customer attrition in the telecom industry and how this is a significant driver for the drain in finances and telecom operators' stability globally. In the next section, we will understand the way companies are leveraging predictive modelling in customer churn attrition and the models and methodologies used to keep profitability up. </w:t>
      </w:r>
    </w:p>
    <w:p w14:paraId="63964544" w14:textId="77777777" w:rsidR="00515C76" w:rsidRPr="00070EA1" w:rsidRDefault="00515C76" w:rsidP="00515C76">
      <w:pPr>
        <w:pStyle w:val="BodyText"/>
      </w:pPr>
      <w:r w:rsidRPr="00070EA1">
        <w:lastRenderedPageBreak/>
        <w:t>Here, we will analyse in-depth the models and the methodology and ideas behind the working of predictive frameworks. We can leverage our learnings from the above sections in how visual analytics is also being used to visualise large sets of data. Before we proceed to the related research publications, we will understand more about the metrics and formulations that authors have used in the literature survey; this will help us leverage the summary table along with the steps of data preprocessing, feature engineering, models applied and results of the modelling efforts as displayed. This table will summarise all of our learnings in a quick referential format for future publications to leverage the latest in the field. In Section 2.7, we will discuss our learnings from the related work and the previous sections and how the components of an efficient predictive framework for customer churn analysis can be set up for our use-case. Finally, in the last section, we will summarise all of the analysis we have done to understand how telecom operators can leverage data science and machine learning to predict the segment of customers at a high risk of voluntary churn.</w:t>
      </w:r>
    </w:p>
    <w:p w14:paraId="16EC3146" w14:textId="77777777" w:rsidR="00515C76" w:rsidRPr="00070EA1" w:rsidRDefault="00515C76" w:rsidP="00515C76">
      <w:pPr>
        <w:pStyle w:val="BodyText"/>
      </w:pPr>
      <w:r w:rsidRPr="00070EA1">
        <w:t>Following our learning in the sections below, we shall analy</w:t>
      </w:r>
      <w:r>
        <w:t>s</w:t>
      </w:r>
      <w:r w:rsidRPr="00070EA1">
        <w:t xml:space="preserve">e the </w:t>
      </w:r>
      <w:r>
        <w:t>literature survey gaps in the authors' recent work</w:t>
      </w:r>
      <w:r w:rsidRPr="00070EA1">
        <w:t xml:space="preserve">. Bridging the gap in terms of data preprocessing, feature selection, visual analytics, modelling and evaluation of the holistic predictive framework will help build better practices for telecom operators going ahead. It is also </w:t>
      </w:r>
      <w:r>
        <w:t>essential</w:t>
      </w:r>
      <w:r w:rsidRPr="00070EA1">
        <w:t xml:space="preserve"> to have a good spread of recent literature </w:t>
      </w:r>
      <w:r>
        <w:t>and review the papers that have impacted</w:t>
      </w:r>
      <w:r w:rsidRPr="00070EA1">
        <w:t xml:space="preserve"> customer attrition in the telecom industry.</w:t>
      </w:r>
    </w:p>
    <w:p w14:paraId="7E2B0FA9" w14:textId="77777777" w:rsidR="00515C76" w:rsidRPr="00070EA1" w:rsidRDefault="00515C76" w:rsidP="00515C76">
      <w:pPr>
        <w:pStyle w:val="Heading2"/>
      </w:pPr>
      <w:bookmarkStart w:id="164" w:name="_Toc67874814"/>
      <w:r w:rsidRPr="00070EA1">
        <w:t>2.2 Data Analytics in the Telecom Industry</w:t>
      </w:r>
      <w:bookmarkEnd w:id="164"/>
    </w:p>
    <w:p w14:paraId="5504C04D" w14:textId="77777777" w:rsidR="00515C76" w:rsidRPr="00070EA1" w:rsidRDefault="00515C76" w:rsidP="00515C76">
      <w:pPr>
        <w:pStyle w:val="BodyText"/>
      </w:pPr>
      <w:r w:rsidRPr="00070EA1">
        <w:t>The telecom industry might seem like it is booming with the internet age, but that is not the case for most telecom operators. The telecom industry has a heavy dependency on external factors riddled with serious debt complications in the industry. The investments range from building infrastructure that can carry lines across the country, investments in the latest technologies that will help enable the latest in voice and internet technology like 5G, money spent on buying bandwidth frequencies. Additionally, the cost of upkeep and maintenance of a vast network can be grossly expensive as operators have to pay rents, keep up the set infrastructure, lobby the government, provide customer service, and deal with the unexpected changes in the ecosystem.</w:t>
      </w:r>
    </w:p>
    <w:p w14:paraId="32523831" w14:textId="77777777" w:rsidR="00515C76" w:rsidRPr="00070EA1" w:rsidRDefault="00515C76" w:rsidP="00515C76">
      <w:pPr>
        <w:pStyle w:val="BodyText"/>
      </w:pPr>
      <w:r w:rsidRPr="00070EA1">
        <w:t xml:space="preserve">For all of these risks that telecom operators take to run a business, various models can be followed </w:t>
      </w:r>
      <w:r w:rsidRPr="00070EA1">
        <w:lastRenderedPageBreak/>
        <w:t>to ensure a steady income. Since a Business to Consumer (B2C) model is high-risk and high-reward, ensuring that there are guaranteed paying customers at the end of the month can be crucial whilst maintaining steadfast while holding up market share in the space. We have learn</w:t>
      </w:r>
      <w:r>
        <w:t>ed that the telecom sector's riskiest customers</w:t>
      </w:r>
      <w:r w:rsidRPr="00070EA1">
        <w:t xml:space="preserve"> are prepaid</w:t>
      </w:r>
      <w:r>
        <w:t>,</w:t>
      </w:r>
      <w:r w:rsidRPr="00070EA1">
        <w:t xml:space="preserve"> as it is </w:t>
      </w:r>
      <w:r>
        <w:t>challenging</w:t>
      </w:r>
      <w:r w:rsidRPr="00070EA1">
        <w:t xml:space="preserve"> to flag if they are active or not because different segments of customers have different behavi</w:t>
      </w:r>
      <w:r>
        <w:t>ou</w:t>
      </w:r>
      <w:r w:rsidRPr="00070EA1">
        <w:t xml:space="preserve">ral patterns. The telecom industry has truly earned its place as the backbone of our country and even the economy. It is exceedingly difficult to imagine a world in which we cannot directly just call, message or communicate with someone at a fraction of the cost paid for the same service about just a decade ago. The rate of mobile and internet penetration in third-world countries is increasing exponentially every day; this leads to a whole host of some of the largest companies in the world backing up telecom operators to be able to acquire a customer base as loyal and dedicated as possible so that this cash-burn can be leveraged to profit in the future. </w:t>
      </w:r>
    </w:p>
    <w:p w14:paraId="1742910F" w14:textId="77777777" w:rsidR="00515C76" w:rsidRPr="00070EA1" w:rsidRDefault="00515C76" w:rsidP="00515C76">
      <w:pPr>
        <w:pStyle w:val="BodyText"/>
      </w:pPr>
      <w:r w:rsidRPr="00070EA1">
        <w:t xml:space="preserve">To have a higher stake in the Industrial Revolution 4.0, telecom operators need to move away from a conventional customer retention approach. A customer is no longer associated with a company because only one service exists in the area. The telecom operators should improve their CRM infrastructure to move away from merely fulfilling an internal need to a full-fledged ecosystem with value-proposition not just for the end-customers but also for all stakeholders involved telecom pipeline. A happy customer is a loyal one. Attracting new customers might seem like an attractive way to grow market share. However, the experienced players in the market know that the secret to being profitable in the long run is two-fold, first, focusing on the retention of customers, especially the high-value customers and second, being able to leverage the existing database that is a trove of customers who are likely to come back to the company if courted aptly. Gaining new customers is 5 to 10 times more expensive than keeping existing customers loyal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Pr="00070EA1">
        <w:fldChar w:fldCharType="separate"/>
      </w:r>
      <w:r w:rsidRPr="00070EA1">
        <w:t>(Wassouf et al., n.d.; Ebrah and Elnasir, 2019)</w:t>
      </w:r>
      <w:r w:rsidRPr="00070EA1">
        <w:fldChar w:fldCharType="end"/>
      </w:r>
      <w:r w:rsidRPr="00070EA1">
        <w:t xml:space="preserve">. The recommended method to effectively implement a data science predictive framework is to scale and leverage it to make a robust and effective model as a custom-designed use-case. </w:t>
      </w:r>
      <w:r>
        <w:t>A custom solution</w:t>
      </w:r>
      <w:r w:rsidRPr="00070EA1">
        <w:t xml:space="preserve"> is an </w:t>
      </w:r>
      <w:r>
        <w:t>exci</w:t>
      </w:r>
      <w:r w:rsidRPr="00070EA1">
        <w:t xml:space="preserve">ting ask in terms of strategy for leadership as one would like to invest less </w:t>
      </w:r>
      <w:r>
        <w:t>effort on a proof of concept and</w:t>
      </w:r>
      <w:r w:rsidRPr="00070EA1">
        <w:t xml:space="preserve"> leverage the long-term benefits for the company if the project can help increase the profits in the long term. The idea of investing in the future to move from a model that reduces loss to increases profit is a game</w:t>
      </w:r>
      <w:r>
        <w:t>-</w:t>
      </w:r>
      <w:r w:rsidRPr="00070EA1">
        <w:t>changer.</w:t>
      </w:r>
    </w:p>
    <w:p w14:paraId="6FC3BD72" w14:textId="77777777" w:rsidR="00515C76" w:rsidRPr="00070EA1" w:rsidRDefault="00515C76" w:rsidP="00515C76">
      <w:pPr>
        <w:pStyle w:val="BodyText"/>
      </w:pPr>
      <w:r w:rsidRPr="00070EA1">
        <w:t xml:space="preserve">Several low-code or no-code tools are being used to start build proof of concept projects; the reality </w:t>
      </w:r>
      <w:r w:rsidRPr="00070EA1">
        <w:lastRenderedPageBreak/>
        <w:t xml:space="preserve">is that implementation is vital. Models need to focus on explainability and usage of metrics rather than a black-box approach. This is critical to building a solid data science muscle within the organisation because it may be easier and even faster to build a proof of concept with a ready-made tool or technology. However, when it comes to scaling the exact implementation at an org-wide level whilst keeping the overhead costs minimal, we get stuck. Implementing a tool on a large scale has one of two problems. First, it may be costly to get multiple licences or pass large amounts of data in the tool. Secondly, there may be a black-box approach for </w:t>
      </w:r>
      <w:r>
        <w:t>the data problems</w:t>
      </w:r>
      <w:r w:rsidRPr="00070EA1">
        <w:t xml:space="preserve">, so modifying the code may not be feasible. Tools such as RapidMiner that can leverage explainable models that can be understood by senior management can be a good starting point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for proof of concept implementations. Developing an in-house custom analytics solution is the long-term aim of a company and building data science competencies. Most companies require a custom setup for churn analysis on account of different datasets, technology stacks, databases and overall requirements </w:t>
      </w:r>
      <w:r w:rsidRPr="00070EA1">
        <w:fldChar w:fldCharType="begin" w:fldLock="1"/>
      </w:r>
      <w:r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070EA1">
        <w:fldChar w:fldCharType="separate"/>
      </w:r>
      <w:r w:rsidRPr="00070EA1">
        <w:t>(Fonseca Coelho, n.d.)</w:t>
      </w:r>
      <w:r w:rsidRPr="00070EA1">
        <w:fldChar w:fldCharType="end"/>
      </w:r>
      <w:r w:rsidRPr="00070EA1">
        <w:t xml:space="preserve">. Understanding the requirement for the cadence of forecasting based on the model selected is also a vital area of research to move from a batch-processing system to a more real-time system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Depending on the complexity of requirements and budget, a cloud-based flexible architecture can also be set up.</w:t>
      </w:r>
    </w:p>
    <w:p w14:paraId="4347A5D1" w14:textId="77777777" w:rsidR="00515C76" w:rsidRPr="00070EA1" w:rsidRDefault="00515C76" w:rsidP="00515C76">
      <w:pPr>
        <w:pStyle w:val="Heading2"/>
      </w:pPr>
      <w:bookmarkStart w:id="165" w:name="_Toc67874815"/>
      <w:r w:rsidRPr="00070EA1">
        <w:t>2.3 Customer Attrition in the Telecom Industry</w:t>
      </w:r>
      <w:bookmarkEnd w:id="165"/>
    </w:p>
    <w:p w14:paraId="2EB10FE1" w14:textId="77777777" w:rsidR="00515C76" w:rsidRPr="00070EA1" w:rsidRDefault="00515C76" w:rsidP="00515C76">
      <w:pPr>
        <w:pStyle w:val="BodyText"/>
      </w:pPr>
      <w:r w:rsidRPr="00070EA1">
        <w:t xml:space="preserve">Understanding the customer is an integral part of whether a customer gets to keep an existing customer or not. Deciding the budget allocation at the start of the fiscal cycle is the deciding factor in its culture. We will look at a company where most of its cash burn will be focused on discounts to attract new customers. Is it going to be spent on marketing mix to build brand equity that can be leveraged later on in the future, or is a company going to majorly focus its budget distribution on customer service to retain a high number of high-value customers. Understanding all of a customer's nuances will help predict if a customer is looking to churn voluntarily. Here, hundreds or even thousands of attributes on the customer can be leveraged to perform churn analytics. Choosing the right set of features that can help in this prediction is an area of research in itself. </w:t>
      </w:r>
      <w:r>
        <w:t>The right set of features is dependent on the company's dataset as a more extensive set of data from the company can help high-risk flag customers more accurately.</w:t>
      </w:r>
    </w:p>
    <w:p w14:paraId="59BAF31E" w14:textId="77777777" w:rsidR="00515C76" w:rsidRPr="00070EA1" w:rsidRDefault="00515C76" w:rsidP="00515C76">
      <w:pPr>
        <w:pStyle w:val="BodyText"/>
      </w:pPr>
      <w:r w:rsidRPr="00070EA1">
        <w:lastRenderedPageBreak/>
        <w:t>There is one common element in the literature reviewed; there are always certain behavioural traits of a customer that can be identified as a customer trend that is to churn. Customers tend to move across telecom operators for several reasons</w:t>
      </w:r>
      <w:r>
        <w:t>,</w:t>
      </w:r>
      <w:r w:rsidRPr="00070EA1">
        <w:t xml:space="preserve"> with countries enabling inter-operator portab</w:t>
      </w:r>
      <w:r>
        <w:t>i</w:t>
      </w:r>
      <w:r w:rsidRPr="00070EA1">
        <w:t>lity globally</w:t>
      </w:r>
      <w:r>
        <w:t>. I</w:t>
      </w:r>
      <w:r w:rsidRPr="00070EA1">
        <w:t xml:space="preserve">t is easier for a customer to move if they are dissatisfied with the services of a company. </w:t>
      </w:r>
      <w:r>
        <w:t>There are a few factors with the digital age</w:t>
      </w:r>
      <w:r w:rsidRPr="00070EA1">
        <w:t xml:space="preserve"> to determine how likely a customer is to churn. </w:t>
      </w:r>
      <w:r>
        <w:t>I</w:t>
      </w:r>
      <w:r w:rsidRPr="00070EA1">
        <w:t>f a customer has enabled auto-pay for their bills</w:t>
      </w:r>
      <w:r>
        <w:t xml:space="preserve">, </w:t>
      </w:r>
      <w:r w:rsidRPr="00070EA1">
        <w:t>if a customer has been associated for many years</w:t>
      </w:r>
      <w:r>
        <w:t xml:space="preserve">, </w:t>
      </w:r>
      <w:r w:rsidRPr="00070EA1">
        <w:t>if a customer has in</w:t>
      </w:r>
      <w:r>
        <w:t>t</w:t>
      </w:r>
      <w:r w:rsidRPr="00070EA1">
        <w:t xml:space="preserve">ernet services and has opted in for a host of </w:t>
      </w:r>
      <w:r>
        <w:t>ot</w:t>
      </w:r>
      <w:r w:rsidRPr="00070EA1">
        <w:t>her service</w:t>
      </w:r>
      <w:r>
        <w:t>s</w:t>
      </w:r>
      <w:r w:rsidRPr="00070EA1">
        <w:t xml:space="preserve"> that their everyday life or family</w:t>
      </w:r>
      <w:r>
        <w:t>'</w:t>
      </w:r>
      <w:r w:rsidRPr="00070EA1">
        <w:t xml:space="preserve">s life is dependent on, the customer is less likely to churn. </w:t>
      </w:r>
    </w:p>
    <w:p w14:paraId="740DB191" w14:textId="77777777" w:rsidR="00515C76" w:rsidRPr="00070EA1" w:rsidRDefault="00515C76" w:rsidP="00515C76">
      <w:pPr>
        <w:pStyle w:val="BodyText"/>
      </w:pPr>
      <w:r w:rsidRPr="00070EA1">
        <w:t xml:space="preserve">The </w:t>
      </w:r>
      <w:r>
        <w:t>literature review observation</w:t>
      </w:r>
      <w:r w:rsidRPr="00070EA1">
        <w:t xml:space="preserve"> is that a customer should have the least amount of friction while getting into the services offered. This ease of movement</w:t>
      </w:r>
      <w:r>
        <w:t xml:space="preserve"> and a tie-in to other services offered at multiple fronts</w:t>
      </w:r>
      <w:r w:rsidRPr="00070EA1">
        <w:t xml:space="preserve"> will increase customer loyalty. When a customer is likely to move across, the company should have an open </w:t>
      </w:r>
      <w:r>
        <w:t>communication line</w:t>
      </w:r>
      <w:r w:rsidRPr="00070EA1">
        <w:t xml:space="preserve"> with effective teams on multiple touchpoints. A surprising find is that the main reason a customer moves across telecom operators is not due to a new promotion/offer</w:t>
      </w:r>
      <w:r>
        <w:t>. Instead</w:t>
      </w:r>
      <w:r w:rsidRPr="00070EA1">
        <w:t xml:space="preserve">, the primary reason a customer moves across operators is due to dissatisfaction with current services. If we </w:t>
      </w:r>
      <w:r>
        <w:t>can</w:t>
      </w:r>
      <w:r w:rsidRPr="00070EA1">
        <w:t xml:space="preserve"> identify the customers that are dissatisfied with the current services, via </w:t>
      </w:r>
      <w:r>
        <w:t>several</w:t>
      </w:r>
      <w:r w:rsidRPr="00070EA1">
        <w:t xml:space="preserve"> tickets raised for a unique customer id, </w:t>
      </w:r>
      <w:r>
        <w:t xml:space="preserve">and </w:t>
      </w:r>
      <w:r w:rsidRPr="00070EA1">
        <w:t>the number of calls give</w:t>
      </w:r>
      <w:r>
        <w:t>s</w:t>
      </w:r>
      <w:r w:rsidRPr="00070EA1">
        <w:t xml:space="preserve"> </w:t>
      </w:r>
      <w:r>
        <w:t xml:space="preserve">an </w:t>
      </w:r>
      <w:r w:rsidRPr="00070EA1">
        <w:t>account of the satisfaction to a segment of workers in the company, the satisfaction scores will increase and thus, lead to a reduced rate of churn.</w:t>
      </w:r>
    </w:p>
    <w:p w14:paraId="4C62088D" w14:textId="77777777" w:rsidR="00515C76" w:rsidRPr="00070EA1" w:rsidRDefault="00515C76" w:rsidP="00515C76">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understand what </w:t>
      </w:r>
      <w:r>
        <w:t>the deciding factors for which a customer is likely to churn are</w:t>
      </w:r>
      <w:r w:rsidRPr="00070EA1">
        <w:t>. Being able to leverage this understanding that we get from the dataset is a deciding factor in retaining customers. It is not merely identifying the set of customers that are at a high risk of churn; if timed right with the right kind of targeted campaign, there is a high chance that even if the telecom operator was to take a slight loss in the form of additional discounts offered to the high-risk customer in the short term, the cost could be recovered and a profit can be made in the long-term.</w:t>
      </w:r>
      <w:r>
        <w:t xml:space="preserve"> Various strategies can be employed based on our learnings from the model. However, the suggestions of the personnel involved directly with the customer and customer database must be taken into account as they have more real-world context when it comes to customer behaviour and sentiment.</w:t>
      </w:r>
    </w:p>
    <w:p w14:paraId="67EEF33E" w14:textId="77777777" w:rsidR="00515C76" w:rsidRPr="00070EA1" w:rsidRDefault="00515C76" w:rsidP="00515C76">
      <w:pPr>
        <w:pStyle w:val="Heading2"/>
      </w:pPr>
      <w:bookmarkStart w:id="166" w:name="_Toc67874816"/>
      <w:r w:rsidRPr="00070EA1">
        <w:lastRenderedPageBreak/>
        <w:t>2.4 Predictive Modelling in Customer Churn Analysis</w:t>
      </w:r>
      <w:bookmarkEnd w:id="166"/>
    </w:p>
    <w:p w14:paraId="54F6928D" w14:textId="77777777" w:rsidR="00515C76" w:rsidRDefault="00515C76" w:rsidP="00515C76">
      <w:pPr>
        <w:pStyle w:val="BodyText"/>
      </w:pPr>
      <w:r w:rsidRPr="00070EA1">
        <w:t>A predictive modelling framework for data science is an involved process with a list of tasks that can be understood through the literature survey. In this section, we shall understand the details of the supervised machine learning techniques. Customer churn analytics in the telecom industry aims to flag the segment of customers likely to churn and some confidence. This is a classification problem where we would like to predict one of two things if a customer is going to churn or not. There are different methods to do this, and we will review some supervised machine learning algorithms in the below sections.</w:t>
      </w:r>
      <w:r>
        <w:t xml:space="preserve"> </w:t>
      </w:r>
      <w:r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070EA1">
        <w:fldChar w:fldCharType="begin" w:fldLock="1"/>
      </w:r>
      <w:r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070EA1">
        <w:fldChar w:fldCharType="separate"/>
      </w:r>
      <w:r w:rsidRPr="00070EA1">
        <w:t>(Ahmed and Linen, 2017)</w:t>
      </w:r>
      <w:r w:rsidRPr="00070EA1">
        <w:fldChar w:fldCharType="end"/>
      </w:r>
      <w:r w:rsidRPr="00070EA1">
        <w:t xml:space="preserve">. Novel methods of engineering the data was also used in the research where tokenisation was used for categorical attributes and standardisation was used to standardise numerical attributes </w:t>
      </w: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r w:rsidRPr="00070EA1">
        <w:t xml:space="preserve">. </w:t>
      </w:r>
    </w:p>
    <w:p w14:paraId="1260FCD3" w14:textId="77777777" w:rsidR="00515C76" w:rsidRPr="00070EA1" w:rsidRDefault="00515C76" w:rsidP="00515C76">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 xml:space="preserve">. 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 The popular methods used to handle categorical variables are label encoding and one-hot encoding. With larger datasets, the issue of high dimensionality is a problem – for this, some of the authors with large datasets have worked with sparse matrices or have leveraged dime</w:t>
      </w:r>
      <w:r>
        <w:t>n</w:t>
      </w:r>
      <w:r w:rsidRPr="00070EA1">
        <w:t>sionality reduction techniques such as principal component analysis. Some of the authors have leverage</w:t>
      </w:r>
      <w:r>
        <w:t>d</w:t>
      </w:r>
      <w:r w:rsidRPr="00070EA1">
        <w:t xml:space="preserve"> modelling techniques that work with categorical variables, continuous and discrete variables.</w:t>
      </w:r>
      <w:r w:rsidRPr="00070EA1">
        <w:br w:type="page"/>
      </w:r>
    </w:p>
    <w:p w14:paraId="2DCFD6B6" w14:textId="77777777" w:rsidR="00515C76" w:rsidRPr="00070EA1" w:rsidRDefault="00515C76" w:rsidP="00515C76">
      <w:pPr>
        <w:pStyle w:val="Heading2"/>
      </w:pPr>
      <w:bookmarkStart w:id="167" w:name="_Toc67874817"/>
      <w:r w:rsidRPr="00070EA1">
        <w:lastRenderedPageBreak/>
        <w:t>2.5 Visual Analytics in Telecom</w:t>
      </w:r>
      <w:bookmarkEnd w:id="167"/>
    </w:p>
    <w:p w14:paraId="196CD677" w14:textId="77777777" w:rsidR="00515C76" w:rsidRPr="00070EA1" w:rsidRDefault="00515C76" w:rsidP="00515C76">
      <w:pPr>
        <w:pStyle w:val="BodyText"/>
      </w:pPr>
      <w:r w:rsidRPr="00070EA1">
        <w:t xml:space="preserve">For data of any form to be leveraged, we need to understand the dataset. One of the fastest ways to perform exploratory data analysis is to visualise the data. The below diagram illustrates the relationship between data, visualisation and models with the intermediary knowledge gained from visual analytics </w:t>
      </w:r>
      <w:r w:rsidRPr="00070EA1">
        <w:fldChar w:fldCharType="begin" w:fldLock="1"/>
      </w:r>
      <w:r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Pr="00070EA1">
        <w:fldChar w:fldCharType="separate"/>
      </w:r>
      <w:r w:rsidRPr="00070EA1">
        <w:t>(Yuan et al., 2021)</w:t>
      </w:r>
      <w:r w:rsidRPr="00070EA1">
        <w:fldChar w:fldCharType="end"/>
      </w:r>
      <w:r w:rsidRPr="00070EA1">
        <w:t>.</w:t>
      </w:r>
    </w:p>
    <w:p w14:paraId="7F6C5E9B" w14:textId="77777777" w:rsidR="00515C76" w:rsidRPr="00070EA1" w:rsidRDefault="00515C76" w:rsidP="00515C76">
      <w:pPr>
        <w:pStyle w:val="BodyText"/>
      </w:pPr>
    </w:p>
    <w:p w14:paraId="7B76562B" w14:textId="77777777" w:rsidR="00515C76" w:rsidRPr="00070EA1" w:rsidRDefault="00515C76" w:rsidP="00515C76">
      <w:pPr>
        <w:pStyle w:val="ImageFont"/>
      </w:pPr>
      <w:r w:rsidRPr="00070EA1">
        <w:drawing>
          <wp:inline distT="0" distB="0" distL="0" distR="0" wp14:anchorId="30B4DDB9" wp14:editId="25AAE125">
            <wp:extent cx="4391025" cy="2615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05D4A530" w14:textId="77777777" w:rsidR="00515C76" w:rsidRPr="00070EA1" w:rsidRDefault="00515C76" w:rsidP="00515C76">
      <w:pPr>
        <w:pStyle w:val="ImageFont"/>
      </w:pPr>
    </w:p>
    <w:p w14:paraId="49D1D5C3" w14:textId="77777777" w:rsidR="00515C76" w:rsidRPr="00070EA1" w:rsidRDefault="00515C76" w:rsidP="00515C76">
      <w:pPr>
        <w:pStyle w:val="ImageFont"/>
        <w:jc w:val="both"/>
        <w:rPr>
          <w:rFonts w:eastAsiaTheme="majorEastAsia"/>
          <w:b/>
          <w:bCs/>
          <w:color w:val="345A8A" w:themeColor="accent1" w:themeShade="B5"/>
          <w:sz w:val="40"/>
          <w:szCs w:val="32"/>
        </w:rPr>
      </w:pPr>
      <w:r w:rsidRPr="00070EA1">
        <w:t>Being able to perform automated data analysis involves using visual cues is the essence of visual data exploration. Based on the visualisations formed, we will understand more about row-level data. When data transformation is performed, we can visualise the data post-processing to understand if further data manipulation is required before the modelling phase.</w:t>
      </w:r>
      <w:r w:rsidRPr="00070EA1">
        <w:tab/>
        <w:t>For instance, feature importance using a method out of advanced regression, XGBoost or random forest has been calculated. If we were to visualise and sum up all of the scores we got for features visually, we should be able to identify the top feature using a bar chart with an indication of the top features to choose from for the next steps. Using multiple methods of visualising the features' distribution, the variance of the data points and the other analysis helps us make decisions for the next steps.</w:t>
      </w:r>
      <w:r w:rsidRPr="00070EA1">
        <w:br w:type="page"/>
      </w:r>
    </w:p>
    <w:p w14:paraId="120283F1" w14:textId="77777777" w:rsidR="00515C76" w:rsidRPr="00070EA1" w:rsidRDefault="00515C76" w:rsidP="00515C76">
      <w:pPr>
        <w:pStyle w:val="Heading2"/>
      </w:pPr>
      <w:bookmarkStart w:id="168" w:name="_Toc67874818"/>
      <w:r w:rsidRPr="00070EA1">
        <w:lastRenderedPageBreak/>
        <w:t>2.6 Related Research Publications</w:t>
      </w:r>
      <w:bookmarkEnd w:id="168"/>
    </w:p>
    <w:p w14:paraId="058C6FD3" w14:textId="77777777" w:rsidR="00515C76" w:rsidRPr="00070EA1" w:rsidRDefault="00515C76" w:rsidP="00515C76">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Section 2.6.1 and Section 2.6.2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 performance through the literature review. Section 2.6.3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77AA98C3" w14:textId="77777777" w:rsidR="00515C76" w:rsidRPr="00070EA1" w:rsidRDefault="00515C76" w:rsidP="00515C76">
      <w:pPr>
        <w:pStyle w:val="Heading3"/>
      </w:pPr>
      <w:bookmarkStart w:id="169" w:name="_Toc67874819"/>
      <w:r w:rsidRPr="00070EA1">
        <w:t>2.6.1 Feature Engineering for Telecom Datasets</w:t>
      </w:r>
      <w:bookmarkEnd w:id="169"/>
    </w:p>
    <w:p w14:paraId="66B369FF" w14:textId="77777777" w:rsidR="00515C76" w:rsidRPr="00070EA1" w:rsidRDefault="00515C76" w:rsidP="00515C76">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the authors have set out to perform feature engineering, it is only done keeping the dataset and the </w:t>
      </w:r>
      <w:r>
        <w:t>predicted model's accuracy</w:t>
      </w:r>
      <w:r w:rsidRPr="00070EA1">
        <w:t xml:space="preserve"> in mind. 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0BF650E7" w14:textId="77777777" w:rsidR="00515C76" w:rsidRPr="00070EA1" w:rsidRDefault="00515C76" w:rsidP="00515C76">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r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 </w:t>
      </w:r>
      <w:r>
        <w:t>The s</w:t>
      </w:r>
      <w:r w:rsidRPr="00070EA1">
        <w:t>coring of features based on their relation to the target variable i</w:t>
      </w:r>
      <w:r>
        <w:t>ndicates</w:t>
      </w:r>
      <w:r w:rsidRPr="00070EA1">
        <w:t xml:space="preserve"> the </w:t>
      </w:r>
      <w:r>
        <w:t>variable's feature importanc</w:t>
      </w:r>
      <w:r w:rsidRPr="00070EA1">
        <w:t>e in consideration. Since the data has b</w:t>
      </w:r>
      <w:r>
        <w:t>e</w:t>
      </w:r>
      <w:r w:rsidRPr="00070EA1">
        <w:t>en generated from various sources and periods, standardi</w:t>
      </w:r>
      <w:r>
        <w:t>s</w:t>
      </w:r>
      <w:r w:rsidRPr="00070EA1">
        <w:t>ation of the data to compare differe</w:t>
      </w:r>
      <w:r>
        <w:t>nt</w:t>
      </w:r>
      <w:r w:rsidRPr="00070EA1">
        <w:t xml:space="preserve"> sets effectively helps the author decide the </w:t>
      </w:r>
      <w:r>
        <w:t>essential features</w:t>
      </w:r>
      <w:r w:rsidRPr="00070EA1">
        <w:t xml:space="preserve"> based on the correlation matrix operator.</w:t>
      </w:r>
      <w:r>
        <w:t xml:space="preserve"> The operator produces a pairwise table of correlation coefficients. This output was </w:t>
      </w:r>
      <w:r>
        <w:lastRenderedPageBreak/>
        <w:t xml:space="preserve">then fed into a Gradient Boosted Tree model before and after oversampling, and the results were tested over multiple iterations and different hold-out conditions. For evaluation, F-measure, %Recall, %Precision, %Classification Error and %Accuracy were used to assess the models' performance. The experiments showed that gradient Boosted Trees outperformed the rest of the classifiers in all performance criteria. One interesting thing to note here is to all the classifiers tested resulted in an accuracy of over 70% </w:t>
      </w:r>
      <w:r>
        <w:fldChar w:fldCharType="begin" w:fldLock="1"/>
      </w:r>
      <w:r>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fldChar w:fldCharType="separate"/>
      </w:r>
      <w:r w:rsidRPr="008429F8">
        <w:t>(Halibas et al., 2019)</w:t>
      </w:r>
      <w:r>
        <w:fldChar w:fldCharType="end"/>
      </w:r>
      <w:r>
        <w:t>. All of the classifiers also showcased a much better performance once the oversampling technique was applied, which implies that class balancing enhances classifiers' performance in this case.</w:t>
      </w:r>
    </w:p>
    <w:p w14:paraId="038A6BAA" w14:textId="77777777" w:rsidR="00515C76" w:rsidRPr="00070EA1" w:rsidRDefault="00515C76" w:rsidP="00515C76">
      <w:pPr>
        <w:pStyle w:val="Heading3"/>
      </w:pPr>
      <w:bookmarkStart w:id="170" w:name="_Toc67874820"/>
      <w:r w:rsidRPr="00070EA1">
        <w:t>2.6.2 Handling Class Imbalance in Machine Learning</w:t>
      </w:r>
      <w:bookmarkEnd w:id="170"/>
    </w:p>
    <w:p w14:paraId="7050FFA5" w14:textId="77777777" w:rsidR="00515C76" w:rsidRDefault="00515C76" w:rsidP="00515C76">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t xml:space="preserve"> Random oversampling and undersampling are two of the more straightforward techniques that we can use to train the model. Another method that we can use to have greater control over the class balancing process is stratified sampling. Stratified sampling lets the user select the classes which should be over or undersampled and based on the ratio. The model can be trained on a balanced set of the data.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6E6C4131" w14:textId="77777777" w:rsidR="00515C76" w:rsidRDefault="00515C76" w:rsidP="00515C76">
      <w:pPr>
        <w:pStyle w:val="BodyText"/>
        <w:rPr>
          <w:rFonts w:eastAsiaTheme="majorEastAsia"/>
          <w:b/>
          <w:bCs/>
          <w:color w:val="345A8A" w:themeColor="accent1" w:themeShade="B5"/>
          <w:sz w:val="36"/>
          <w:szCs w:val="32"/>
        </w:rPr>
      </w:pPr>
      <w:r>
        <w:t xml:space="preserve">The methods that incorporate Synthetic Minority Oversampling Technique have been observed to have better results when various classifiers have been trained on the balanced dataset. </w:t>
      </w:r>
      <w:r w:rsidRPr="00070EA1">
        <w:t xml:space="preserve">Some of the other methods to deal with class imbalance include Adaptive Synthetic (ADASYN) and Borderline Smot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w:t>
      </w:r>
      <w:r>
        <w:t xml:space="preserve"> ADASYN generates synthetic data and does not replicate the minority data. Instead, it generates new data based on the characteristics of the minority data. Class balancing is a method a few authors have leveraged to get enhanced model performance compared to those that do not use class balancing techniques.</w:t>
      </w:r>
      <w:r>
        <w:br w:type="page"/>
      </w:r>
    </w:p>
    <w:p w14:paraId="4A0DF680" w14:textId="77777777" w:rsidR="00515C76" w:rsidRPr="00070EA1" w:rsidRDefault="00515C76" w:rsidP="00515C76">
      <w:pPr>
        <w:pStyle w:val="Heading3"/>
      </w:pPr>
      <w:bookmarkStart w:id="171" w:name="_Toc67874821"/>
      <w:r w:rsidRPr="00070EA1">
        <w:lastRenderedPageBreak/>
        <w:t>2.6.3 Implementation of a predictive framework</w:t>
      </w:r>
      <w:bookmarkEnd w:id="171"/>
    </w:p>
    <w:p w14:paraId="14B67687" w14:textId="77777777" w:rsidR="00515C76" w:rsidRPr="00070EA1" w:rsidRDefault="00515C76" w:rsidP="00515C76">
      <w:pPr>
        <w:pStyle w:val="BodyText"/>
      </w:pPr>
      <w:r w:rsidRPr="00070EA1">
        <w:t xml:space="preserve">Through this literature survey, various machine learning models have been assessed. Models range from individual machine learning classification models like logistic r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36EDCD58" w14:textId="77777777" w:rsidR="00515C76" w:rsidRDefault="00515C76" w:rsidP="00515C76">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Model </w:t>
      </w:r>
      <w:r>
        <w:t>explainability</w:t>
      </w:r>
      <w:r w:rsidRPr="00070EA1">
        <w:t xml:space="preserve"> is a fundamental skill that has been getting popular in the industry where the result and the logic should be explained.</w:t>
      </w:r>
    </w:p>
    <w:p w14:paraId="5BEB7A90" w14:textId="77777777" w:rsidR="00515C76" w:rsidRPr="00070EA1" w:rsidRDefault="00515C76" w:rsidP="00515C76">
      <w:pPr>
        <w:pStyle w:val="BodyText"/>
      </w:pPr>
      <w:r>
        <w:t xml:space="preserve">A factor that has been considered keeping in purview the task to run the real-world models is the processing time comparison. In this paper </w:t>
      </w:r>
      <w:r>
        <w:fldChar w:fldCharType="begin" w:fldLock="1"/>
      </w:r>
      <w:r>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t xml:space="preserve">, the author showcases through visualisation the processing time that different models take on the IBM Watson customer churn dataset. The visualisation showcases that deep neural networks take the least processing time with just 68 seconds, whereas the more frequently models, such as XGBoost with 175 seconds and the highest with random forest taking 529 seconds., where random forest have an accuracy of about 80.6%. Another author worked on a survival analysis of the telecom industry based on critical total losses. It depended on the survival probability that the company defined and depended on its strategy, position, and situation in the market. The models used were the semi-parametric cox model proportional model, parametric Weibull and log-normal survival models </w:t>
      </w:r>
      <w:r>
        <w:fldChar w:fldCharType="begin" w:fldLock="1"/>
      </w:r>
      <w:r>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fldChar w:fldCharType="separate"/>
      </w:r>
      <w:r w:rsidRPr="001D2862">
        <w:t>(Havrylovych and Nataliia Kuznietsova, 2019)</w:t>
      </w:r>
      <w:r>
        <w:fldChar w:fldCharType="end"/>
      </w:r>
      <w:r>
        <w:t xml:space="preserve">. Per the analysis, the log-normal model was found to be the best model in this scenario. </w:t>
      </w:r>
      <w:r w:rsidRPr="00070EA1">
        <w:t xml:space="preserve">Projection Pursuit Random Forest (PPforest) based on Linear Discriminant </w:t>
      </w:r>
      <w:r w:rsidRPr="00070EA1">
        <w:lastRenderedPageBreak/>
        <w:t xml:space="preserve">Analysis, Support Vector Machine provided good accuracy and AUC values. This was done with six sets of data with the IBM Telecom dataset giving the best results for the PPforest based on LDA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w:t>
      </w:r>
    </w:p>
    <w:p w14:paraId="73C9DF18" w14:textId="77777777" w:rsidR="00515C76" w:rsidRPr="00070EA1" w:rsidRDefault="00515C76" w:rsidP="00515C76">
      <w:pPr>
        <w:pStyle w:val="Heading3"/>
      </w:pPr>
      <w:bookmarkStart w:id="172" w:name="_Toc67874822"/>
      <w:r w:rsidRPr="00070EA1">
        <w:t>2.6.4 Reviews of Evaluation Metrics for Classification</w:t>
      </w:r>
      <w:bookmarkEnd w:id="172"/>
    </w:p>
    <w:p w14:paraId="2280946E" w14:textId="77777777" w:rsidR="00515C76" w:rsidRPr="00070EA1" w:rsidRDefault="00515C76" w:rsidP="00515C76">
      <w:r w:rsidRPr="00070EA1">
        <w:t xml:space="preserve">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s performance is to leverage the confusion matrix to understand more evaluation metrics such as precision, recall, type 1 error and type 2 error. A standardised evaluation method across machine learning algorithms will help decide customer churn's recommended model </w:t>
      </w:r>
      <w:r w:rsidRPr="00070EA1">
        <w:fldChar w:fldCharType="begin" w:fldLock="1"/>
      </w:r>
      <w:r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39CB0B6A" w14:textId="77777777" w:rsidR="00515C76" w:rsidRPr="00070EA1" w:rsidRDefault="00515C76" w:rsidP="00515C76">
      <w:r w:rsidRPr="00070EA1">
        <w:t>There are different ways of evaluating the performance of a classifier. The methods used are the ROC curve or deri</w:t>
      </w:r>
      <w:r>
        <w:t>v</w:t>
      </w:r>
      <w:r w:rsidRPr="00070EA1">
        <w:t>atives of the confusion matrix</w:t>
      </w:r>
      <w:r>
        <w:t>,</w:t>
      </w:r>
      <w:r w:rsidRPr="00070EA1">
        <w:t xml:space="preserve"> such as F-Score. Understanding the </w:t>
      </w:r>
      <w:r>
        <w:t>confusion matrix's derivation</w:t>
      </w:r>
      <w:r w:rsidRPr="00070EA1">
        <w:t xml:space="preserve"> is </w:t>
      </w:r>
      <w:r>
        <w:t>vital</w:t>
      </w:r>
      <w:r w:rsidRPr="00070EA1">
        <w:t xml:space="preserve"> to decipher </w:t>
      </w:r>
      <w:r>
        <w:t>many</w:t>
      </w:r>
      <w:r w:rsidRPr="00070EA1">
        <w:t xml:space="preserve"> of the results when machine learning models are involved. We shall go over a few of the </w:t>
      </w:r>
      <w:r>
        <w:t>standard</w:t>
      </w:r>
      <w:r w:rsidRPr="00070EA1">
        <w:t xml:space="preserve"> metrics in the below sections to understand the metrics used for evaluation. We will evaluate the </w:t>
      </w:r>
      <w:r>
        <w:t>classifiers' performance</w:t>
      </w:r>
      <w:r w:rsidRPr="00070EA1">
        <w:t xml:space="preserve"> in the below section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w:t>
      </w:r>
    </w:p>
    <w:p w14:paraId="3D81B7FA" w14:textId="77777777" w:rsidR="00515C76" w:rsidRPr="00070EA1" w:rsidRDefault="00515C76" w:rsidP="00515C76">
      <w:pPr>
        <w:pStyle w:val="ListParagraph"/>
        <w:numPr>
          <w:ilvl w:val="0"/>
          <w:numId w:val="39"/>
        </w:numPr>
      </w:pPr>
      <w:r w:rsidRPr="00070EA1">
        <w:t>True Negative (TN): This is an indication that the model successfu</w:t>
      </w:r>
      <w:r>
        <w:t>l</w:t>
      </w:r>
      <w:r w:rsidRPr="00070EA1">
        <w:t>ly predicted the expected outcome – predicted 0</w:t>
      </w:r>
    </w:p>
    <w:p w14:paraId="347BBCD3" w14:textId="77777777" w:rsidR="00515C76" w:rsidRPr="00070EA1" w:rsidRDefault="00515C76" w:rsidP="00515C76">
      <w:pPr>
        <w:pStyle w:val="ListParagraph"/>
        <w:numPr>
          <w:ilvl w:val="0"/>
          <w:numId w:val="39"/>
        </w:numPr>
      </w:pPr>
      <w:r w:rsidRPr="00070EA1">
        <w:t>False Negative (FN): This is an indication that the model has failed to predict the expected outcome – predicted 0 instead of 1</w:t>
      </w:r>
    </w:p>
    <w:p w14:paraId="0A07BDAD" w14:textId="77777777" w:rsidR="00515C76" w:rsidRPr="00070EA1" w:rsidRDefault="00515C76" w:rsidP="00515C76">
      <w:pPr>
        <w:pStyle w:val="ListParagraph"/>
        <w:numPr>
          <w:ilvl w:val="0"/>
          <w:numId w:val="39"/>
        </w:numPr>
      </w:pPr>
      <w:r w:rsidRPr="00070EA1">
        <w:t>Fal</w:t>
      </w:r>
      <w:r>
        <w:t>s</w:t>
      </w:r>
      <w:r w:rsidRPr="00070EA1">
        <w:t>e Positive (FP): This is an indication that the model predicted the opposite of the expected outcome – predicted 1 instead of 0</w:t>
      </w:r>
    </w:p>
    <w:p w14:paraId="66045336" w14:textId="77777777" w:rsidR="00515C76" w:rsidRPr="00070EA1" w:rsidRDefault="00515C76" w:rsidP="00515C76">
      <w:pPr>
        <w:pStyle w:val="ListParagraph"/>
        <w:numPr>
          <w:ilvl w:val="0"/>
          <w:numId w:val="39"/>
        </w:numPr>
      </w:pPr>
      <w:r w:rsidRPr="00070EA1">
        <w:t>True Positive (TP): This is an indication that the model successfully predicted the outcome as expected – predicted 1</w:t>
      </w:r>
    </w:p>
    <w:p w14:paraId="4EF935C1" w14:textId="77777777" w:rsidR="00515C76" w:rsidRPr="00070EA1" w:rsidRDefault="00515C76" w:rsidP="00515C76">
      <w:pPr>
        <w:widowControl/>
        <w:autoSpaceDE/>
        <w:autoSpaceDN/>
        <w:adjustRightInd/>
        <w:spacing w:before="0" w:after="200" w:line="240" w:lineRule="auto"/>
        <w:jc w:val="left"/>
      </w:pPr>
      <w:r w:rsidRPr="00070EA1">
        <w:br w:type="page"/>
      </w:r>
    </w:p>
    <w:p w14:paraId="498FFF9C" w14:textId="77777777" w:rsidR="00515C76" w:rsidRPr="00070EA1" w:rsidRDefault="00515C76" w:rsidP="00515C76">
      <w:r w:rsidRPr="00070EA1">
        <w:lastRenderedPageBreak/>
        <w:t>Accuracy is defined as the ratio of all correct predictions made to total predictions made. It is obtained by dividing the correct cases predicted by the total number of cases present</w:t>
      </w:r>
    </w:p>
    <w:p w14:paraId="344DDCFD" w14:textId="77777777" w:rsidR="00515C76" w:rsidRPr="00070EA1" w:rsidRDefault="00515C76" w:rsidP="00515C76">
      <w:pPr>
        <w:pStyle w:val="ImageFont"/>
      </w:pPr>
      <w:r w:rsidRPr="00070EA1">
        <w:drawing>
          <wp:inline distT="0" distB="0" distL="0" distR="0" wp14:anchorId="278C013D" wp14:editId="41184EDC">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2A239D2B" w14:textId="77777777" w:rsidR="00515C76" w:rsidRPr="00070EA1" w:rsidRDefault="00515C76" w:rsidP="00515C76">
      <w:pPr>
        <w:pStyle w:val="ImageFont"/>
        <w:jc w:val="both"/>
      </w:pPr>
      <w:r w:rsidRPr="00070EA1">
        <w:t xml:space="preserve">Precision is defined as the ratio of correct positive predictions out of all </w:t>
      </w:r>
      <w:r>
        <w:t>the model's positive predictions</w:t>
      </w:r>
      <w:r w:rsidRPr="00070EA1">
        <w:t xml:space="preserve">. It is computed by dividing the number of true positives by the number </w:t>
      </w:r>
      <w:r>
        <w:t>of</w:t>
      </w:r>
      <w:r w:rsidRPr="00070EA1">
        <w:t xml:space="preserve"> true positives and false positives.</w:t>
      </w:r>
    </w:p>
    <w:p w14:paraId="33514A7F" w14:textId="77777777" w:rsidR="00515C76" w:rsidRPr="00070EA1" w:rsidRDefault="00515C76" w:rsidP="00515C76">
      <w:pPr>
        <w:pStyle w:val="ImageFont"/>
      </w:pPr>
      <w:r w:rsidRPr="00070EA1">
        <w:drawing>
          <wp:inline distT="0" distB="0" distL="0" distR="0" wp14:anchorId="5C96359F" wp14:editId="0993FD97">
            <wp:extent cx="3327991" cy="623635"/>
            <wp:effectExtent l="0" t="0" r="6350" b="5080"/>
            <wp:docPr id="20" name="Picture 20"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50A3B5BD" w14:textId="77777777" w:rsidR="00515C76" w:rsidRPr="00070EA1" w:rsidRDefault="00515C76" w:rsidP="00515C76">
      <w:pPr>
        <w:pStyle w:val="ImageFont"/>
        <w:jc w:val="left"/>
      </w:pPr>
      <w:r>
        <w:t>The r</w:t>
      </w:r>
      <w:r w:rsidRPr="00070EA1">
        <w:t xml:space="preserve">ecall is defined as the number of correct positive predictions made </w:t>
      </w:r>
      <w:r>
        <w:t>from</w:t>
      </w:r>
      <w:r w:rsidRPr="00070EA1">
        <w:t xml:space="preserve"> all positive predictions possible in the overall setting. It is defined as the number of true positives by the number of true positives and false positives.</w:t>
      </w:r>
    </w:p>
    <w:p w14:paraId="337FF811" w14:textId="77777777" w:rsidR="00515C76" w:rsidRPr="00070EA1" w:rsidRDefault="00515C76" w:rsidP="00515C76">
      <w:pPr>
        <w:pStyle w:val="ImageFont"/>
      </w:pPr>
      <w:r w:rsidRPr="00070EA1">
        <w:drawing>
          <wp:inline distT="0" distB="0" distL="0" distR="0" wp14:anchorId="0D7441C1" wp14:editId="400B4FEC">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4F5C66F0" w14:textId="77777777" w:rsidR="00515C76" w:rsidRPr="00070EA1" w:rsidRDefault="00515C76" w:rsidP="00515C76">
      <w:pPr>
        <w:pStyle w:val="ImageFont"/>
        <w:jc w:val="both"/>
      </w:pPr>
      <w:r w:rsidRPr="00070EA1">
        <w:t xml:space="preserve">F-Measure is defined as a combination via a harmonic mean of precision and recall. The F1 score is a way to express both precision and recall scores as one metric. </w:t>
      </w:r>
    </w:p>
    <w:p w14:paraId="26E5D8F6" w14:textId="77777777" w:rsidR="00515C76" w:rsidRPr="00070EA1" w:rsidRDefault="00515C76" w:rsidP="00515C76">
      <w:pPr>
        <w:pStyle w:val="ImageFont"/>
      </w:pPr>
      <w:r w:rsidRPr="00070EA1">
        <w:drawing>
          <wp:inline distT="0" distB="0" distL="0" distR="0" wp14:anchorId="0D05DD2A" wp14:editId="35025239">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5AC10BB0" w14:textId="77777777" w:rsidR="00515C76" w:rsidRPr="00070EA1" w:rsidRDefault="00515C76" w:rsidP="00515C76">
      <w:pPr>
        <w:pStyle w:val="ImageFont"/>
        <w:jc w:val="both"/>
      </w:pPr>
      <w:r w:rsidRPr="00070EA1">
        <w:t xml:space="preserve">The AUC or area under </w:t>
      </w:r>
      <w:r>
        <w:t xml:space="preserve">the </w:t>
      </w:r>
      <w:r w:rsidRPr="00070EA1">
        <w:t xml:space="preserve">curve is a recommended metric for binary classification. </w:t>
      </w:r>
      <w:r>
        <w:t xml:space="preserve">The recommendation </w:t>
      </w:r>
      <w:r w:rsidRPr="00070EA1">
        <w:t xml:space="preserve">is because AUC is not sensitive to imbalanced classes. </w:t>
      </w:r>
      <w:r>
        <w:t>Many</w:t>
      </w:r>
      <w:r w:rsidRPr="00070EA1">
        <w:t xml:space="preserve"> papers have leveraged AUC in place of accuracy due to this reason. The AUC score varies from 0 to 1</w:t>
      </w:r>
      <w:r>
        <w:t>,</w:t>
      </w:r>
      <w:r w:rsidRPr="00070EA1">
        <w:t xml:space="preserve"> and a score of 1 is considered a perfect score. The curve is plotted as a true positive versus </w:t>
      </w:r>
      <w:r>
        <w:t xml:space="preserve">a </w:t>
      </w:r>
      <w:r w:rsidRPr="00070EA1">
        <w:t>false positive.</w:t>
      </w:r>
    </w:p>
    <w:p w14:paraId="3AEA533A" w14:textId="77777777" w:rsidR="00515C76" w:rsidRPr="00070EA1" w:rsidRDefault="00515C76" w:rsidP="00515C76">
      <w:pPr>
        <w:pStyle w:val="ImageFont"/>
        <w:jc w:val="both"/>
      </w:pPr>
      <w:r w:rsidRPr="00070EA1">
        <w:lastRenderedPageBreak/>
        <w:t xml:space="preserve">Another factor some papers have bought up is that </w:t>
      </w:r>
      <w:r>
        <w:t>many</w:t>
      </w:r>
      <w:r w:rsidRPr="00070EA1">
        <w:t xml:space="preserve"> authors focus only on improving the </w:t>
      </w:r>
      <w:r>
        <w:t>model's accuracy</w:t>
      </w:r>
      <w:r w:rsidRPr="00070EA1">
        <w:t xml:space="preserve">. That is, authors are focused more on being able to get as many churned customers. The author </w:t>
      </w:r>
      <w:r w:rsidRPr="00070EA1">
        <w:fldChar w:fldCharType="begin" w:fldLock="1"/>
      </w:r>
      <w:r>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Pr="00070EA1">
        <w:fldChar w:fldCharType="separate"/>
      </w:r>
      <w:r w:rsidRPr="00070EA1">
        <w:t>(Tuck et al., 2020)</w:t>
      </w:r>
      <w:r w:rsidRPr="00070EA1">
        <w:fldChar w:fldCharType="end"/>
      </w:r>
      <w:r w:rsidRPr="00070EA1">
        <w:t xml:space="preserve"> proposes </w:t>
      </w:r>
      <w:r>
        <w:t xml:space="preserve">that </w:t>
      </w:r>
      <w:r w:rsidRPr="00070EA1">
        <w:t>just as much eff</w:t>
      </w:r>
      <w:r>
        <w:t>o</w:t>
      </w:r>
      <w:r w:rsidRPr="00070EA1">
        <w:t xml:space="preserve">rt needs to reduce the </w:t>
      </w:r>
      <w:r>
        <w:t>machine learning algorithms' error or misclassification rate</w:t>
      </w:r>
      <w:r w:rsidRPr="00070EA1">
        <w:t>. The error rate can be viewed as an additional method to be able to e</w:t>
      </w:r>
      <w:r>
        <w:t>valuate a model effectively</w:t>
      </w:r>
      <w:r w:rsidRPr="00070EA1">
        <w:t>.</w:t>
      </w:r>
    </w:p>
    <w:p w14:paraId="4A87AE50" w14:textId="77777777" w:rsidR="00515C76" w:rsidRPr="00070EA1" w:rsidRDefault="00515C76" w:rsidP="00515C76">
      <w:pPr>
        <w:pStyle w:val="ImageFont"/>
      </w:pPr>
      <w:r w:rsidRPr="00070EA1">
        <w:drawing>
          <wp:inline distT="0" distB="0" distL="0" distR="0" wp14:anchorId="351936DD" wp14:editId="235A942E">
            <wp:extent cx="3476847" cy="117718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52370F86" w14:textId="77777777" w:rsidR="00515C76" w:rsidRPr="00070EA1" w:rsidRDefault="00515C76" w:rsidP="00515C76">
      <w:pPr>
        <w:pStyle w:val="ImageFont"/>
        <w:jc w:val="left"/>
      </w:pPr>
      <w:r w:rsidRPr="00070EA1">
        <w:t xml:space="preserve">A combination of the above evaluation metrics </w:t>
      </w:r>
      <w:r>
        <w:t>is</w:t>
      </w:r>
      <w:r w:rsidRPr="00070EA1">
        <w:t xml:space="preserve"> the ones that were used in </w:t>
      </w:r>
      <w:r>
        <w:t xml:space="preserve">the </w:t>
      </w:r>
      <w:r w:rsidRPr="00070EA1">
        <w:t>literature review for the evaluation of predictive models for classifiers. The model is to be evaluated</w:t>
      </w:r>
      <w:r>
        <w:t>,</w:t>
      </w:r>
      <w:r w:rsidRPr="00070EA1">
        <w:t xml:space="preserve"> keeping the above metrics in mind </w:t>
      </w:r>
      <w:r>
        <w:t>to understand</w:t>
      </w:r>
      <w:r w:rsidRPr="00070EA1">
        <w:t xml:space="preserve"> the performance based on the rest of the metrics</w:t>
      </w:r>
      <w:r>
        <w:t>,</w:t>
      </w:r>
      <w:r w:rsidRPr="00070EA1">
        <w:t xml:space="preserve"> such as specificity and sensitivity.</w:t>
      </w:r>
    </w:p>
    <w:p w14:paraId="255B6711" w14:textId="77777777" w:rsidR="00515C76" w:rsidRPr="00070EA1" w:rsidRDefault="00515C76" w:rsidP="00515C76">
      <w:pPr>
        <w:pStyle w:val="Heading3"/>
      </w:pPr>
      <w:bookmarkStart w:id="173" w:name="_Toc67874823"/>
      <w:r w:rsidRPr="00070EA1">
        <w:t>2.6.5 Summary of Literature Review</w:t>
      </w:r>
      <w:bookmarkEnd w:id="173"/>
    </w:p>
    <w:p w14:paraId="3E8DB36B" w14:textId="77777777" w:rsidR="00515C76" w:rsidRPr="00070EA1" w:rsidRDefault="00515C76" w:rsidP="00515C76">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 From the above section, we understand that more importance can be given to feature engineering, as most papers have used more conventional methods. Similarly, for class balancing, instead of opting for simple random oversampling techniques, there are other structured oversampling techniques that we can experiment with for the next step.</w:t>
      </w:r>
      <w:r w:rsidRPr="00070EA1">
        <w:br w:type="page"/>
      </w:r>
    </w:p>
    <w:p w14:paraId="5D28EB35" w14:textId="77777777" w:rsidR="00515C76" w:rsidRPr="00070EA1" w:rsidRDefault="00515C76" w:rsidP="00515C76">
      <w:pPr>
        <w:pStyle w:val="Heading2"/>
      </w:pPr>
      <w:bookmarkStart w:id="174" w:name="_Toc67874824"/>
      <w:r w:rsidRPr="00070EA1">
        <w:lastRenderedPageBreak/>
        <w:t>2.7 Discussion</w:t>
      </w:r>
      <w:bookmarkEnd w:id="174"/>
    </w:p>
    <w:p w14:paraId="05D43A35" w14:textId="77777777" w:rsidR="00515C76" w:rsidRPr="00070EA1" w:rsidRDefault="00515C76" w:rsidP="00515C76">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39C9B096" w14:textId="77777777" w:rsidR="00515C76" w:rsidRPr="00070EA1" w:rsidRDefault="00515C76" w:rsidP="00515C76">
      <w:pPr>
        <w:pStyle w:val="BodyText"/>
      </w:pPr>
      <w:r w:rsidRPr="00070EA1">
        <w:t xml:space="preserve">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 It is a common misconception that deep learning models perform better than machine learning models in all use-cases. From the literature review, we understand that for the telecom use cases studied where a predictive framework based on a machine learning or deep learning framework has been made,  hybrid machine learning models and a balancing technique have given the best results. </w:t>
      </w:r>
    </w:p>
    <w:p w14:paraId="09884037" w14:textId="77777777" w:rsidR="00515C76" w:rsidRPr="00070EA1" w:rsidRDefault="00515C76" w:rsidP="00515C76">
      <w:pPr>
        <w:pStyle w:val="BodyText"/>
      </w:pPr>
      <w:r w:rsidRPr="00070EA1">
        <w:t xml:space="preserve">Different feature selection techniques, in turn, have resulted in a different set of features being selected for different algorithms. We can explore where we can try more feature engineering techniques and summarise our results in a manner where we consider the observed and latent relationships of the features with the target variables. Imputation of the data is also a step where some authors have taken advanced methods such as logarithmic transformations and predictive mean matching for imputing missing data rather than the conventional methods to impute the missing values with mean, median or mode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This approach, along with oversampling techniques, has given some of the best results per the literature survey. In Chapter 3, this is the approach we will take inspiration for, along with more advanced feature selection methods</w:t>
      </w:r>
      <w:r w:rsidRPr="00070EA1">
        <w:br w:type="page"/>
      </w:r>
      <w:r w:rsidRPr="00070EA1">
        <w:rPr>
          <w:b/>
        </w:rPr>
        <w:lastRenderedPageBreak/>
        <w:t>Table 2.7.1: Literature Review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515C76" w:rsidRPr="00070EA1" w14:paraId="3B7F43D8" w14:textId="77777777" w:rsidTr="002F6BE5">
        <w:trPr>
          <w:trHeight w:val="584"/>
        </w:trPr>
        <w:tc>
          <w:tcPr>
            <w:tcW w:w="1675" w:type="dxa"/>
            <w:shd w:val="clear" w:color="000000" w:fill="44546A"/>
            <w:noWrap/>
            <w:vAlign w:val="center"/>
            <w:hideMark/>
          </w:tcPr>
          <w:p w14:paraId="4B1429AA" w14:textId="77777777" w:rsidR="00515C76" w:rsidRPr="00070EA1" w:rsidRDefault="00515C76" w:rsidP="002F6BE5">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5F8F34A0" w14:textId="77777777" w:rsidR="00515C76" w:rsidRPr="00070EA1" w:rsidRDefault="00515C76" w:rsidP="002F6BE5">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13E2BE1C" w14:textId="77777777" w:rsidR="00515C76" w:rsidRPr="00070EA1" w:rsidRDefault="00515C76" w:rsidP="002F6BE5">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7CA405CB" w14:textId="77777777" w:rsidR="00515C76" w:rsidRPr="00070EA1" w:rsidRDefault="00515C76" w:rsidP="002F6BE5">
            <w:pPr>
              <w:jc w:val="center"/>
              <w:rPr>
                <w:b/>
                <w:color w:val="FFFFFF" w:themeColor="background1"/>
              </w:rPr>
            </w:pPr>
            <w:r w:rsidRPr="00070EA1">
              <w:rPr>
                <w:b/>
                <w:color w:val="FFFFFF" w:themeColor="background1"/>
              </w:rPr>
              <w:t>Model</w:t>
            </w:r>
          </w:p>
        </w:tc>
      </w:tr>
      <w:tr w:rsidR="00515C76" w:rsidRPr="00070EA1" w14:paraId="0E74B8BC" w14:textId="77777777" w:rsidTr="002F6BE5">
        <w:trPr>
          <w:trHeight w:val="2330"/>
        </w:trPr>
        <w:tc>
          <w:tcPr>
            <w:tcW w:w="1675" w:type="dxa"/>
            <w:shd w:val="clear" w:color="auto" w:fill="auto"/>
            <w:noWrap/>
            <w:vAlign w:val="center"/>
            <w:hideMark/>
          </w:tcPr>
          <w:p w14:paraId="1C5A7C21" w14:textId="77777777" w:rsidR="00515C76" w:rsidRPr="00070EA1" w:rsidRDefault="00515C76" w:rsidP="002F6BE5">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658BC7A" w14:textId="77777777" w:rsidR="00515C76" w:rsidRPr="00070EA1" w:rsidRDefault="00515C76" w:rsidP="002F6BE5">
            <w:pPr>
              <w:jc w:val="center"/>
            </w:pPr>
            <w:r w:rsidRPr="00070EA1">
              <w:t>2021</w:t>
            </w:r>
          </w:p>
        </w:tc>
        <w:tc>
          <w:tcPr>
            <w:tcW w:w="2767" w:type="dxa"/>
            <w:shd w:val="clear" w:color="auto" w:fill="auto"/>
            <w:vAlign w:val="center"/>
            <w:hideMark/>
          </w:tcPr>
          <w:p w14:paraId="254380E5" w14:textId="77777777" w:rsidR="00515C76" w:rsidRPr="00070EA1" w:rsidRDefault="00515C76" w:rsidP="002F6BE5">
            <w:pPr>
              <w:jc w:val="center"/>
            </w:pPr>
            <w:r w:rsidRPr="00070EA1">
              <w:t>Feature Importance,</w:t>
            </w:r>
            <w:r w:rsidRPr="00070EA1">
              <w:br/>
              <w:t>Logarithmic Transformation</w:t>
            </w:r>
          </w:p>
        </w:tc>
        <w:tc>
          <w:tcPr>
            <w:tcW w:w="4092" w:type="dxa"/>
            <w:shd w:val="clear" w:color="auto" w:fill="auto"/>
            <w:vAlign w:val="center"/>
            <w:hideMark/>
          </w:tcPr>
          <w:p w14:paraId="29B48C3D" w14:textId="77777777" w:rsidR="00515C76" w:rsidRPr="00070EA1" w:rsidRDefault="00515C76" w:rsidP="002F6BE5">
            <w:pPr>
              <w:jc w:val="center"/>
            </w:pPr>
            <w:r w:rsidRPr="00070EA1">
              <w:rPr>
                <w:b/>
              </w:rPr>
              <w:t>Accuracy</w:t>
            </w:r>
            <w:r w:rsidRPr="00070EA1">
              <w:t xml:space="preserve">: </w:t>
            </w:r>
            <w:r w:rsidRPr="00070EA1">
              <w:br/>
              <w:t>Logistic Regression - 97.8%, Decision Tree - 78.3%, Random Forest - 79.2%</w:t>
            </w:r>
            <w:r w:rsidRPr="00070EA1">
              <w:br/>
            </w:r>
            <w:r w:rsidRPr="00070EA1">
              <w:br/>
            </w:r>
            <w:r w:rsidRPr="00070EA1">
              <w:rPr>
                <w:b/>
              </w:rPr>
              <w:t>F1-Measure</w:t>
            </w:r>
            <w:r w:rsidRPr="00070EA1">
              <w:t xml:space="preserve">: </w:t>
            </w:r>
            <w:r w:rsidRPr="00070EA1">
              <w:br/>
              <w:t>Logistic Regression - 97.8, Decision Tree - 77.9, Random Forest - 77.8</w:t>
            </w:r>
          </w:p>
        </w:tc>
      </w:tr>
      <w:tr w:rsidR="00515C76" w:rsidRPr="00070EA1" w14:paraId="2A45BC8C" w14:textId="77777777" w:rsidTr="002F6BE5">
        <w:trPr>
          <w:trHeight w:val="3140"/>
        </w:trPr>
        <w:tc>
          <w:tcPr>
            <w:tcW w:w="1675" w:type="dxa"/>
            <w:shd w:val="clear" w:color="auto" w:fill="auto"/>
            <w:noWrap/>
            <w:vAlign w:val="center"/>
            <w:hideMark/>
          </w:tcPr>
          <w:p w14:paraId="2EDFBD18" w14:textId="77777777" w:rsidR="00515C76" w:rsidRPr="00070EA1" w:rsidRDefault="00515C76" w:rsidP="002F6BE5">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58660F6B" w14:textId="77777777" w:rsidR="00515C76" w:rsidRPr="00070EA1" w:rsidRDefault="00515C76" w:rsidP="002F6BE5">
            <w:pPr>
              <w:jc w:val="center"/>
            </w:pPr>
            <w:r w:rsidRPr="00070EA1">
              <w:t>2021</w:t>
            </w:r>
          </w:p>
        </w:tc>
        <w:tc>
          <w:tcPr>
            <w:tcW w:w="2767" w:type="dxa"/>
            <w:shd w:val="clear" w:color="auto" w:fill="auto"/>
            <w:vAlign w:val="center"/>
            <w:hideMark/>
          </w:tcPr>
          <w:p w14:paraId="5E6A6392" w14:textId="77777777" w:rsidR="00515C76" w:rsidRPr="00070EA1" w:rsidRDefault="00515C76" w:rsidP="002F6BE5">
            <w:pPr>
              <w:jc w:val="center"/>
            </w:pPr>
            <w:r w:rsidRPr="00070EA1">
              <w:rPr>
                <w:i/>
              </w:rPr>
              <w:t>Phase 1</w:t>
            </w:r>
            <w:r w:rsidRPr="00070EA1">
              <w:t xml:space="preserve">: </w:t>
            </w:r>
            <w:r w:rsidRPr="00070EA1">
              <w:br/>
              <w:t>Variance Analysis, Correlation Matrix, Outliers Removed</w:t>
            </w:r>
            <w:r w:rsidRPr="00070EA1">
              <w:br/>
            </w:r>
            <w:r w:rsidRPr="00070EA1">
              <w:rPr>
                <w:i/>
              </w:rPr>
              <w:t>Phase 2</w:t>
            </w:r>
            <w:r w:rsidRPr="00070EA1">
              <w:t xml:space="preserve">: </w:t>
            </w:r>
            <w:r w:rsidRPr="00070EA1">
              <w:br/>
              <w:t>Cleaning &amp; Filtering</w:t>
            </w:r>
            <w:r w:rsidRPr="00070EA1">
              <w:br/>
            </w:r>
            <w:r w:rsidRPr="00070EA1">
              <w:rPr>
                <w:i/>
              </w:rPr>
              <w:t>Phase 3</w:t>
            </w:r>
            <w:r w:rsidRPr="00070EA1">
              <w:t xml:space="preserve">: </w:t>
            </w:r>
            <w:r w:rsidRPr="00070EA1">
              <w:br/>
              <w:t>Feature Selection using Gravitational Search Algorithm, Feature Importance</w:t>
            </w:r>
          </w:p>
        </w:tc>
        <w:tc>
          <w:tcPr>
            <w:tcW w:w="4092" w:type="dxa"/>
            <w:shd w:val="clear" w:color="auto" w:fill="auto"/>
            <w:vAlign w:val="center"/>
            <w:hideMark/>
          </w:tcPr>
          <w:p w14:paraId="327AC0DD" w14:textId="77777777" w:rsidR="00515C76" w:rsidRPr="00070EA1" w:rsidRDefault="00515C76" w:rsidP="002F6BE5">
            <w:pPr>
              <w:jc w:val="center"/>
            </w:pPr>
            <w:r w:rsidRPr="00070EA1">
              <w:rPr>
                <w:b/>
              </w:rPr>
              <w:t>AUC</w:t>
            </w:r>
            <w:r w:rsidRPr="00070EA1">
              <w:t xml:space="preserve">: </w:t>
            </w:r>
            <w:r w:rsidRPr="00070EA1">
              <w:br/>
              <w:t>Logistic regression - 0.82, Logistic Regression (AdaBoost) - 0.78, Decision Tree - 0.83,  Adaboost classifier - 0.84, Adaboost Classifier (Extra Tree) - 0.72, KNN classifier - 0.80, Random Forest - 0.82, Random Forest (AdaBoost) - 0.82, Naive Bayes (Gaussian) - 0.80, SVM Classifier Linear - 0.79, SVM Classifier Poly - 0.80, SVM (Adaboost) - 0.80, XGBoost - 0.84, CatBoost - 0.82</w:t>
            </w:r>
          </w:p>
        </w:tc>
      </w:tr>
      <w:tr w:rsidR="00515C76" w:rsidRPr="00070EA1" w14:paraId="2870561D" w14:textId="77777777" w:rsidTr="002F6BE5">
        <w:trPr>
          <w:trHeight w:val="2087"/>
        </w:trPr>
        <w:tc>
          <w:tcPr>
            <w:tcW w:w="1675" w:type="dxa"/>
            <w:shd w:val="clear" w:color="auto" w:fill="auto"/>
            <w:noWrap/>
            <w:vAlign w:val="center"/>
            <w:hideMark/>
          </w:tcPr>
          <w:p w14:paraId="505F0DAA" w14:textId="77777777" w:rsidR="00515C76" w:rsidRPr="00070EA1" w:rsidRDefault="00515C76" w:rsidP="002F6BE5">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699C258C" w14:textId="77777777" w:rsidR="00515C76" w:rsidRPr="00070EA1" w:rsidRDefault="00515C76" w:rsidP="002F6BE5">
            <w:pPr>
              <w:jc w:val="center"/>
            </w:pPr>
            <w:r w:rsidRPr="00070EA1">
              <w:t>2020</w:t>
            </w:r>
          </w:p>
        </w:tc>
        <w:tc>
          <w:tcPr>
            <w:tcW w:w="2767" w:type="dxa"/>
            <w:shd w:val="clear" w:color="auto" w:fill="auto"/>
            <w:vAlign w:val="center"/>
            <w:hideMark/>
          </w:tcPr>
          <w:p w14:paraId="26595031" w14:textId="77777777" w:rsidR="00515C76" w:rsidRPr="00070EA1" w:rsidRDefault="00515C76" w:rsidP="002F6BE5">
            <w:pPr>
              <w:jc w:val="center"/>
            </w:pPr>
            <w:r w:rsidRPr="00070EA1">
              <w:t xml:space="preserve">Tokenisation, </w:t>
            </w:r>
            <w:r w:rsidRPr="00070EA1">
              <w:br/>
              <w:t>Standardisation</w:t>
            </w:r>
          </w:p>
        </w:tc>
        <w:tc>
          <w:tcPr>
            <w:tcW w:w="4092" w:type="dxa"/>
            <w:shd w:val="clear" w:color="auto" w:fill="auto"/>
            <w:vAlign w:val="center"/>
            <w:hideMark/>
          </w:tcPr>
          <w:p w14:paraId="4B662398" w14:textId="77777777" w:rsidR="00515C76" w:rsidRPr="00070EA1" w:rsidRDefault="00515C76" w:rsidP="002F6BE5">
            <w:pPr>
              <w:jc w:val="center"/>
            </w:pPr>
            <w:r w:rsidRPr="00070EA1">
              <w:rPr>
                <w:b/>
              </w:rPr>
              <w:t>Accuracy</w:t>
            </w:r>
            <w:r w:rsidRPr="00070EA1">
              <w:t>: Logistic Regression - 78.87%, Naïve Bayes - 76.45%, Random Forest - 77.87%, Decision Trees - 73.05%, K-Nearest Neighbor - 79.86%, Artificial Neural Network - 82.83%</w:t>
            </w:r>
          </w:p>
        </w:tc>
      </w:tr>
      <w:tr w:rsidR="00515C76" w:rsidRPr="00070EA1" w14:paraId="0B1E1D38" w14:textId="77777777" w:rsidTr="002F6BE5">
        <w:trPr>
          <w:trHeight w:val="800"/>
        </w:trPr>
        <w:tc>
          <w:tcPr>
            <w:tcW w:w="1675" w:type="dxa"/>
            <w:shd w:val="clear" w:color="auto" w:fill="auto"/>
            <w:noWrap/>
            <w:vAlign w:val="center"/>
            <w:hideMark/>
          </w:tcPr>
          <w:p w14:paraId="78A44C7B" w14:textId="77777777" w:rsidR="00515C76" w:rsidRPr="00070EA1" w:rsidRDefault="00515C76" w:rsidP="002F6BE5">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5217027E" w14:textId="77777777" w:rsidR="00515C76" w:rsidRPr="00070EA1" w:rsidRDefault="00515C76" w:rsidP="002F6BE5">
            <w:pPr>
              <w:jc w:val="center"/>
            </w:pPr>
            <w:r w:rsidRPr="00070EA1">
              <w:t>2020</w:t>
            </w:r>
          </w:p>
        </w:tc>
        <w:tc>
          <w:tcPr>
            <w:tcW w:w="2767" w:type="dxa"/>
            <w:shd w:val="clear" w:color="auto" w:fill="auto"/>
            <w:vAlign w:val="center"/>
            <w:hideMark/>
          </w:tcPr>
          <w:p w14:paraId="57C786B2" w14:textId="77777777" w:rsidR="00515C76" w:rsidRPr="00070EA1" w:rsidRDefault="00515C76" w:rsidP="002F6BE5">
            <w:pPr>
              <w:jc w:val="center"/>
            </w:pPr>
            <w:r w:rsidRPr="00070EA1">
              <w:t xml:space="preserve">Label Encoding Binary Columns, Scaling Numerical Columns, </w:t>
            </w:r>
            <w:r w:rsidRPr="00070EA1">
              <w:br/>
            </w:r>
            <w:r w:rsidRPr="00070EA1">
              <w:br/>
              <w:t>Feature Importance</w:t>
            </w:r>
          </w:p>
        </w:tc>
        <w:tc>
          <w:tcPr>
            <w:tcW w:w="4092" w:type="dxa"/>
            <w:shd w:val="clear" w:color="auto" w:fill="auto"/>
            <w:vAlign w:val="center"/>
            <w:hideMark/>
          </w:tcPr>
          <w:p w14:paraId="1C873C39" w14:textId="77777777" w:rsidR="00515C76" w:rsidRPr="00070EA1" w:rsidRDefault="00515C76" w:rsidP="002F6BE5">
            <w:pPr>
              <w:jc w:val="center"/>
            </w:pPr>
            <w:r w:rsidRPr="00070EA1">
              <w:rPr>
                <w:b/>
              </w:rPr>
              <w:t>Accuracy</w:t>
            </w:r>
            <w:r w:rsidRPr="00070EA1">
              <w:t>: Random Forest - 77.87%, XGBoost - 76.45%, Deep Neural Network - 80.62%</w:t>
            </w:r>
            <w:r w:rsidRPr="00070EA1">
              <w:br/>
            </w:r>
            <w:r w:rsidRPr="00070EA1">
              <w:br/>
            </w:r>
            <w:r w:rsidRPr="00070EA1">
              <w:rPr>
                <w:b/>
              </w:rPr>
              <w:t>AUC</w:t>
            </w:r>
            <w:r w:rsidRPr="00070EA1">
              <w:t>: Random Forest 0.83,  XGBoost 0.84,  Deep Neural Network - 0.84</w:t>
            </w:r>
          </w:p>
        </w:tc>
      </w:tr>
      <w:tr w:rsidR="00515C76" w:rsidRPr="00070EA1" w14:paraId="680E48C0" w14:textId="77777777" w:rsidTr="002F6BE5">
        <w:trPr>
          <w:trHeight w:val="908"/>
        </w:trPr>
        <w:tc>
          <w:tcPr>
            <w:tcW w:w="1675" w:type="dxa"/>
            <w:shd w:val="clear" w:color="auto" w:fill="auto"/>
            <w:noWrap/>
            <w:vAlign w:val="center"/>
            <w:hideMark/>
          </w:tcPr>
          <w:p w14:paraId="1D539DE6" w14:textId="77777777" w:rsidR="00515C76" w:rsidRPr="00070EA1" w:rsidRDefault="00515C76" w:rsidP="002F6BE5">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2BDD4F02" w14:textId="77777777" w:rsidR="00515C76" w:rsidRPr="00070EA1" w:rsidRDefault="00515C76" w:rsidP="002F6BE5">
            <w:pPr>
              <w:jc w:val="center"/>
            </w:pPr>
            <w:r w:rsidRPr="00070EA1">
              <w:t>2020</w:t>
            </w:r>
          </w:p>
        </w:tc>
        <w:tc>
          <w:tcPr>
            <w:tcW w:w="2767" w:type="dxa"/>
            <w:shd w:val="clear" w:color="auto" w:fill="auto"/>
            <w:vAlign w:val="center"/>
            <w:hideMark/>
          </w:tcPr>
          <w:p w14:paraId="642CBA05" w14:textId="77777777" w:rsidR="00515C76" w:rsidRPr="00070EA1" w:rsidRDefault="00515C76" w:rsidP="002F6BE5">
            <w:pPr>
              <w:jc w:val="center"/>
            </w:pPr>
            <w:r w:rsidRPr="00070EA1">
              <w:t>PMM -</w:t>
            </w:r>
            <w:r w:rsidRPr="00070EA1">
              <w:br/>
              <w:t>Predictive Mean Matching for imputation</w:t>
            </w:r>
          </w:p>
        </w:tc>
        <w:tc>
          <w:tcPr>
            <w:tcW w:w="4092" w:type="dxa"/>
            <w:shd w:val="clear" w:color="auto" w:fill="auto"/>
            <w:vAlign w:val="center"/>
            <w:hideMark/>
          </w:tcPr>
          <w:p w14:paraId="22E937CC" w14:textId="77777777" w:rsidR="00515C76" w:rsidRPr="00070EA1" w:rsidRDefault="00515C76" w:rsidP="002F6BE5">
            <w:pPr>
              <w:jc w:val="center"/>
            </w:pPr>
            <w:r w:rsidRPr="00070EA1">
              <w:rPr>
                <w:b/>
              </w:rPr>
              <w:t>Accuracy</w:t>
            </w:r>
            <w:r w:rsidRPr="00070EA1">
              <w:t>: PPForest with LDA - 72%,</w:t>
            </w:r>
            <w:r w:rsidRPr="00070EA1">
              <w:br/>
              <w:t>PPForest with SVM - 75%</w:t>
            </w:r>
            <w:r w:rsidRPr="00070EA1">
              <w:br/>
            </w:r>
            <w:r w:rsidRPr="00070EA1">
              <w:br/>
            </w:r>
            <w:r w:rsidRPr="00070EA1">
              <w:rPr>
                <w:b/>
              </w:rPr>
              <w:t>AUC</w:t>
            </w:r>
            <w:r w:rsidRPr="00070EA1">
              <w:t>: PPForest with LDA - 0.67, PPForest with SVM -  0.73</w:t>
            </w:r>
          </w:p>
        </w:tc>
      </w:tr>
      <w:tr w:rsidR="00515C76" w:rsidRPr="00070EA1" w14:paraId="797A64AC" w14:textId="77777777" w:rsidTr="002F6BE5">
        <w:trPr>
          <w:trHeight w:val="908"/>
        </w:trPr>
        <w:tc>
          <w:tcPr>
            <w:tcW w:w="1675" w:type="dxa"/>
            <w:shd w:val="clear" w:color="auto" w:fill="auto"/>
            <w:noWrap/>
            <w:vAlign w:val="center"/>
            <w:hideMark/>
          </w:tcPr>
          <w:p w14:paraId="0709DE12" w14:textId="77777777" w:rsidR="00515C76" w:rsidRPr="00070EA1" w:rsidRDefault="00515C76" w:rsidP="002F6BE5">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209916BB" w14:textId="77777777" w:rsidR="00515C76" w:rsidRPr="00070EA1" w:rsidRDefault="00515C76" w:rsidP="002F6BE5">
            <w:pPr>
              <w:jc w:val="center"/>
            </w:pPr>
            <w:r w:rsidRPr="00070EA1">
              <w:t>2019</w:t>
            </w:r>
          </w:p>
        </w:tc>
        <w:tc>
          <w:tcPr>
            <w:tcW w:w="2767" w:type="dxa"/>
            <w:shd w:val="clear" w:color="auto" w:fill="auto"/>
            <w:vAlign w:val="center"/>
            <w:hideMark/>
          </w:tcPr>
          <w:p w14:paraId="2C09D4A2" w14:textId="77777777" w:rsidR="00515C76" w:rsidRPr="00070EA1" w:rsidRDefault="00515C76" w:rsidP="002F6BE5">
            <w:pPr>
              <w:jc w:val="center"/>
            </w:pPr>
            <w:r w:rsidRPr="00070EA1">
              <w:t>K-Cross Validation with hold-out (30%) method (k=10)</w:t>
            </w:r>
          </w:p>
        </w:tc>
        <w:tc>
          <w:tcPr>
            <w:tcW w:w="4092" w:type="dxa"/>
            <w:shd w:val="clear" w:color="auto" w:fill="auto"/>
            <w:vAlign w:val="center"/>
            <w:hideMark/>
          </w:tcPr>
          <w:p w14:paraId="102F1662" w14:textId="77777777" w:rsidR="00515C76" w:rsidRPr="00070EA1" w:rsidRDefault="00515C76" w:rsidP="002F6BE5">
            <w:pPr>
              <w:jc w:val="center"/>
            </w:pPr>
            <w:r w:rsidRPr="00070EA1">
              <w:rPr>
                <w:b/>
              </w:rPr>
              <w:t>Accuracy</w:t>
            </w:r>
            <w:r w:rsidRPr="00070EA1">
              <w:t>: Naïve Bayes - 76%, SVM - 80%, Decision Tree - 76.3%</w:t>
            </w:r>
            <w:r w:rsidRPr="00070EA1">
              <w:br/>
            </w:r>
            <w:r w:rsidRPr="00070EA1">
              <w:br/>
            </w:r>
            <w:r w:rsidRPr="00070EA1">
              <w:rPr>
                <w:b/>
              </w:rPr>
              <w:t>AUC</w:t>
            </w:r>
            <w:r w:rsidRPr="00070EA1">
              <w:t>: Naïve Bayes - 0.82, SVM - 0.83, Decision Trees - 0.76</w:t>
            </w:r>
          </w:p>
        </w:tc>
      </w:tr>
      <w:tr w:rsidR="00515C76" w:rsidRPr="00070EA1" w14:paraId="5C4FB06F" w14:textId="77777777" w:rsidTr="002F6BE5">
        <w:trPr>
          <w:trHeight w:val="1808"/>
        </w:trPr>
        <w:tc>
          <w:tcPr>
            <w:tcW w:w="1675" w:type="dxa"/>
            <w:shd w:val="clear" w:color="auto" w:fill="auto"/>
            <w:noWrap/>
            <w:vAlign w:val="center"/>
            <w:hideMark/>
          </w:tcPr>
          <w:p w14:paraId="677507BA" w14:textId="77777777" w:rsidR="00515C76" w:rsidRPr="00070EA1" w:rsidRDefault="00515C76" w:rsidP="002F6BE5">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0FB6647B" w14:textId="77777777" w:rsidR="00515C76" w:rsidRPr="00070EA1" w:rsidRDefault="00515C76" w:rsidP="002F6BE5">
            <w:pPr>
              <w:jc w:val="center"/>
            </w:pPr>
            <w:r w:rsidRPr="00070EA1">
              <w:t>2019</w:t>
            </w:r>
          </w:p>
        </w:tc>
        <w:tc>
          <w:tcPr>
            <w:tcW w:w="2767" w:type="dxa"/>
            <w:shd w:val="clear" w:color="auto" w:fill="auto"/>
            <w:vAlign w:val="center"/>
            <w:hideMark/>
          </w:tcPr>
          <w:p w14:paraId="63398A77" w14:textId="77777777" w:rsidR="00515C76" w:rsidRPr="00070EA1" w:rsidRDefault="00515C76" w:rsidP="002F6BE5">
            <w:pPr>
              <w:jc w:val="center"/>
            </w:pPr>
          </w:p>
        </w:tc>
        <w:tc>
          <w:tcPr>
            <w:tcW w:w="4092" w:type="dxa"/>
            <w:shd w:val="clear" w:color="auto" w:fill="auto"/>
            <w:vAlign w:val="center"/>
            <w:hideMark/>
          </w:tcPr>
          <w:p w14:paraId="3181D185" w14:textId="77777777" w:rsidR="00515C76" w:rsidRPr="00070EA1" w:rsidRDefault="00515C76" w:rsidP="002F6BE5">
            <w:pPr>
              <w:jc w:val="center"/>
            </w:pPr>
            <w:r w:rsidRPr="00070EA1">
              <w:t>Semiparametric Cox Proportional Model, Parametric Weibull,</w:t>
            </w:r>
            <w:r w:rsidRPr="00070EA1">
              <w:br/>
              <w:t>Log-normal survival model</w:t>
            </w:r>
            <w:r w:rsidRPr="00070EA1">
              <w:br/>
              <w:t>Best model: log-normal model</w:t>
            </w:r>
          </w:p>
        </w:tc>
      </w:tr>
      <w:tr w:rsidR="00515C76" w:rsidRPr="00070EA1" w14:paraId="30C54795" w14:textId="77777777" w:rsidTr="002F6BE5">
        <w:trPr>
          <w:trHeight w:val="85"/>
        </w:trPr>
        <w:tc>
          <w:tcPr>
            <w:tcW w:w="1675" w:type="dxa"/>
            <w:shd w:val="clear" w:color="auto" w:fill="auto"/>
            <w:noWrap/>
            <w:vAlign w:val="center"/>
            <w:hideMark/>
          </w:tcPr>
          <w:p w14:paraId="78307959" w14:textId="77777777" w:rsidR="00515C76" w:rsidRPr="00070EA1" w:rsidRDefault="00515C76" w:rsidP="002F6BE5">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76AC422A" w14:textId="77777777" w:rsidR="00515C76" w:rsidRPr="00070EA1" w:rsidRDefault="00515C76" w:rsidP="002F6BE5">
            <w:pPr>
              <w:jc w:val="center"/>
            </w:pPr>
            <w:r w:rsidRPr="00070EA1">
              <w:t>2019</w:t>
            </w:r>
          </w:p>
        </w:tc>
        <w:tc>
          <w:tcPr>
            <w:tcW w:w="2767" w:type="dxa"/>
            <w:shd w:val="clear" w:color="auto" w:fill="auto"/>
            <w:vAlign w:val="center"/>
            <w:hideMark/>
          </w:tcPr>
          <w:p w14:paraId="497348C2" w14:textId="77777777" w:rsidR="00515C76" w:rsidRPr="00070EA1" w:rsidRDefault="00515C76" w:rsidP="002F6BE5">
            <w:pPr>
              <w:jc w:val="center"/>
            </w:pPr>
            <w:r w:rsidRPr="00070EA1">
              <w:t xml:space="preserve">Feature Selection using </w:t>
            </w:r>
            <w:r w:rsidRPr="00070EA1">
              <w:br/>
              <w:t xml:space="preserve">Correlation Matrix Operator </w:t>
            </w:r>
            <w:r w:rsidRPr="00070EA1">
              <w:br/>
              <w:t>RapidMiner is used to perform feature selection</w:t>
            </w:r>
          </w:p>
        </w:tc>
        <w:tc>
          <w:tcPr>
            <w:tcW w:w="4092" w:type="dxa"/>
            <w:shd w:val="clear" w:color="auto" w:fill="auto"/>
            <w:vAlign w:val="center"/>
            <w:hideMark/>
          </w:tcPr>
          <w:p w14:paraId="66BB0BEC" w14:textId="77777777" w:rsidR="00515C76" w:rsidRPr="00070EA1" w:rsidRDefault="00515C76" w:rsidP="002F6BE5">
            <w:pPr>
              <w:jc w:val="center"/>
            </w:pPr>
            <w:r w:rsidRPr="00070EA1">
              <w:rPr>
                <w:b/>
              </w:rPr>
              <w:t>AUC</w:t>
            </w:r>
            <w:r w:rsidRPr="00070EA1">
              <w:t>: Gradient Boosted Trees (</w:t>
            </w:r>
            <w:r w:rsidRPr="00070EA1">
              <w:rPr>
                <w:i/>
              </w:rPr>
              <w:t>before oversampling</w:t>
            </w:r>
            <w:r w:rsidRPr="00070EA1">
              <w:t>) - 0.834, Gradient Boosted Trees (</w:t>
            </w:r>
            <w:r w:rsidRPr="00070EA1">
              <w:rPr>
                <w:i/>
              </w:rPr>
              <w:t>after oversampling</w:t>
            </w:r>
            <w:r w:rsidRPr="00070EA1">
              <w:t>) - 0.865, Generalised Linear Model - 0.841, Logistic Regression - 0.841</w:t>
            </w:r>
          </w:p>
        </w:tc>
      </w:tr>
      <w:tr w:rsidR="00515C76" w:rsidRPr="00070EA1" w14:paraId="759AC2DB" w14:textId="77777777" w:rsidTr="002F6BE5">
        <w:trPr>
          <w:trHeight w:val="1925"/>
        </w:trPr>
        <w:tc>
          <w:tcPr>
            <w:tcW w:w="1675" w:type="dxa"/>
            <w:shd w:val="clear" w:color="auto" w:fill="auto"/>
            <w:noWrap/>
            <w:vAlign w:val="center"/>
            <w:hideMark/>
          </w:tcPr>
          <w:p w14:paraId="1B57F9B8" w14:textId="77777777" w:rsidR="00515C76" w:rsidRPr="00070EA1" w:rsidRDefault="00515C76" w:rsidP="002F6BE5">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1913D27A" w14:textId="77777777" w:rsidR="00515C76" w:rsidRPr="00070EA1" w:rsidRDefault="00515C76" w:rsidP="002F6BE5">
            <w:pPr>
              <w:jc w:val="center"/>
            </w:pPr>
            <w:r w:rsidRPr="00070EA1">
              <w:t>2019</w:t>
            </w:r>
          </w:p>
        </w:tc>
        <w:tc>
          <w:tcPr>
            <w:tcW w:w="2767" w:type="dxa"/>
            <w:shd w:val="clear" w:color="auto" w:fill="auto"/>
            <w:vAlign w:val="center"/>
            <w:hideMark/>
          </w:tcPr>
          <w:p w14:paraId="287E4280" w14:textId="77777777" w:rsidR="00515C76" w:rsidRPr="00070EA1" w:rsidRDefault="00515C76" w:rsidP="002F6BE5">
            <w:pPr>
              <w:jc w:val="center"/>
            </w:pPr>
            <w:r w:rsidRPr="00070EA1">
              <w:t>Feature Selection using XGBoost</w:t>
            </w:r>
          </w:p>
        </w:tc>
        <w:tc>
          <w:tcPr>
            <w:tcW w:w="4092" w:type="dxa"/>
            <w:shd w:val="clear" w:color="auto" w:fill="auto"/>
            <w:vAlign w:val="center"/>
            <w:hideMark/>
          </w:tcPr>
          <w:p w14:paraId="0EC9FA7A" w14:textId="77777777" w:rsidR="00515C76" w:rsidRPr="00070EA1" w:rsidRDefault="00515C76" w:rsidP="002F6BE5">
            <w:pPr>
              <w:jc w:val="center"/>
            </w:pPr>
            <w:r w:rsidRPr="00070EA1">
              <w:rPr>
                <w:b/>
              </w:rPr>
              <w:t>AUC</w:t>
            </w:r>
            <w:r w:rsidRPr="00070EA1">
              <w:t xml:space="preserve">: </w:t>
            </w:r>
            <w:r w:rsidRPr="00070EA1">
              <w:br/>
              <w:t>XGBoost - 0.85, Random forest - 0.84, Decision Tree - 0.81</w:t>
            </w:r>
            <w:r w:rsidRPr="00070EA1">
              <w:br/>
            </w:r>
            <w:r w:rsidRPr="00070EA1">
              <w:br/>
              <w:t>SHAP, LIME is used for Local interpretable model agnostic</w:t>
            </w:r>
          </w:p>
        </w:tc>
      </w:tr>
      <w:tr w:rsidR="00515C76" w:rsidRPr="00070EA1" w14:paraId="4F242286" w14:textId="77777777" w:rsidTr="002F6BE5">
        <w:trPr>
          <w:trHeight w:val="1358"/>
        </w:trPr>
        <w:tc>
          <w:tcPr>
            <w:tcW w:w="1675" w:type="dxa"/>
            <w:shd w:val="clear" w:color="auto" w:fill="auto"/>
            <w:noWrap/>
            <w:vAlign w:val="center"/>
            <w:hideMark/>
          </w:tcPr>
          <w:p w14:paraId="4D322FAA" w14:textId="77777777" w:rsidR="00515C76" w:rsidRPr="00070EA1" w:rsidRDefault="00515C76" w:rsidP="002F6BE5">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195B5A03" w14:textId="77777777" w:rsidR="00515C76" w:rsidRPr="00070EA1" w:rsidRDefault="00515C76" w:rsidP="002F6BE5">
            <w:pPr>
              <w:jc w:val="center"/>
            </w:pPr>
            <w:r w:rsidRPr="00070EA1">
              <w:t>2019</w:t>
            </w:r>
          </w:p>
        </w:tc>
        <w:tc>
          <w:tcPr>
            <w:tcW w:w="2767" w:type="dxa"/>
            <w:shd w:val="clear" w:color="auto" w:fill="auto"/>
            <w:vAlign w:val="center"/>
            <w:hideMark/>
          </w:tcPr>
          <w:p w14:paraId="6098E2FB" w14:textId="77777777" w:rsidR="00515C76" w:rsidRPr="00070EA1" w:rsidRDefault="00515C76" w:rsidP="002F6BE5">
            <w:pPr>
              <w:jc w:val="center"/>
            </w:pPr>
            <w:r w:rsidRPr="00070EA1">
              <w:t xml:space="preserve">Top 5 Significant </w:t>
            </w:r>
            <w:r w:rsidRPr="00070EA1">
              <w:br/>
              <w:t>features using Feature Selection XGBoost</w:t>
            </w:r>
          </w:p>
        </w:tc>
        <w:tc>
          <w:tcPr>
            <w:tcW w:w="4092" w:type="dxa"/>
            <w:shd w:val="clear" w:color="auto" w:fill="auto"/>
            <w:vAlign w:val="center"/>
            <w:hideMark/>
          </w:tcPr>
          <w:p w14:paraId="6448925F" w14:textId="77777777" w:rsidR="00515C76" w:rsidRPr="00070EA1" w:rsidRDefault="00515C76" w:rsidP="002F6BE5">
            <w:pPr>
              <w:jc w:val="center"/>
            </w:pPr>
            <w:r w:rsidRPr="00070EA1">
              <w:t>Logistic Regression:</w:t>
            </w:r>
            <w:r w:rsidRPr="00070EA1">
              <w:br/>
              <w:t>Accuracy - 76.7%</w:t>
            </w:r>
            <w:r w:rsidRPr="00070EA1">
              <w:br/>
              <w:t>AUC - 0.767</w:t>
            </w:r>
          </w:p>
        </w:tc>
      </w:tr>
      <w:tr w:rsidR="00515C76" w:rsidRPr="00070EA1" w14:paraId="3451949D" w14:textId="77777777" w:rsidTr="002F6BE5">
        <w:trPr>
          <w:trHeight w:val="1583"/>
        </w:trPr>
        <w:tc>
          <w:tcPr>
            <w:tcW w:w="1675" w:type="dxa"/>
            <w:shd w:val="clear" w:color="auto" w:fill="auto"/>
            <w:noWrap/>
            <w:vAlign w:val="center"/>
            <w:hideMark/>
          </w:tcPr>
          <w:p w14:paraId="384D4A9E" w14:textId="77777777" w:rsidR="00515C76" w:rsidRPr="00070EA1" w:rsidRDefault="00515C76" w:rsidP="002F6BE5">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0834645F" w14:textId="77777777" w:rsidR="00515C76" w:rsidRPr="00070EA1" w:rsidRDefault="00515C76" w:rsidP="002F6BE5">
            <w:pPr>
              <w:jc w:val="center"/>
            </w:pPr>
            <w:r w:rsidRPr="00070EA1">
              <w:t>2019</w:t>
            </w:r>
          </w:p>
        </w:tc>
        <w:tc>
          <w:tcPr>
            <w:tcW w:w="2767" w:type="dxa"/>
            <w:shd w:val="clear" w:color="auto" w:fill="auto"/>
            <w:vAlign w:val="center"/>
            <w:hideMark/>
          </w:tcPr>
          <w:p w14:paraId="5CFB433D" w14:textId="77777777" w:rsidR="00515C76" w:rsidRPr="00070EA1" w:rsidRDefault="00515C76" w:rsidP="002F6BE5">
            <w:pPr>
              <w:jc w:val="center"/>
            </w:pPr>
            <w:r w:rsidRPr="00070EA1">
              <w:t xml:space="preserve">Feature Selection - </w:t>
            </w:r>
            <w:r w:rsidRPr="00070EA1">
              <w:br/>
              <w:t>XGBoost Classifier</w:t>
            </w:r>
          </w:p>
        </w:tc>
        <w:tc>
          <w:tcPr>
            <w:tcW w:w="4092" w:type="dxa"/>
            <w:shd w:val="clear" w:color="auto" w:fill="auto"/>
            <w:vAlign w:val="center"/>
            <w:hideMark/>
          </w:tcPr>
          <w:p w14:paraId="2E4F53E0" w14:textId="77777777" w:rsidR="00515C76" w:rsidRPr="00070EA1" w:rsidRDefault="00515C76" w:rsidP="002F6BE5">
            <w:pPr>
              <w:jc w:val="center"/>
            </w:pPr>
            <w:r w:rsidRPr="00070EA1">
              <w:t>Accuracy: K-Nearest Neighbour - 0.754, Random Forest - 0.775, XGBoost - 0.798</w:t>
            </w:r>
          </w:p>
        </w:tc>
      </w:tr>
      <w:tr w:rsidR="00515C76" w:rsidRPr="00070EA1" w14:paraId="196B12EE" w14:textId="77777777" w:rsidTr="002F6BE5">
        <w:trPr>
          <w:trHeight w:val="1124"/>
        </w:trPr>
        <w:tc>
          <w:tcPr>
            <w:tcW w:w="1675" w:type="dxa"/>
            <w:shd w:val="clear" w:color="auto" w:fill="auto"/>
            <w:noWrap/>
            <w:vAlign w:val="center"/>
            <w:hideMark/>
          </w:tcPr>
          <w:p w14:paraId="38BF1584" w14:textId="77777777" w:rsidR="00515C76" w:rsidRPr="00070EA1" w:rsidRDefault="00515C76" w:rsidP="002F6BE5">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15A93190" w14:textId="77777777" w:rsidR="00515C76" w:rsidRPr="00070EA1" w:rsidRDefault="00515C76" w:rsidP="002F6BE5">
            <w:pPr>
              <w:jc w:val="center"/>
            </w:pPr>
            <w:r w:rsidRPr="00070EA1">
              <w:t>2019</w:t>
            </w:r>
          </w:p>
        </w:tc>
        <w:tc>
          <w:tcPr>
            <w:tcW w:w="2767" w:type="dxa"/>
            <w:shd w:val="clear" w:color="auto" w:fill="auto"/>
            <w:vAlign w:val="center"/>
            <w:hideMark/>
          </w:tcPr>
          <w:p w14:paraId="16DF152A" w14:textId="77777777" w:rsidR="00515C76" w:rsidRPr="00070EA1" w:rsidRDefault="00515C76" w:rsidP="002F6BE5">
            <w:pPr>
              <w:jc w:val="center"/>
            </w:pPr>
            <w:r w:rsidRPr="00070EA1">
              <w:t>Feature Selection</w:t>
            </w:r>
          </w:p>
        </w:tc>
        <w:tc>
          <w:tcPr>
            <w:tcW w:w="4092" w:type="dxa"/>
            <w:shd w:val="clear" w:color="auto" w:fill="auto"/>
            <w:vAlign w:val="center"/>
            <w:hideMark/>
          </w:tcPr>
          <w:p w14:paraId="073BBA69" w14:textId="77777777" w:rsidR="00515C76" w:rsidRPr="00070EA1" w:rsidRDefault="00515C76" w:rsidP="002F6BE5">
            <w:pPr>
              <w:jc w:val="center"/>
            </w:pPr>
            <w:r w:rsidRPr="00070EA1">
              <w:t xml:space="preserve">AUC: Random Forest </w:t>
            </w:r>
            <w:r w:rsidRPr="00070EA1">
              <w:rPr>
                <w:i/>
                <w:iCs/>
              </w:rPr>
              <w:t>with RFE</w:t>
            </w:r>
            <w:r w:rsidRPr="00070EA1">
              <w:t xml:space="preserve"> - 0.96, ANN </w:t>
            </w:r>
            <w:r w:rsidRPr="00070EA1">
              <w:rPr>
                <w:i/>
                <w:iCs/>
              </w:rPr>
              <w:t xml:space="preserve">with RFE </w:t>
            </w:r>
            <w:r w:rsidRPr="00070EA1">
              <w:t>- 0.77</w:t>
            </w:r>
          </w:p>
        </w:tc>
      </w:tr>
      <w:tr w:rsidR="00515C76" w:rsidRPr="00070EA1" w14:paraId="47F59897" w14:textId="77777777" w:rsidTr="002F6BE5">
        <w:trPr>
          <w:trHeight w:val="575"/>
        </w:trPr>
        <w:tc>
          <w:tcPr>
            <w:tcW w:w="1675" w:type="dxa"/>
            <w:shd w:val="clear" w:color="auto" w:fill="auto"/>
            <w:noWrap/>
            <w:vAlign w:val="center"/>
            <w:hideMark/>
          </w:tcPr>
          <w:p w14:paraId="3BC2048F" w14:textId="77777777" w:rsidR="00515C76" w:rsidRPr="00070EA1" w:rsidRDefault="00515C76" w:rsidP="002F6BE5">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1D35C276" w14:textId="77777777" w:rsidR="00515C76" w:rsidRPr="00070EA1" w:rsidRDefault="00515C76" w:rsidP="002F6BE5">
            <w:pPr>
              <w:jc w:val="center"/>
            </w:pPr>
            <w:r w:rsidRPr="00070EA1">
              <w:t>2018</w:t>
            </w:r>
          </w:p>
        </w:tc>
        <w:tc>
          <w:tcPr>
            <w:tcW w:w="2767" w:type="dxa"/>
            <w:shd w:val="clear" w:color="auto" w:fill="auto"/>
            <w:vAlign w:val="center"/>
            <w:hideMark/>
          </w:tcPr>
          <w:p w14:paraId="3271DA8C" w14:textId="77777777" w:rsidR="00515C76" w:rsidRPr="00070EA1" w:rsidRDefault="00515C76" w:rsidP="002F6BE5">
            <w:pPr>
              <w:jc w:val="center"/>
            </w:pPr>
            <w:r w:rsidRPr="00070EA1">
              <w:t>One-Hot Encoding</w:t>
            </w:r>
          </w:p>
        </w:tc>
        <w:tc>
          <w:tcPr>
            <w:tcW w:w="4092" w:type="dxa"/>
            <w:shd w:val="clear" w:color="auto" w:fill="auto"/>
            <w:vAlign w:val="center"/>
            <w:hideMark/>
          </w:tcPr>
          <w:p w14:paraId="54D9F0BE" w14:textId="77777777" w:rsidR="00515C76" w:rsidRPr="00070EA1" w:rsidRDefault="00515C76" w:rsidP="002F6BE5">
            <w:pPr>
              <w:jc w:val="center"/>
            </w:pPr>
            <w:r w:rsidRPr="00070EA1">
              <w:t>Accuracy:</w:t>
            </w:r>
            <w:r w:rsidRPr="00070EA1">
              <w:br/>
              <w:t>ANN - 80.03%</w:t>
            </w:r>
          </w:p>
        </w:tc>
      </w:tr>
    </w:tbl>
    <w:p w14:paraId="33EBC474" w14:textId="77777777" w:rsidR="00515C76" w:rsidRPr="00070EA1" w:rsidRDefault="00515C76" w:rsidP="00515C76">
      <w:pPr>
        <w:widowControl/>
        <w:autoSpaceDE/>
        <w:autoSpaceDN/>
        <w:adjustRightInd/>
        <w:spacing w:before="0" w:after="200"/>
        <w:jc w:val="left"/>
      </w:pPr>
    </w:p>
    <w:p w14:paraId="76DC69AF" w14:textId="77777777" w:rsidR="00515C76" w:rsidRPr="00070EA1" w:rsidRDefault="00515C76" w:rsidP="00515C76">
      <w:pPr>
        <w:widowControl/>
        <w:autoSpaceDE/>
        <w:autoSpaceDN/>
        <w:adjustRightInd/>
        <w:spacing w:before="0" w:after="200"/>
      </w:pPr>
      <w:r w:rsidRPr="00070EA1">
        <w:t>We have understood from the above papers that the focus is on either data processing or modelling. With novel preprocessing methods, such as predictive mean matching or gravitational search algorithm for processing to single, hybrid or advanced methods of forecasting for the predictive framework, the gap in the research is a paper that implements both. We shall try novel methods of multiple feature selection on the telecom data couple with a robust predictive framework. We have observed with a few scenarios that when the data is over-engineered or refined beyond a point, overfitting of the data occurs on the training set, and the performance on the hold-out or test dataset is not as expected.</w:t>
      </w:r>
    </w:p>
    <w:p w14:paraId="00CF4CB9" w14:textId="77777777" w:rsidR="00515C76" w:rsidRPr="00070EA1" w:rsidRDefault="00515C76" w:rsidP="00515C76">
      <w:pPr>
        <w:widowControl/>
        <w:autoSpaceDE/>
        <w:autoSpaceDN/>
        <w:adjustRightInd/>
        <w:spacing w:before="0" w:after="200"/>
      </w:pPr>
      <w:r w:rsidRPr="00070EA1">
        <w:lastRenderedPageBreak/>
        <w:t>Many of the papers that we reviewed introduced feature engineering, but there is a gap in one way or the other. For instance, a lot of the papers have not carried out k-fold cross-validation on the data, even though the data that they are using is a small dataset, thus, risking the fact that the model might have a bias and may not be robust when the predictive framework is applied in other scenarios. The focus of some papers has been to try new algorithms to be able to increase accuracy. For the use-cases that have attempted to focus on the framework, there is a gap that we can fill in through our research methodology.</w:t>
      </w:r>
    </w:p>
    <w:p w14:paraId="2BBF0949" w14:textId="77777777" w:rsidR="00515C76" w:rsidRPr="00070EA1" w:rsidRDefault="00515C76" w:rsidP="00515C76">
      <w:pPr>
        <w:pStyle w:val="Heading2"/>
      </w:pPr>
      <w:bookmarkStart w:id="175" w:name="_Toc67874825"/>
      <w:r w:rsidRPr="00070EA1">
        <w:t>2.8 Summary</w:t>
      </w:r>
      <w:bookmarkEnd w:id="175"/>
    </w:p>
    <w:p w14:paraId="5AD3F236" w14:textId="77777777" w:rsidR="00515C76" w:rsidRPr="00070EA1" w:rsidRDefault="00515C76" w:rsidP="00515C76">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p>
    <w:p w14:paraId="0FFFEBE8" w14:textId="77777777" w:rsidR="00515C76" w:rsidRPr="00070EA1" w:rsidRDefault="00515C76" w:rsidP="00515C76">
      <w:pPr>
        <w:pStyle w:val="BodyText"/>
      </w:pPr>
    </w:p>
    <w:p w14:paraId="6809DCD3" w14:textId="77777777" w:rsidR="00515C76" w:rsidRPr="00070EA1" w:rsidRDefault="00515C76" w:rsidP="00515C76">
      <w:pPr>
        <w:pStyle w:val="BodyText"/>
      </w:pPr>
    </w:p>
    <w:p w14:paraId="5D6977AC" w14:textId="77777777" w:rsidR="00515C76" w:rsidRPr="00070EA1" w:rsidRDefault="00515C76" w:rsidP="00515C76">
      <w:pPr>
        <w:pStyle w:val="BodyText"/>
        <w:rPr>
          <w:rFonts w:eastAsiaTheme="majorEastAsia"/>
          <w:b/>
          <w:bCs/>
          <w:color w:val="345A8A" w:themeColor="accent1" w:themeShade="B5"/>
          <w:sz w:val="40"/>
          <w:szCs w:val="32"/>
        </w:rPr>
      </w:pPr>
    </w:p>
    <w:p w14:paraId="3220E657"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3315DD0" w14:textId="77777777" w:rsidR="00515C76" w:rsidRPr="00070EA1" w:rsidRDefault="00515C76" w:rsidP="00515C76">
      <w:pPr>
        <w:pStyle w:val="Heading1"/>
      </w:pPr>
      <w:bookmarkStart w:id="176" w:name="_Toc67874826"/>
      <w:r w:rsidRPr="00070EA1">
        <w:lastRenderedPageBreak/>
        <w:t>CHAPTER 3: RESEARCH METHODOLOGY</w:t>
      </w:r>
      <w:bookmarkEnd w:id="176"/>
    </w:p>
    <w:p w14:paraId="07E8D5F9" w14:textId="77777777" w:rsidR="00515C76" w:rsidRPr="00070EA1" w:rsidRDefault="00515C76" w:rsidP="00515C76">
      <w:pPr>
        <w:pStyle w:val="BodyText"/>
      </w:pPr>
      <w:r w:rsidRPr="00070EA1">
        <w:t xml:space="preserve">This chapter is dedicated to the research methodology we will be using to work with the IBM Watson Telecom dataset. From our learnings from the literature review and our understanding of the telecom business, we will flag the segment of customers at a high risk of churn effectively. This chapter is dedicated to taking our learnings from the related research in data preprocessing, feature engineering, predictive framework and evaluation metrics and applying it to provide an accurate process flow to flag customers at a high risk of attrition. </w:t>
      </w:r>
    </w:p>
    <w:p w14:paraId="0A656A08" w14:textId="77777777" w:rsidR="00515C76" w:rsidRPr="00070EA1" w:rsidRDefault="00515C76" w:rsidP="00515C76">
      <w:pPr>
        <w:pStyle w:val="Heading2"/>
      </w:pPr>
      <w:bookmarkStart w:id="177" w:name="_Toc67874827"/>
      <w:r w:rsidRPr="00070EA1">
        <w:t>3.1 Introduction</w:t>
      </w:r>
      <w:bookmarkEnd w:id="177"/>
    </w:p>
    <w:p w14:paraId="6FA16DB3" w14:textId="77777777" w:rsidR="00515C76" w:rsidRPr="00070EA1" w:rsidRDefault="00515C76" w:rsidP="00515C76">
      <w:pPr>
        <w:pStyle w:val="BodyText"/>
      </w:pPr>
      <w:r w:rsidRPr="00070EA1">
        <w:t>We understood the set-level on how to tackle a customer churn problem in the telecom industry from the literature review. This section will set up the research methodology for tackling the use-case for our study. Section 3.1.1 and section 3.1.2 focuses on business understanding and data understanding. We follow this up by the research me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1EFA6018" w14:textId="77777777" w:rsidR="00515C76" w:rsidRPr="00070EA1" w:rsidRDefault="00515C76" w:rsidP="00515C76">
      <w:pPr>
        <w:pStyle w:val="Heading3"/>
      </w:pPr>
      <w:bookmarkStart w:id="178" w:name="_Toc67874828"/>
      <w:r w:rsidRPr="00070EA1">
        <w:t>3.1.1 Business Understanding</w:t>
      </w:r>
      <w:bookmarkEnd w:id="178"/>
    </w:p>
    <w:p w14:paraId="06453A23" w14:textId="77777777" w:rsidR="00515C76" w:rsidRPr="00070EA1" w:rsidRDefault="00515C76" w:rsidP="00515C76">
      <w:pPr>
        <w:pStyle w:val="BodyText"/>
        <w:rPr>
          <w:rFonts w:eastAsiaTheme="majorEastAsia"/>
          <w:color w:val="365F91" w:themeColor="accent1" w:themeShade="BF"/>
          <w:sz w:val="36"/>
          <w:szCs w:val="32"/>
        </w:rPr>
      </w:pPr>
      <w:r w:rsidRPr="00070EA1">
        <w:t xml:space="preserve">The telecom industry is a highly competitive industry where customers can choose to move across operators if they believe they are getting more value with another service provider. Based on the customer's behaviour patterns, we have indicators to report if a customer might churn or not. Since the retention cost is much higher than customer acquisition, it is vital to identify the customers likely to churn and run targeted campaigns to retain the existing customer base. It was also observed that a reduction of customer attrition of 5% could lead to profit margins increasing from 25% to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Hadden et al., 2006)</w:t>
      </w:r>
      <w:r w:rsidRPr="00070EA1">
        <w:fldChar w:fldCharType="end"/>
      </w:r>
      <w:r w:rsidRPr="00070EA1">
        <w:t xml:space="preserve">. In the telecom industry, where the approximated annual cost of customer attrition is $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and 30% of customers churn on average, there is a substantial need to perform active targeting to retain the customer base. </w:t>
      </w:r>
    </w:p>
    <w:p w14:paraId="28D3F3C8" w14:textId="77777777" w:rsidR="00515C76" w:rsidRPr="00070EA1" w:rsidRDefault="00515C76" w:rsidP="00515C76">
      <w:pPr>
        <w:pStyle w:val="Heading3"/>
      </w:pPr>
      <w:bookmarkStart w:id="179" w:name="_Toc67874829"/>
      <w:r w:rsidRPr="00070EA1">
        <w:lastRenderedPageBreak/>
        <w:t>3.1.2 Data Understanding</w:t>
      </w:r>
      <w:bookmarkEnd w:id="179"/>
    </w:p>
    <w:p w14:paraId="663C19CB" w14:textId="77777777" w:rsidR="00515C76" w:rsidRPr="00070EA1" w:rsidRDefault="00515C76" w:rsidP="00515C76">
      <w:pPr>
        <w:pStyle w:val="BodyText"/>
      </w:pPr>
      <w:r w:rsidRPr="00070EA1">
        <w:t xml:space="preserve">There are various data sources used to predict customer churn in the telecom industry through the literature survey. This research shall be using the IBM Watson Telecom churn data found on the Kaggle website derived from the IBM Cognos Analytics Community </w:t>
      </w:r>
      <w:r w:rsidRPr="00070EA1">
        <w:fldChar w:fldCharType="begin" w:fldLock="1"/>
      </w:r>
      <w:r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Pr="00070EA1">
        <w:fldChar w:fldCharType="separate"/>
      </w:r>
      <w:r w:rsidRPr="00070EA1">
        <w:t>(Cognos Analytics - IBM Business Analytics Community, 2021)</w:t>
      </w:r>
      <w:r w:rsidRPr="00070EA1">
        <w:fldChar w:fldCharType="end"/>
      </w:r>
      <w:r w:rsidRPr="00070EA1">
        <w:t>. The telecom churn data consists of 7043 rows and 21 attributes at a customer-id level. The data combines numerical and categorical variables that can be used as feature variables to predict the target variable churn. Churn is indicated within the dataset as a "Yes" or a "No", indicating if a customer has churned or not churned respectively. This data presented is for the last month based on which predictions are to be made.</w:t>
      </w:r>
    </w:p>
    <w:p w14:paraId="2AB66E4B" w14:textId="77777777" w:rsidR="00515C76" w:rsidRPr="00070EA1" w:rsidRDefault="00515C76" w:rsidP="00515C76">
      <w:pPr>
        <w:pStyle w:val="BodyText"/>
      </w:pPr>
      <w:r w:rsidRPr="00070EA1">
        <w:t xml:space="preserve">Each row in the telecom churn represents customer attributes used to describe the customer's behaviour. The data is unique at a Customer ID level with a high cardinality of 7043. We also note that the Total Charges column is uniquely distributed. There is an equal 50-50 distribution of male and female customers. As one would expect in the Churn column, there is an imbalance, with 27% of customers churning and 73% retention. This dataset has been collected over a month with a Kaggle Usability Score of 8.8 based on the provided metadata and various other factors, as mentioned in the website </w:t>
      </w:r>
      <w:r w:rsidRPr="00070EA1">
        <w:fldChar w:fldCharType="begin" w:fldLock="1"/>
      </w:r>
      <w:r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Pr="00070EA1">
        <w:fldChar w:fldCharType="separate"/>
      </w:r>
      <w:r w:rsidRPr="00070EA1">
        <w:t>(Kaggle, 2018)</w:t>
      </w:r>
      <w:r w:rsidRPr="00070EA1">
        <w:fldChar w:fldCharType="end"/>
      </w:r>
      <w:r w:rsidRPr="00070EA1">
        <w:t>.</w:t>
      </w:r>
    </w:p>
    <w:p w14:paraId="33B1FC27" w14:textId="77777777" w:rsidR="00515C76" w:rsidRPr="00070EA1" w:rsidRDefault="00515C76" w:rsidP="00515C76">
      <w:pPr>
        <w:pStyle w:val="BodyText"/>
      </w:pPr>
      <w:r w:rsidRPr="00070EA1">
        <w:t>Let us understand the descriptive dataset statistics in detail. Here, we will analyse and understand the dataset better by deep driving into the statistics of each column:</w:t>
      </w:r>
    </w:p>
    <w:p w14:paraId="4E2333E4" w14:textId="77777777" w:rsidR="00515C76" w:rsidRPr="00070EA1" w:rsidRDefault="00515C76" w:rsidP="00515C76">
      <w:pPr>
        <w:pStyle w:val="BodyText"/>
        <w:numPr>
          <w:ilvl w:val="0"/>
          <w:numId w:val="36"/>
        </w:numPr>
      </w:pPr>
      <w:r w:rsidRPr="00070EA1">
        <w:t>Customer ID: Unique Customer Id assigned to each customer (7043 unique values)</w:t>
      </w:r>
    </w:p>
    <w:p w14:paraId="378A95DC" w14:textId="77777777" w:rsidR="00515C76" w:rsidRPr="00070EA1" w:rsidRDefault="00515C76" w:rsidP="00515C76">
      <w:pPr>
        <w:pStyle w:val="BodyText"/>
        <w:numPr>
          <w:ilvl w:val="0"/>
          <w:numId w:val="36"/>
        </w:numPr>
      </w:pPr>
      <w:r w:rsidRPr="00070EA1">
        <w:t>Gender: Indicative of whether a customer is male or female</w:t>
      </w:r>
    </w:p>
    <w:p w14:paraId="5AA3DF34" w14:textId="77777777" w:rsidR="00515C76" w:rsidRPr="00070EA1" w:rsidRDefault="00515C76" w:rsidP="00515C76">
      <w:pPr>
        <w:pStyle w:val="BodyText"/>
        <w:numPr>
          <w:ilvl w:val="0"/>
          <w:numId w:val="36"/>
        </w:numPr>
      </w:pPr>
      <w:r w:rsidRPr="00070EA1">
        <w:t xml:space="preserve">Senior Citizen: Binary of whether the customer is a senior citizen or not </w:t>
      </w:r>
    </w:p>
    <w:p w14:paraId="5BB6B644" w14:textId="77777777" w:rsidR="00515C76" w:rsidRPr="00070EA1" w:rsidRDefault="00515C76" w:rsidP="00515C76">
      <w:pPr>
        <w:pStyle w:val="BodyText"/>
        <w:numPr>
          <w:ilvl w:val="0"/>
          <w:numId w:val="36"/>
        </w:numPr>
      </w:pPr>
      <w:r w:rsidRPr="00070EA1">
        <w:t>Partner: Information on whether the customer has a partner or not</w:t>
      </w:r>
    </w:p>
    <w:p w14:paraId="0B7B2985" w14:textId="77777777" w:rsidR="00515C76" w:rsidRPr="00070EA1" w:rsidRDefault="00515C76" w:rsidP="00515C76">
      <w:pPr>
        <w:pStyle w:val="BodyText"/>
        <w:numPr>
          <w:ilvl w:val="0"/>
          <w:numId w:val="36"/>
        </w:numPr>
      </w:pPr>
      <w:r w:rsidRPr="00070EA1">
        <w:t>Dependents: Indicative of whether the customer has dependents or not</w:t>
      </w:r>
    </w:p>
    <w:p w14:paraId="0EF48C7D" w14:textId="77777777" w:rsidR="00515C76" w:rsidRPr="00070EA1" w:rsidRDefault="00515C76" w:rsidP="00515C76">
      <w:pPr>
        <w:pStyle w:val="BodyText"/>
        <w:numPr>
          <w:ilvl w:val="0"/>
          <w:numId w:val="36"/>
        </w:numPr>
      </w:pPr>
      <w:r w:rsidRPr="00070EA1">
        <w:t>Tenure: Number of months the customer has stayed with the company</w:t>
      </w:r>
    </w:p>
    <w:p w14:paraId="56BE6197" w14:textId="77777777" w:rsidR="00515C76" w:rsidRPr="00070EA1" w:rsidRDefault="00515C76" w:rsidP="00515C76">
      <w:pPr>
        <w:pStyle w:val="BodyText"/>
        <w:numPr>
          <w:ilvl w:val="0"/>
          <w:numId w:val="36"/>
        </w:numPr>
      </w:pPr>
      <w:r w:rsidRPr="00070EA1">
        <w:t>Phone Service: Indicative of whether the customer uses the phone service or not</w:t>
      </w:r>
      <w:r w:rsidRPr="00070EA1">
        <w:br/>
      </w:r>
    </w:p>
    <w:p w14:paraId="60B2B0F3" w14:textId="77777777" w:rsidR="00515C76" w:rsidRPr="00070EA1" w:rsidRDefault="00515C76" w:rsidP="00515C76">
      <w:pPr>
        <w:pStyle w:val="BodyText"/>
        <w:numPr>
          <w:ilvl w:val="0"/>
          <w:numId w:val="36"/>
        </w:numPr>
      </w:pPr>
      <w:r w:rsidRPr="00070EA1">
        <w:lastRenderedPageBreak/>
        <w:t>Multiple Lines: Whether the customer has multiple lines or not</w:t>
      </w:r>
    </w:p>
    <w:p w14:paraId="423B44FA" w14:textId="77777777" w:rsidR="00515C76" w:rsidRPr="00070EA1" w:rsidRDefault="00515C76" w:rsidP="00515C76">
      <w:pPr>
        <w:pStyle w:val="BodyText"/>
        <w:numPr>
          <w:ilvl w:val="0"/>
          <w:numId w:val="36"/>
        </w:numPr>
      </w:pPr>
      <w:r w:rsidRPr="00070EA1">
        <w:t>Internet Service: Information regarding the internet service provider (DSL, Fiber optic, No)</w:t>
      </w:r>
    </w:p>
    <w:p w14:paraId="76D1F778" w14:textId="77777777" w:rsidR="00515C76" w:rsidRPr="00070EA1" w:rsidRDefault="00515C76" w:rsidP="00515C76">
      <w:pPr>
        <w:pStyle w:val="BodyText"/>
        <w:numPr>
          <w:ilvl w:val="0"/>
          <w:numId w:val="36"/>
        </w:numPr>
      </w:pPr>
      <w:r w:rsidRPr="00070EA1">
        <w:t>Online Security: Whether the customer has online security or not</w:t>
      </w:r>
    </w:p>
    <w:p w14:paraId="700FAFD3" w14:textId="77777777" w:rsidR="00515C76" w:rsidRPr="00070EA1" w:rsidRDefault="00515C76" w:rsidP="00515C76">
      <w:pPr>
        <w:pStyle w:val="BodyText"/>
        <w:numPr>
          <w:ilvl w:val="0"/>
          <w:numId w:val="36"/>
        </w:numPr>
      </w:pPr>
      <w:r w:rsidRPr="00070EA1">
        <w:t>Online Backup: Whether the customer has opted in for Online Backup</w:t>
      </w:r>
    </w:p>
    <w:p w14:paraId="24D92DF6" w14:textId="77777777" w:rsidR="00515C76" w:rsidRPr="00070EA1" w:rsidRDefault="00515C76" w:rsidP="00515C76">
      <w:pPr>
        <w:pStyle w:val="BodyText"/>
        <w:numPr>
          <w:ilvl w:val="0"/>
          <w:numId w:val="36"/>
        </w:numPr>
      </w:pPr>
      <w:r w:rsidRPr="00070EA1">
        <w:t>Device Protection: Whether the customer has open in for Device Protection Plan</w:t>
      </w:r>
    </w:p>
    <w:p w14:paraId="3AC4F708" w14:textId="77777777" w:rsidR="00515C76" w:rsidRPr="00070EA1" w:rsidRDefault="00515C76" w:rsidP="00515C76">
      <w:pPr>
        <w:pStyle w:val="BodyText"/>
        <w:numPr>
          <w:ilvl w:val="0"/>
          <w:numId w:val="36"/>
        </w:numPr>
      </w:pPr>
      <w:r w:rsidRPr="00070EA1">
        <w:t>Technical Support: Whether the customer has requested Technical Support</w:t>
      </w:r>
    </w:p>
    <w:p w14:paraId="3145BE61" w14:textId="77777777" w:rsidR="00515C76" w:rsidRPr="00070EA1" w:rsidRDefault="00515C76" w:rsidP="00515C76">
      <w:pPr>
        <w:pStyle w:val="BodyText"/>
        <w:numPr>
          <w:ilvl w:val="0"/>
          <w:numId w:val="36"/>
        </w:numPr>
      </w:pPr>
      <w:r w:rsidRPr="00070EA1">
        <w:t>Streaming T.V.: Whether the customer has opted in for T.V. Streaming services</w:t>
      </w:r>
    </w:p>
    <w:p w14:paraId="5BA56C39" w14:textId="77777777" w:rsidR="00515C76" w:rsidRPr="00070EA1" w:rsidRDefault="00515C76" w:rsidP="00515C76">
      <w:pPr>
        <w:pStyle w:val="BodyText"/>
        <w:numPr>
          <w:ilvl w:val="0"/>
          <w:numId w:val="36"/>
        </w:numPr>
      </w:pPr>
      <w:r w:rsidRPr="00070EA1">
        <w:t>Streaming Movies: Whether the customer has opted in for Streaming Movies services</w:t>
      </w:r>
    </w:p>
    <w:p w14:paraId="7435B081" w14:textId="77777777" w:rsidR="00515C76" w:rsidRPr="00070EA1" w:rsidRDefault="00515C76" w:rsidP="00515C76">
      <w:pPr>
        <w:pStyle w:val="BodyText"/>
        <w:numPr>
          <w:ilvl w:val="0"/>
          <w:numId w:val="36"/>
        </w:numPr>
      </w:pPr>
      <w:r w:rsidRPr="00070EA1">
        <w:t>Contract: Whether the customer has opted for a monthly, annual or two-year plan</w:t>
      </w:r>
    </w:p>
    <w:p w14:paraId="4AC130FC" w14:textId="77777777" w:rsidR="00515C76" w:rsidRPr="00070EA1" w:rsidRDefault="00515C76" w:rsidP="00515C76">
      <w:pPr>
        <w:pStyle w:val="BodyText"/>
        <w:numPr>
          <w:ilvl w:val="0"/>
          <w:numId w:val="36"/>
        </w:numPr>
      </w:pPr>
      <w:r w:rsidRPr="00070EA1">
        <w:t>Paperless Billing: Whether the customer has opted in for paperless billing</w:t>
      </w:r>
    </w:p>
    <w:p w14:paraId="70811194" w14:textId="77777777" w:rsidR="00515C76" w:rsidRPr="00070EA1" w:rsidRDefault="00515C76" w:rsidP="00515C76">
      <w:pPr>
        <w:pStyle w:val="BodyText"/>
        <w:numPr>
          <w:ilvl w:val="0"/>
          <w:numId w:val="36"/>
        </w:numPr>
      </w:pPr>
      <w:r w:rsidRPr="00070EA1">
        <w:t>Payment Method: Method of payment of the customer: Electronic check, Mailed check, Bank Transfer or Credit Card</w:t>
      </w:r>
    </w:p>
    <w:p w14:paraId="228C5966" w14:textId="77777777" w:rsidR="00515C76" w:rsidRPr="00070EA1" w:rsidRDefault="00515C76" w:rsidP="00515C76">
      <w:pPr>
        <w:pStyle w:val="BodyText"/>
        <w:numPr>
          <w:ilvl w:val="0"/>
          <w:numId w:val="36"/>
        </w:numPr>
      </w:pPr>
      <w:r w:rsidRPr="00070EA1">
        <w:t>Monthly Charges: Monthly Charges of the customer</w:t>
      </w:r>
    </w:p>
    <w:p w14:paraId="7D4E50A1" w14:textId="77777777" w:rsidR="00515C76" w:rsidRPr="00070EA1" w:rsidRDefault="00515C76" w:rsidP="00515C76">
      <w:pPr>
        <w:pStyle w:val="BodyText"/>
        <w:numPr>
          <w:ilvl w:val="0"/>
          <w:numId w:val="36"/>
        </w:numPr>
      </w:pPr>
      <w:r w:rsidRPr="00070EA1">
        <w:t xml:space="preserve">Total Charges: The total charges of the customer </w:t>
      </w:r>
    </w:p>
    <w:p w14:paraId="407821A1" w14:textId="77777777" w:rsidR="00515C76" w:rsidRPr="00070EA1" w:rsidRDefault="00515C76" w:rsidP="00515C76">
      <w:pPr>
        <w:pStyle w:val="BodyText"/>
        <w:numPr>
          <w:ilvl w:val="0"/>
          <w:numId w:val="36"/>
        </w:numPr>
      </w:pPr>
      <w:r w:rsidRPr="00070EA1">
        <w:t>Churn: Whether the customer has churned or not</w:t>
      </w:r>
      <w:r w:rsidRPr="00070EA1">
        <w:tab/>
      </w:r>
      <w:r w:rsidRPr="00070EA1">
        <w:br/>
      </w:r>
    </w:p>
    <w:p w14:paraId="5BAF021E" w14:textId="77777777" w:rsidR="00515C76" w:rsidRPr="00070EA1" w:rsidRDefault="00515C76" w:rsidP="00515C76">
      <w:pPr>
        <w:pStyle w:val="BodyText"/>
      </w:pPr>
      <w:r w:rsidRPr="00070EA1">
        <w:t xml:space="preserve">From the above description, we have now understood the descriptive statistics of the IBM Telecom Churn dataset that is going to be used in this study. We have 18 features that are categorical, two integer features and one feature of type float. The dataset has 7043 rows and 21 columns that describe customer behaviour. The dataset is taken over one month and will be used for analysis and predictive modelling in this study. The </w:t>
      </w:r>
      <w:r>
        <w:t>dataset range</w:t>
      </w:r>
      <w:r w:rsidRPr="00070EA1">
        <w:t xml:space="preserve"> is also </w:t>
      </w:r>
      <w:r>
        <w:t>essential,</w:t>
      </w:r>
      <w:r w:rsidRPr="00070EA1">
        <w:t xml:space="preserve"> including the summary statistics</w:t>
      </w:r>
      <w:r>
        <w:t>,</w:t>
      </w:r>
      <w:r w:rsidRPr="00070EA1">
        <w:t xml:space="preserve"> </w:t>
      </w:r>
      <w:r>
        <w:t>to</w:t>
      </w:r>
      <w:r w:rsidRPr="00070EA1">
        <w:t xml:space="preserve"> get a brief o</w:t>
      </w:r>
      <w:r>
        <w:t>f</w:t>
      </w:r>
      <w:r w:rsidRPr="00070EA1">
        <w:t xml:space="preserve"> the dataset that we are out to analy</w:t>
      </w:r>
      <w:r>
        <w:t>s</w:t>
      </w:r>
      <w:r w:rsidRPr="00070EA1">
        <w:t>e.</w:t>
      </w:r>
    </w:p>
    <w:p w14:paraId="63F11090"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2155215" w14:textId="77777777" w:rsidR="00515C76" w:rsidRPr="00070EA1" w:rsidRDefault="00515C76" w:rsidP="00515C76">
      <w:pPr>
        <w:pStyle w:val="Heading2"/>
      </w:pPr>
      <w:bookmarkStart w:id="180" w:name="_Toc67874830"/>
      <w:r w:rsidRPr="00070EA1">
        <w:lastRenderedPageBreak/>
        <w:t>3.2 Research Methodology</w:t>
      </w:r>
      <w:bookmarkEnd w:id="180"/>
    </w:p>
    <w:p w14:paraId="76FACD70" w14:textId="77777777" w:rsidR="00515C76" w:rsidRPr="00070EA1" w:rsidRDefault="00515C76" w:rsidP="00515C76">
      <w:pPr>
        <w:pStyle w:val="BodyText"/>
      </w:pPr>
      <w:r w:rsidRPr="00070EA1">
        <w:t>The following section contains the steps to perform predictive modelling to predict the customers with a high attrition risk. The steps followed are data selection, data preprocessing, data transformation, data visualisation, class balancing, model building, model evaluation and model deployment.</w:t>
      </w:r>
    </w:p>
    <w:p w14:paraId="0EA82B6A" w14:textId="77777777" w:rsidR="00515C76" w:rsidRPr="00070EA1" w:rsidRDefault="00515C76" w:rsidP="00515C76">
      <w:pPr>
        <w:pStyle w:val="Heading3"/>
      </w:pPr>
      <w:bookmarkStart w:id="181" w:name="_Toc67874831"/>
      <w:r w:rsidRPr="00070EA1">
        <w:t>3.2.1 Data Selection</w:t>
      </w:r>
      <w:bookmarkEnd w:id="181"/>
      <w:r w:rsidRPr="00070EA1">
        <w:t xml:space="preserve"> </w:t>
      </w:r>
    </w:p>
    <w:p w14:paraId="6496405F" w14:textId="77777777" w:rsidR="00515C76" w:rsidRPr="00070EA1" w:rsidRDefault="00515C76" w:rsidP="00515C76">
      <w:pPr>
        <w:pStyle w:val="BodyText"/>
      </w:pPr>
      <w:r w:rsidRPr="00070EA1">
        <w:t>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identify customers likely to churn effectively.</w:t>
      </w:r>
      <w:r w:rsidRPr="00070EA1">
        <w:tab/>
      </w:r>
    </w:p>
    <w:p w14:paraId="7330658F" w14:textId="77777777" w:rsidR="00515C76" w:rsidRPr="00070EA1" w:rsidRDefault="00515C76" w:rsidP="00515C76">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22B5121E" w14:textId="77777777" w:rsidR="00515C76" w:rsidRPr="00070EA1" w:rsidRDefault="00515C76" w:rsidP="00515C76">
      <w:pPr>
        <w:pStyle w:val="BodyText"/>
        <w:numPr>
          <w:ilvl w:val="0"/>
          <w:numId w:val="23"/>
        </w:numPr>
      </w:pPr>
      <w:r w:rsidRPr="00070EA1">
        <w:t>Services that the customer may be using such as streaming movies and tv, technical support, device protection, online backup and service, broadband services</w:t>
      </w:r>
    </w:p>
    <w:p w14:paraId="1784C36C" w14:textId="77777777" w:rsidR="00515C76" w:rsidRPr="00070EA1" w:rsidRDefault="00515C76" w:rsidP="00515C76">
      <w:pPr>
        <w:pStyle w:val="BodyText"/>
        <w:numPr>
          <w:ilvl w:val="0"/>
          <w:numId w:val="23"/>
        </w:numPr>
      </w:pPr>
      <w:r w:rsidRPr="00070EA1">
        <w:t>Account Information of the customer such as customer tenure, total costing, monthly charges, paperless billing, payment method</w:t>
      </w:r>
    </w:p>
    <w:p w14:paraId="5B49B464" w14:textId="77777777" w:rsidR="00515C76" w:rsidRPr="00070EA1" w:rsidRDefault="00515C76" w:rsidP="00515C76">
      <w:pPr>
        <w:pStyle w:val="BodyText"/>
        <w:numPr>
          <w:ilvl w:val="0"/>
          <w:numId w:val="23"/>
        </w:numPr>
      </w:pPr>
      <w:r w:rsidRPr="00070EA1">
        <w:t>Demographic information such as age, gender, information about dependents and partners</w:t>
      </w:r>
    </w:p>
    <w:p w14:paraId="359A35F9" w14:textId="77777777" w:rsidR="00515C76" w:rsidRPr="00070EA1" w:rsidRDefault="00515C76" w:rsidP="00515C76">
      <w:pPr>
        <w:pStyle w:val="BodyText"/>
        <w:numPr>
          <w:ilvl w:val="0"/>
          <w:numId w:val="23"/>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8155C88" w14:textId="77777777" w:rsidR="00515C76" w:rsidRPr="00070EA1" w:rsidRDefault="00515C76" w:rsidP="00515C76">
      <w:pPr>
        <w:pStyle w:val="BodyText"/>
      </w:pPr>
      <w:r w:rsidRPr="00070EA1">
        <w:t>Understanding the different segments of the data available will help us profile the various customer segments and their behaviour, which will, in turn</w:t>
      </w:r>
      <w:r>
        <w:t>,</w:t>
      </w:r>
      <w:r w:rsidRPr="00070EA1">
        <w:t xml:space="preserve"> be able to accurately flag the set of behaviours that are indicative of customer churn for telecom operators.</w:t>
      </w:r>
    </w:p>
    <w:p w14:paraId="668BCDC2"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1C616B2A" w14:textId="77777777" w:rsidR="00515C76" w:rsidRPr="00070EA1" w:rsidRDefault="00515C76" w:rsidP="00515C76">
      <w:pPr>
        <w:pStyle w:val="Heading3"/>
      </w:pPr>
      <w:bookmarkStart w:id="182" w:name="_Toc67874832"/>
      <w:r w:rsidRPr="00070EA1">
        <w:lastRenderedPageBreak/>
        <w:t>3.2.2 Data Pre</w:t>
      </w:r>
      <w:r>
        <w:t>p</w:t>
      </w:r>
      <w:r w:rsidRPr="00070EA1">
        <w:t>rocessing</w:t>
      </w:r>
      <w:bookmarkEnd w:id="182"/>
    </w:p>
    <w:p w14:paraId="6058DC02" w14:textId="77777777" w:rsidR="00515C76" w:rsidRPr="00070EA1" w:rsidRDefault="00515C76" w:rsidP="00515C76">
      <w:pPr>
        <w:pStyle w:val="BodyText"/>
      </w:pPr>
      <w:r w:rsidRPr="00070EA1">
        <w:t xml:space="preserve">Now that we have selected the dataset, we would like to proceed within this domain. We shall now discuss the Data Pre-processing steps we will be implementing to ensure that the data is standardised as we use it in our next steps. We will perform a sense check of the telecom churn dataset to understand if the import of the data and the dataset's encoding are per expectations. Once we view the data types of the features, we will check on the shape of the data to ensure the number of rows and columns is consistent pe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 we will determine if we can proceed with all the columns to the next step if we must drop columns based on absent value percentage or employ methods such as mean imputation, mode imputation, deletion of rows and iterative imputation. </w:t>
      </w:r>
    </w:p>
    <w:p w14:paraId="4BFD29F1" w14:textId="77777777" w:rsidR="00515C76" w:rsidRPr="00070EA1" w:rsidRDefault="00515C76" w:rsidP="00515C76">
      <w:pPr>
        <w:pStyle w:val="BodyText"/>
      </w:pPr>
      <w:r w:rsidRPr="00070EA1">
        <w:t xml:space="preserve">Looking at the percentage of missing values for each attribute after the missing-value analysis will help us understand the base dataset that we will be using when we go to the next step of feature engineering. We will also perform outlier analysis and understand the skewness of the data to understand the feature's impact on customer churn. After understanding each features' distribution, we will proceed to perform a 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customer churn's target variable. </w:t>
      </w:r>
    </w:p>
    <w:p w14:paraId="4A3EEDFF" w14:textId="77777777" w:rsidR="00515C76" w:rsidRPr="00070EA1" w:rsidRDefault="00515C76" w:rsidP="00515C76">
      <w:pPr>
        <w:pStyle w:val="Heading3"/>
      </w:pPr>
      <w:bookmarkStart w:id="183" w:name="_Toc67874833"/>
      <w:r w:rsidRPr="00070EA1">
        <w:t>3.2.3 Data Transformation</w:t>
      </w:r>
      <w:bookmarkEnd w:id="183"/>
    </w:p>
    <w:p w14:paraId="6B3D3B9B" w14:textId="77777777" w:rsidR="00515C76" w:rsidRPr="00070EA1" w:rsidRDefault="00515C76" w:rsidP="00515C76">
      <w:pPr>
        <w:pStyle w:val="BodyText"/>
      </w:pPr>
      <w:r w:rsidRPr="00070EA1">
        <w:t xml:space="preserve">Based on the cleaned dataset, we will now decide the following steps to extract the most value from the dataset. We can perform steps such as one-hot encoding on the categorical features.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w:t>
      </w:r>
    </w:p>
    <w:p w14:paraId="27249FB2" w14:textId="77777777" w:rsidR="00515C76" w:rsidRPr="00070EA1" w:rsidRDefault="00515C76" w:rsidP="00515C76">
      <w:pPr>
        <w:pStyle w:val="BodyText"/>
      </w:pPr>
      <w:r w:rsidRPr="00070EA1">
        <w:lastRenderedPageBreak/>
        <w:t>This will make the machine learning pipeline easier to deploy, thus reducing the business expenditure on hardware. Data visualisation here will play a crucial part here to be able to draw insights that might help to be able to derive more from the data. We will use advanced Exploratory Data Analysis packages such as pandas profiling, Sweetviz and data prep to perform visualisation of the data; this will give us a complete overview of the data. Mapping out and understanding the relationship of each numerical and categorical variable with churn will help us start identifying the attributes that might have a direct or latent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ith a high positive or negative correlation with the target variable. We will also perform a categorical analysis of type object variables to deep-drive into implicit and latent connections within the data.</w:t>
      </w:r>
    </w:p>
    <w:p w14:paraId="430F4934" w14:textId="77777777" w:rsidR="00515C76" w:rsidRPr="00070EA1" w:rsidRDefault="00515C76" w:rsidP="00515C76">
      <w:pPr>
        <w:pStyle w:val="Heading3"/>
      </w:pPr>
      <w:bookmarkStart w:id="184" w:name="_Toc67874834"/>
      <w:r w:rsidRPr="00070EA1">
        <w:t>3.2.4 Data Visualization</w:t>
      </w:r>
      <w:bookmarkEnd w:id="184"/>
    </w:p>
    <w:p w14:paraId="3C782C0E" w14:textId="77777777" w:rsidR="00515C76" w:rsidRPr="00070EA1" w:rsidRDefault="00515C76" w:rsidP="00515C76">
      <w:pPr>
        <w:pStyle w:val="BodyText"/>
      </w:pPr>
      <w:r w:rsidRPr="00070EA1">
        <w:t>Data visualisation is an integral part of exploratory data analysis to be able to understand the data. We can use the packages to analyse and understand the data are pandas profiling, sweetviz and data prep. This will help us understand the distribution of the columns, the variance, and the data profile. Comparing the data visually before and after processing will also help us understand datasets that will serve as inputs to the machine learning models in the model building steps in Section 3.2.7. We shall visualise a few of the features and the target variables to understand the distribution of the data points.</w:t>
      </w:r>
    </w:p>
    <w:p w14:paraId="693ED898" w14:textId="77777777" w:rsidR="00515C76" w:rsidRPr="00070EA1" w:rsidRDefault="00515C76" w:rsidP="00515C76">
      <w:pPr>
        <w:pStyle w:val="BodyText"/>
      </w:pPr>
      <w:r w:rsidRPr="00070EA1">
        <w:drawing>
          <wp:inline distT="0" distB="0" distL="0" distR="0" wp14:anchorId="64F35EA8" wp14:editId="67834AD7">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2DB04F4" wp14:editId="1759DF3B">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24433" cy="963223"/>
                    </a:xfrm>
                    <a:prstGeom prst="rect">
                      <a:avLst/>
                    </a:prstGeom>
                  </pic:spPr>
                </pic:pic>
              </a:graphicData>
            </a:graphic>
          </wp:inline>
        </w:drawing>
      </w:r>
    </w:p>
    <w:p w14:paraId="2B08324F" w14:textId="77777777" w:rsidR="00515C76" w:rsidRPr="00070EA1" w:rsidRDefault="00515C76" w:rsidP="00515C76">
      <w:pPr>
        <w:pStyle w:val="BodyText"/>
        <w:jc w:val="center"/>
      </w:pPr>
      <w:r w:rsidRPr="00070EA1">
        <w:t>Figure 3.2.4.1: Distribution of Churn (Target variable)</w:t>
      </w:r>
    </w:p>
    <w:p w14:paraId="747EDA89" w14:textId="77777777" w:rsidR="00515C76" w:rsidRPr="00070EA1" w:rsidRDefault="00515C76" w:rsidP="00515C76">
      <w:pPr>
        <w:pStyle w:val="BodyText"/>
        <w:jc w:val="left"/>
      </w:pPr>
      <w:r w:rsidRPr="00070EA1">
        <w:t xml:space="preserve">We have 21 features and 7043 data points. </w:t>
      </w:r>
    </w:p>
    <w:p w14:paraId="4192B1CE" w14:textId="77777777" w:rsidR="00515C76" w:rsidRPr="00070EA1" w:rsidRDefault="00515C76" w:rsidP="00515C76">
      <w:pPr>
        <w:pStyle w:val="BodyText"/>
        <w:jc w:val="left"/>
      </w:pPr>
      <w:r w:rsidRPr="00070EA1">
        <w:t>We shall now analyse the distribution of a few of the dependent variables.</w:t>
      </w:r>
      <w:r w:rsidRPr="00070EA1">
        <w:tab/>
      </w:r>
      <w:r w:rsidRPr="00070EA1">
        <w:br/>
      </w:r>
      <w:r w:rsidRPr="00070EA1">
        <w:lastRenderedPageBreak/>
        <w:br/>
      </w:r>
    </w:p>
    <w:p w14:paraId="33BC0560" w14:textId="77777777" w:rsidR="00515C76" w:rsidRPr="00070EA1" w:rsidRDefault="00515C76" w:rsidP="00515C76">
      <w:pPr>
        <w:pStyle w:val="ImageFont"/>
      </w:pPr>
      <w:r w:rsidRPr="00070EA1">
        <w:drawing>
          <wp:inline distT="0" distB="0" distL="0" distR="0" wp14:anchorId="6DD5A50F" wp14:editId="382A2D5B">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Pr="00070EA1">
        <w:br/>
      </w:r>
      <w:r w:rsidRPr="00070EA1">
        <w:br/>
      </w:r>
    </w:p>
    <w:p w14:paraId="4F271009" w14:textId="77777777" w:rsidR="00515C76" w:rsidRPr="00070EA1" w:rsidRDefault="00515C76" w:rsidP="00515C76">
      <w:pPr>
        <w:pStyle w:val="ImageFont"/>
        <w:jc w:val="both"/>
      </w:pPr>
      <w:r w:rsidRPr="00070EA1">
        <w:drawing>
          <wp:inline distT="0" distB="0" distL="0" distR="0" wp14:anchorId="451ACE1B" wp14:editId="3061B7AD">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52658" cy="505061"/>
                    </a:xfrm>
                    <a:prstGeom prst="rect">
                      <a:avLst/>
                    </a:prstGeom>
                  </pic:spPr>
                </pic:pic>
              </a:graphicData>
            </a:graphic>
          </wp:inline>
        </w:drawing>
      </w:r>
      <w:r w:rsidRPr="00070EA1">
        <w:tab/>
      </w:r>
      <w:r w:rsidRPr="00070EA1">
        <w:drawing>
          <wp:inline distT="0" distB="0" distL="0" distR="0" wp14:anchorId="2FD047D5" wp14:editId="64608401">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56590" cy="405647"/>
                    </a:xfrm>
                    <a:prstGeom prst="rect">
                      <a:avLst/>
                    </a:prstGeom>
                  </pic:spPr>
                </pic:pic>
              </a:graphicData>
            </a:graphic>
          </wp:inline>
        </w:drawing>
      </w:r>
      <w:r w:rsidRPr="00070EA1">
        <w:br/>
        <w:t xml:space="preserve">      Figure 3.2.4.3: Distribution of Partner</w:t>
      </w:r>
      <w:r w:rsidRPr="00070EA1">
        <w:tab/>
      </w:r>
      <w:r w:rsidRPr="00070EA1">
        <w:tab/>
        <w:t xml:space="preserve">     Figure 3.2.4.4: Distribution of Gender</w:t>
      </w:r>
      <w:r w:rsidRPr="00070EA1">
        <w:tab/>
      </w:r>
      <w:r w:rsidRPr="00070EA1">
        <w:br/>
      </w:r>
      <w:r w:rsidRPr="00070EA1">
        <w:br/>
      </w:r>
      <w:r w:rsidRPr="00070EA1">
        <w:br/>
      </w:r>
    </w:p>
    <w:p w14:paraId="289F1325" w14:textId="77777777" w:rsidR="00515C76" w:rsidRPr="00070EA1" w:rsidRDefault="00515C76" w:rsidP="00515C76">
      <w:pPr>
        <w:pStyle w:val="ImageFont"/>
      </w:pPr>
      <w:r w:rsidRPr="00070EA1">
        <w:drawing>
          <wp:inline distT="0" distB="0" distL="0" distR="0" wp14:anchorId="65B4FB18" wp14:editId="6B11B4AA">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33769" cy="2913857"/>
                    </a:xfrm>
                    <a:prstGeom prst="rect">
                      <a:avLst/>
                    </a:prstGeom>
                  </pic:spPr>
                </pic:pic>
              </a:graphicData>
            </a:graphic>
          </wp:inline>
        </w:drawing>
      </w:r>
      <w:r w:rsidRPr="00070EA1">
        <w:br/>
        <w:t>Figure 3.2.4.5: Distribution of Monthly Charges</w:t>
      </w:r>
    </w:p>
    <w:p w14:paraId="79AE3F2A" w14:textId="77777777" w:rsidR="00515C76" w:rsidRPr="00070EA1" w:rsidRDefault="00515C76" w:rsidP="00515C76">
      <w:pPr>
        <w:pStyle w:val="Heading3"/>
      </w:pPr>
      <w:bookmarkStart w:id="185" w:name="_Toc67874835"/>
      <w:r w:rsidRPr="00070EA1">
        <w:lastRenderedPageBreak/>
        <w:t>3.2.5 Class Balancing</w:t>
      </w:r>
      <w:bookmarkEnd w:id="185"/>
    </w:p>
    <w:p w14:paraId="2CBA2E76" w14:textId="77777777" w:rsidR="00515C76" w:rsidRPr="00070EA1" w:rsidRDefault="00515C76" w:rsidP="00515C76">
      <w:r w:rsidRPr="00070EA1">
        <w:t>Oversampling and SMOTE are the techniques we will be leveraging to perform class balancing. We observed that the classification models had improved performance from the literature survey when class balancing was performed. We can perform class balancing in this section by using the recommended class balancing techniques of oversampling and SMOTE.</w:t>
      </w:r>
      <w:r w:rsidRPr="00070EA1">
        <w:tab/>
      </w:r>
      <w:r w:rsidRPr="00070EA1">
        <w:br/>
      </w:r>
    </w:p>
    <w:p w14:paraId="7D95369C" w14:textId="77777777" w:rsidR="00515C76" w:rsidRPr="00070EA1" w:rsidRDefault="00515C76" w:rsidP="00515C76">
      <w:pPr>
        <w:pStyle w:val="ImageFont"/>
        <w:rPr>
          <w:color w:val="777777"/>
          <w:sz w:val="21"/>
          <w:szCs w:val="21"/>
          <w:shd w:val="clear" w:color="auto" w:fill="FFFFFF"/>
        </w:rPr>
      </w:pPr>
      <w:r w:rsidRPr="00070EA1">
        <w:drawing>
          <wp:inline distT="0" distB="0" distL="0" distR="0" wp14:anchorId="214CBBA5" wp14:editId="17C77359">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7435" cy="2592690"/>
                    </a:xfrm>
                    <a:prstGeom prst="rect">
                      <a:avLst/>
                    </a:prstGeom>
                  </pic:spPr>
                </pic:pic>
              </a:graphicData>
            </a:graphic>
          </wp:inline>
        </w:drawing>
      </w:r>
      <w:r w:rsidRPr="00070EA1">
        <w:br/>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rPr>
          <w:color w:val="auto"/>
          <w:sz w:val="21"/>
          <w:szCs w:val="21"/>
          <w:shd w:val="clear" w:color="auto" w:fill="FFFFFF"/>
        </w:rPr>
        <w:br/>
      </w:r>
    </w:p>
    <w:p w14:paraId="605D0564" w14:textId="77777777" w:rsidR="00515C76" w:rsidRPr="00070EA1" w:rsidRDefault="00515C76" w:rsidP="00515C76">
      <w:pPr>
        <w:pStyle w:val="ImageFont"/>
      </w:pPr>
    </w:p>
    <w:p w14:paraId="6BA4BDF1" w14:textId="77777777" w:rsidR="00515C76" w:rsidRPr="00070EA1" w:rsidRDefault="00515C76" w:rsidP="00515C76">
      <w:pPr>
        <w:pStyle w:val="ImageFont"/>
      </w:pPr>
      <w:r w:rsidRPr="00070EA1">
        <w:drawing>
          <wp:inline distT="0" distB="0" distL="0" distR="0" wp14:anchorId="59A0DEF8" wp14:editId="0B96AE6F">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165" cy="1842871"/>
                    </a:xfrm>
                    <a:prstGeom prst="rect">
                      <a:avLst/>
                    </a:prstGeom>
                  </pic:spPr>
                </pic:pic>
              </a:graphicData>
            </a:graphic>
          </wp:inline>
        </w:drawing>
      </w:r>
      <w:r w:rsidRPr="00070EA1">
        <w:br/>
        <w:t>Figure 3.2.5.2: Distribution of Churn visualised using the package SweetViz</w:t>
      </w:r>
    </w:p>
    <w:p w14:paraId="2A17C6FB" w14:textId="77777777" w:rsidR="00515C76" w:rsidRPr="00070EA1" w:rsidRDefault="00515C76" w:rsidP="00515C76">
      <w:pPr>
        <w:pStyle w:val="ImageFont"/>
      </w:pPr>
    </w:p>
    <w:p w14:paraId="6D394B8B" w14:textId="77777777" w:rsidR="00515C76" w:rsidRPr="00070EA1" w:rsidRDefault="00515C76" w:rsidP="00515C76">
      <w:pPr>
        <w:pStyle w:val="ImageFont"/>
      </w:pPr>
    </w:p>
    <w:p w14:paraId="4A1414D2" w14:textId="77777777" w:rsidR="00515C76" w:rsidRPr="00070EA1" w:rsidRDefault="00515C76" w:rsidP="00515C76">
      <w:pPr>
        <w:pStyle w:val="ImageFont"/>
      </w:pPr>
      <w:r w:rsidRPr="00070EA1">
        <w:drawing>
          <wp:inline distT="0" distB="0" distL="0" distR="0" wp14:anchorId="2EAE7FBD" wp14:editId="77673DF7">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58424" cy="1901600"/>
                    </a:xfrm>
                    <a:prstGeom prst="rect">
                      <a:avLst/>
                    </a:prstGeom>
                  </pic:spPr>
                </pic:pic>
              </a:graphicData>
            </a:graphic>
          </wp:inline>
        </w:drawing>
      </w:r>
    </w:p>
    <w:p w14:paraId="7F6FA9E8" w14:textId="77777777" w:rsidR="00515C76" w:rsidRPr="00070EA1" w:rsidRDefault="00515C76" w:rsidP="00515C76">
      <w:pPr>
        <w:pStyle w:val="ImageFont"/>
        <w:rPr>
          <w:rFonts w:eastAsiaTheme="majorEastAsia"/>
          <w:b/>
          <w:bCs/>
          <w:color w:val="345A8A" w:themeColor="accent1" w:themeShade="B5"/>
          <w:sz w:val="36"/>
          <w:szCs w:val="32"/>
        </w:rPr>
      </w:pPr>
      <w:r w:rsidRPr="00070EA1">
        <w:t>Figure 3.2.5.3: Distribution of Monthly Charges based on Churn</w:t>
      </w:r>
    </w:p>
    <w:p w14:paraId="79D61F84" w14:textId="77777777" w:rsidR="00515C76" w:rsidRPr="00070EA1" w:rsidRDefault="00515C76" w:rsidP="00515C76">
      <w:pPr>
        <w:pStyle w:val="Heading3"/>
      </w:pPr>
      <w:bookmarkStart w:id="186" w:name="_Toc67874836"/>
      <w:r w:rsidRPr="00070EA1">
        <w:t>3.2.6 Model Building</w:t>
      </w:r>
      <w:bookmarkEnd w:id="186"/>
    </w:p>
    <w:p w14:paraId="2683FD12" w14:textId="77777777" w:rsidR="00515C76" w:rsidRPr="00070EA1" w:rsidRDefault="00515C76" w:rsidP="00515C76">
      <w:pPr>
        <w:pStyle w:val="BodyText"/>
      </w:pPr>
      <w:r w:rsidRPr="00070EA1">
        <w:t>Model Building is one of the more crucial components of this study. The following steps will help us identify the right set of models and appropriate techniques we can leverage to get optimal results. We shall now choose the models we would implement after the data cleaning, feature engineering, and data formatting steps.</w:t>
      </w:r>
    </w:p>
    <w:p w14:paraId="30906798" w14:textId="77777777" w:rsidR="00515C76" w:rsidRPr="00070EA1" w:rsidRDefault="00515C76" w:rsidP="00515C76">
      <w:pPr>
        <w:pStyle w:val="Heading4"/>
      </w:pPr>
      <w:r w:rsidRPr="00070EA1">
        <w:t>3.2.6.1 Model Selection Techniques</w:t>
      </w:r>
    </w:p>
    <w:p w14:paraId="2EE2F3B5" w14:textId="77777777" w:rsidR="00515C76" w:rsidRPr="00070EA1" w:rsidRDefault="00515C76" w:rsidP="00515C76">
      <w:pPr>
        <w:pStyle w:val="BodyText"/>
      </w:pPr>
      <w:r w:rsidRPr="00070EA1">
        <w:t>We select the models we will be working with to predict customer churn efficiently and accurately for the model selection. From the literature review, it has been observed that the supervised classifier models have given us good results. We will implement single algorithm models to pick out the models that have the best performance. We shall use Logistic Regression, decision trees, Naïve Bayes, random forest, support vector machine and understand how the algorithms perform.</w:t>
      </w:r>
    </w:p>
    <w:p w14:paraId="53AC3727" w14:textId="77777777" w:rsidR="00515C76" w:rsidRPr="00070EA1" w:rsidRDefault="00515C76" w:rsidP="00515C76">
      <w:pPr>
        <w:pStyle w:val="BodyText"/>
      </w:pPr>
      <w:r w:rsidRPr="00070EA1">
        <w:t>Based on the unique algorithms' analysis, we shall also attempt bagging and boosting techniques to have multiple weak classifiers combine to form a robust classifier using ensemble models such as XGBoost and Light GBM. To ensure that the model training is happening in the best way possible, we shall also train the model with two datasets – one with the original data and one on which class balancing techniques have been applied.</w:t>
      </w:r>
    </w:p>
    <w:p w14:paraId="10CCA930" w14:textId="77777777" w:rsidR="00515C76" w:rsidRPr="00070EA1" w:rsidRDefault="00515C76" w:rsidP="00515C76">
      <w:pPr>
        <w:pStyle w:val="Heading4"/>
      </w:pPr>
      <w:r w:rsidRPr="00070EA1">
        <w:lastRenderedPageBreak/>
        <w:t>3.2.6.2 Test Designing</w:t>
      </w:r>
    </w:p>
    <w:p w14:paraId="16835DFF" w14:textId="77777777" w:rsidR="00515C76" w:rsidRPr="00070EA1" w:rsidRDefault="00515C76" w:rsidP="00515C76">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 as this was recommended in the literature review for a few research papers. This aspect of model building is also vital as having the right split will result in better results when cross-validation is carried out in the model validation phase for the models that are performing well, not only in a controlled but also in a robust setting in the long term.</w:t>
      </w:r>
    </w:p>
    <w:p w14:paraId="48B9C505" w14:textId="77777777" w:rsidR="00515C76" w:rsidRPr="00070EA1" w:rsidRDefault="00515C76" w:rsidP="00515C76">
      <w:pPr>
        <w:pStyle w:val="Heading4"/>
      </w:pPr>
      <w:r w:rsidRPr="00070EA1">
        <w:t>3.2.6.3 Model Iterations</w:t>
      </w:r>
    </w:p>
    <w:p w14:paraId="19C8324D" w14:textId="77777777" w:rsidR="00515C76" w:rsidRPr="00070EA1" w:rsidRDefault="00515C76" w:rsidP="00515C76">
      <w:pPr>
        <w:pStyle w:val="BodyText"/>
      </w:pPr>
      <w:r w:rsidRPr="00070EA1">
        <w:t>After the above model building steps, as mentioned earlier, are performed, we shall perform more iterations, correspondingly assess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e will perform hyperparameter tuning on the given models using previous learnings and methods such as Grid Search, Random Search, and Bayesian optimisation depending on the model considered.</w:t>
      </w:r>
    </w:p>
    <w:p w14:paraId="303E7383" w14:textId="77777777" w:rsidR="00515C76" w:rsidRPr="00070EA1" w:rsidRDefault="00515C76" w:rsidP="00515C76">
      <w:pPr>
        <w:pStyle w:val="Heading4"/>
      </w:pPr>
      <w:r w:rsidRPr="00070EA1">
        <w:t>3.2.6.4 Model Assessment</w:t>
      </w:r>
    </w:p>
    <w:p w14:paraId="66E243A0" w14:textId="77777777" w:rsidR="00515C76" w:rsidRPr="00070EA1" w:rsidRDefault="00515C76" w:rsidP="00515C76">
      <w:pPr>
        <w:pStyle w:val="BodyText"/>
        <w:jc w:val="left"/>
      </w:pPr>
      <w:r w:rsidRPr="00070EA1">
        <w:t>For any models to be used by the business, model assessment is a critical part of the process. As we develop models from a Data Scientist's eyes up until this point, we will need to take steps to ensure that the predictions are as expected for the company to leverage the model. There are multiple metrics one can use to perform the model assessment in this stage. We have noticed that accuracy and AUC were used to assess models across the board from our literature review. We will also focus on model sensitivity and specificity curves to make a generalised model that can be leveraged.</w:t>
      </w:r>
    </w:p>
    <w:p w14:paraId="11494591" w14:textId="77777777" w:rsidR="00515C76" w:rsidRPr="00070EA1" w:rsidRDefault="00515C76" w:rsidP="00515C76">
      <w:pPr>
        <w:pStyle w:val="BodyText"/>
      </w:pPr>
    </w:p>
    <w:p w14:paraId="42FE897E" w14:textId="77777777" w:rsidR="00515C76" w:rsidRPr="00070EA1" w:rsidRDefault="00515C76" w:rsidP="00515C76">
      <w:pPr>
        <w:widowControl/>
        <w:autoSpaceDE/>
        <w:autoSpaceDN/>
        <w:adjustRightInd/>
        <w:spacing w:before="0" w:after="200" w:line="240" w:lineRule="auto"/>
        <w:jc w:val="left"/>
      </w:pPr>
      <w:r w:rsidRPr="00070EA1">
        <w:lastRenderedPageBreak/>
        <w:drawing>
          <wp:inline distT="0" distB="0" distL="0" distR="0" wp14:anchorId="4EC1116F" wp14:editId="5FC6ADF5">
            <wp:extent cx="5797503" cy="76228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39ED7AFE" w14:textId="77777777" w:rsidR="00515C76" w:rsidRPr="00070EA1" w:rsidRDefault="00515C76" w:rsidP="00515C76">
      <w:pPr>
        <w:pStyle w:val="ImageFont"/>
      </w:pPr>
      <w:r w:rsidRPr="00070EA1">
        <w:t xml:space="preserve">Figure 3.2.7.1: Model Building Process </w:t>
      </w:r>
      <w:r w:rsidRPr="00070EA1">
        <w:br w:type="page"/>
      </w:r>
    </w:p>
    <w:p w14:paraId="66944268" w14:textId="77777777" w:rsidR="00515C76" w:rsidRPr="00070EA1" w:rsidRDefault="00515C76" w:rsidP="00515C76">
      <w:pPr>
        <w:pStyle w:val="BodyText"/>
      </w:pPr>
      <w:r w:rsidRPr="00070EA1">
        <w:lastRenderedPageBreak/>
        <w:t>Model interpretability is vital to the business'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t xml:space="preserve"> The diagram above highlights the stages that we will be using for the model building process, from the data loading to the final model output. This step-by-step process has been drawn out in detail based on the extensive literature review carried out.</w:t>
      </w:r>
    </w:p>
    <w:p w14:paraId="60C46B58" w14:textId="77777777" w:rsidR="00515C76" w:rsidRPr="00070EA1" w:rsidRDefault="00515C76" w:rsidP="00515C76">
      <w:pPr>
        <w:pStyle w:val="Heading3"/>
      </w:pPr>
      <w:bookmarkStart w:id="187" w:name="_Toc67874837"/>
      <w:r w:rsidRPr="00070EA1">
        <w:t>3.2.7 Model Evaluation</w:t>
      </w:r>
      <w:bookmarkEnd w:id="187"/>
    </w:p>
    <w:p w14:paraId="6A56E775" w14:textId="77777777" w:rsidR="00515C76" w:rsidRPr="00070EA1" w:rsidRDefault="00515C76" w:rsidP="00515C76">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It is </w:t>
      </w:r>
      <w:r>
        <w:t>vital</w:t>
      </w:r>
      <w:r w:rsidRPr="00070EA1">
        <w:t xml:space="preserve"> to perform a holistic evaluation of the model to assess </w:t>
      </w:r>
      <w:r>
        <w:t>our use-case's most appropriate model</w:t>
      </w:r>
      <w:r w:rsidRPr="00070EA1">
        <w:t>.</w:t>
      </w:r>
      <w:r>
        <w:t xml:space="preserve"> The evaluation of the model will be done using all of the metrics mentioned in the literature review, including F-Measure, AUC and accuracy as some of the metrics.</w:t>
      </w:r>
    </w:p>
    <w:p w14:paraId="22FA6133" w14:textId="77777777" w:rsidR="00515C76" w:rsidRPr="00070EA1" w:rsidRDefault="00515C76" w:rsidP="00515C76">
      <w:pPr>
        <w:pStyle w:val="Heading4"/>
      </w:pPr>
      <w:r w:rsidRPr="00070EA1">
        <w:t>3.2.7.1 Metrics for Evaluation</w:t>
      </w:r>
    </w:p>
    <w:p w14:paraId="7A6FB85E" w14:textId="77777777" w:rsidR="00515C76" w:rsidRPr="00070EA1" w:rsidRDefault="00515C76" w:rsidP="00515C76">
      <w:pPr>
        <w:pStyle w:val="BodyText"/>
      </w:pPr>
      <w:r w:rsidRPr="00070EA1">
        <w:t>We will now proceed to compare the model results obtained with the other literature we have previously surveyed. Using the same metrics of accuracy, F-Score, the area under the curve, we will compare the new ensemble or individual models' performance to the models' performance in the field's reviewed literature.  Once we evaluate the results and see if they are satisfactory, we will proceed to the next steps. Else, if they are not adequate, we will move to re-evaluate our approach to improve iteratively.</w:t>
      </w:r>
      <w:r>
        <w:t xml:space="preserve"> This process is iterative as the final model we would select should be as accurate as possible. Based on the literature review, we will also decrease the predictive framework's misclassification rate. There are standard metrics that w can use, and we can visually compare the metrics to select a model that can excel in all or most of the evaluation metrics chosen for classification.</w:t>
      </w:r>
    </w:p>
    <w:p w14:paraId="2B00DBFF" w14:textId="77777777" w:rsidR="00515C76" w:rsidRPr="00070EA1" w:rsidRDefault="00515C76" w:rsidP="00515C76">
      <w:pPr>
        <w:pStyle w:val="Heading4"/>
      </w:pPr>
      <w:r w:rsidRPr="00070EA1">
        <w:lastRenderedPageBreak/>
        <w:t>3.2.7.2 Process Review</w:t>
      </w:r>
    </w:p>
    <w:p w14:paraId="5B048433" w14:textId="77777777" w:rsidR="00515C76" w:rsidRPr="00070EA1" w:rsidRDefault="00515C76" w:rsidP="00515C76">
      <w:pPr>
        <w:pStyle w:val="BodyText"/>
      </w:pPr>
      <w:r w:rsidRPr="00070EA1">
        <w:t>We will list the final process post the different iterations we have carried out and carefully review the process. As compared to the other research done in this field, we will analyse any potential misses, flaws in approaches and address them. 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57508C11" w14:textId="77777777" w:rsidR="00515C76" w:rsidRPr="00070EA1" w:rsidRDefault="00515C76" w:rsidP="00515C76">
      <w:pPr>
        <w:pStyle w:val="Heading3"/>
      </w:pPr>
      <w:bookmarkStart w:id="188" w:name="_Toc67874838"/>
      <w:r w:rsidRPr="00070EA1">
        <w:t>3.2.8 Model Review</w:t>
      </w:r>
      <w:bookmarkEnd w:id="188"/>
    </w:p>
    <w:p w14:paraId="481A4576" w14:textId="77777777" w:rsidR="00515C76" w:rsidRPr="00070EA1" w:rsidRDefault="00515C76" w:rsidP="00515C76">
      <w:pPr>
        <w:pStyle w:val="BodyText"/>
      </w:pPr>
      <w:r w:rsidRPr="00070EA1">
        <w:t xml:space="preserve">We will now decide the next steps for the business use that our model evaluation is satisfactorily completed. This is critical so that a machine learning operationalisation pipeline can be set up within the environment to execute robust models to identify customers at a high risk of churn. The model is to be utilised by telecom companies to reduce the churn rate by targeting customers at a high likelihood of churn. There are certain factors to consider here based on which the company's return on investment can be maximis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32E79F2D" w14:textId="77777777" w:rsidR="00515C76" w:rsidRPr="00070EA1" w:rsidRDefault="00515C76" w:rsidP="00515C76">
      <w:pPr>
        <w:pStyle w:val="BodyText"/>
      </w:pPr>
      <w:r w:rsidRPr="00070EA1">
        <w:t>Allocating too much time to customers who are not generating as much revenue can be prioritised lower. 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AD25CFB" w14:textId="77777777" w:rsidR="00515C76" w:rsidRDefault="00515C76" w:rsidP="00515C76">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operationalisation expenditure costs. This is essential as we report the research results and provide a list of assumptions so that the model's performance on future data will be based on an end-to-end understanding of the data and its </w:t>
      </w:r>
      <w:r w:rsidRPr="00070EA1">
        <w:lastRenderedPageBreak/>
        <w:t xml:space="preserve">characteristics. 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73460F01" w14:textId="77777777" w:rsidR="00515C76" w:rsidRPr="00070EA1" w:rsidRDefault="00515C76" w:rsidP="00515C76">
      <w:pPr>
        <w:pStyle w:val="Heading2"/>
      </w:pPr>
      <w:bookmarkStart w:id="189" w:name="_Toc67874839"/>
      <w:r w:rsidRPr="00070EA1">
        <w:t>3.3 Proposed Model</w:t>
      </w:r>
      <w:bookmarkEnd w:id="189"/>
    </w:p>
    <w:p w14:paraId="61BA8316" w14:textId="77777777" w:rsidR="00515C76" w:rsidRPr="00070EA1" w:rsidRDefault="00515C76" w:rsidP="00515C76">
      <w:pPr>
        <w:pStyle w:val="BodyText"/>
      </w:pPr>
      <w:r w:rsidRPr="00070EA1">
        <w:t>Once all of the above steps have executed, we will have the proposed model for the telecom company to use. The proposed model will be a hybrid tree-based classifier whose accuracy will be improved by SMOTE to select the class balancing technique. The model evaluation metrics are AUC and accuracy. The misclassification rate will be minimal as we would like to reduce overhead expenses by targeting customers who are likely to churn. For operationalisation, it is advisable to opt-in for an accurate model and computationally sensible for this use-case. The research methodology highlights all of the steps that can be taken to get the best predictive performance from the attrition model. The steps include data cleaning, data preprocessing, data transformation, data visualisation, class balancing, model building, model evaluation and model deployment Post the literature review carried out in the previous sections,</w:t>
      </w:r>
      <w:r>
        <w:t xml:space="preserve"> and</w:t>
      </w:r>
      <w:r w:rsidRPr="00070EA1">
        <w:t xml:space="preserve"> we have now chosen the most appropriate model for the chosen dataset. All steps have been carried out per industry best practices.</w:t>
      </w:r>
      <w:r w:rsidRPr="00070EA1">
        <w:br w:type="page"/>
      </w:r>
    </w:p>
    <w:p w14:paraId="4B43C838" w14:textId="77777777" w:rsidR="00515C76" w:rsidRPr="00070EA1" w:rsidRDefault="00515C76" w:rsidP="00515C76">
      <w:pPr>
        <w:pStyle w:val="Heading1"/>
      </w:pPr>
      <w:bookmarkStart w:id="190" w:name="_Toc67874840"/>
      <w:r w:rsidRPr="00070EA1">
        <w:lastRenderedPageBreak/>
        <w:t>REFERENCES</w:t>
      </w:r>
      <w:bookmarkEnd w:id="190"/>
    </w:p>
    <w:p w14:paraId="0264F566" w14:textId="77777777" w:rsidR="00515C76" w:rsidRPr="008429F8" w:rsidRDefault="00515C76" w:rsidP="00515C76">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Pr="008429F8">
        <w:t xml:space="preserve">Agrawal, S., (2018) Customer Churn Prediction Modelling Based on Behavioural patterns Analysis using Deep Learning. </w:t>
      </w:r>
      <w:r w:rsidRPr="001D0961">
        <w:rPr>
          <w:i/>
          <w:iCs/>
        </w:rPr>
        <w:t>2018 International Conference on Smart Computing and Electronic Enterprise (ICSCEE)</w:t>
      </w:r>
      <w:r w:rsidRPr="008429F8">
        <w:t>, pp.1–6.</w:t>
      </w:r>
    </w:p>
    <w:p w14:paraId="7626F07D" w14:textId="77777777" w:rsidR="00515C76" w:rsidRPr="008429F8" w:rsidRDefault="00515C76" w:rsidP="00515C76">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EE4F295" w14:textId="77777777" w:rsidR="00515C76" w:rsidRPr="008429F8" w:rsidRDefault="00515C76" w:rsidP="00515C76">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403B22C2" w14:textId="77777777" w:rsidR="00515C76" w:rsidRPr="008429F8" w:rsidRDefault="00515C76" w:rsidP="00515C76">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37B14425" w14:textId="77777777" w:rsidR="00515C76" w:rsidRPr="008429F8" w:rsidRDefault="00515C76" w:rsidP="00515C76">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69006DA" w14:textId="77777777" w:rsidR="00515C76" w:rsidRPr="008429F8" w:rsidRDefault="00515C76" w:rsidP="00515C76">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7E6390A4" w14:textId="77777777" w:rsidR="00515C76" w:rsidRPr="008429F8" w:rsidRDefault="00515C76" w:rsidP="00515C76">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4CB0CD4D" w14:textId="77777777" w:rsidR="00515C76" w:rsidRPr="008429F8" w:rsidRDefault="00515C76" w:rsidP="00515C76">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35C0E834" w14:textId="77777777" w:rsidR="00515C76" w:rsidRPr="008429F8" w:rsidRDefault="00515C76" w:rsidP="00515C76">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4498D594" w14:textId="77777777" w:rsidR="00515C76" w:rsidRPr="008429F8" w:rsidRDefault="00515C76" w:rsidP="00515C76">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6465B91" w14:textId="77777777" w:rsidR="00515C76" w:rsidRPr="008429F8" w:rsidRDefault="00515C76" w:rsidP="00515C76">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4433AA7C" w14:textId="77777777" w:rsidR="00515C76" w:rsidRPr="008429F8" w:rsidRDefault="00515C76" w:rsidP="00515C76">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0D20249A" w14:textId="77777777" w:rsidR="00515C76" w:rsidRPr="008429F8" w:rsidRDefault="00515C76" w:rsidP="00515C76">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2528DB59" w14:textId="77777777" w:rsidR="00515C76" w:rsidRPr="008429F8" w:rsidRDefault="00515C76" w:rsidP="00515C76">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2B73B00A" w14:textId="77777777" w:rsidR="00515C76" w:rsidRPr="008429F8" w:rsidRDefault="00515C76" w:rsidP="00515C76">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103526C9" w14:textId="77777777" w:rsidR="00515C76" w:rsidRPr="008429F8" w:rsidRDefault="00515C76" w:rsidP="00515C76">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621D9481" w14:textId="77777777" w:rsidR="00515C76" w:rsidRPr="008429F8" w:rsidRDefault="00515C76" w:rsidP="00515C76">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23D70E81" w14:textId="77777777" w:rsidR="00515C76" w:rsidRPr="008429F8" w:rsidRDefault="00515C76" w:rsidP="00515C76">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0C542516" w14:textId="77777777" w:rsidR="00515C76" w:rsidRPr="008429F8" w:rsidRDefault="00515C76" w:rsidP="00515C76">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131F75A4" w14:textId="77777777" w:rsidR="00515C76" w:rsidRPr="008429F8" w:rsidRDefault="00515C76" w:rsidP="00515C76">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8F0D458" w14:textId="77777777" w:rsidR="00515C76" w:rsidRPr="008429F8" w:rsidRDefault="00515C76" w:rsidP="00515C76">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0A0EFD8D" w14:textId="77777777" w:rsidR="00515C76" w:rsidRPr="008429F8" w:rsidRDefault="00515C76" w:rsidP="00515C76">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7C21CBEE" w14:textId="77777777" w:rsidR="00515C76" w:rsidRPr="008429F8" w:rsidRDefault="00515C76" w:rsidP="00515C76">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37997521" w14:textId="77777777" w:rsidR="00515C76" w:rsidRPr="008429F8" w:rsidRDefault="00515C76" w:rsidP="00515C76">
      <w:pPr>
        <w:pStyle w:val="ListParagraph"/>
        <w:numPr>
          <w:ilvl w:val="0"/>
          <w:numId w:val="40"/>
        </w:numPr>
      </w:pPr>
      <w:r w:rsidRPr="008429F8">
        <w:t>Labhsetwar, S.R., (n.d.) Predictive Analysis Of Customer Churn in Telecom Industry using Supervised Learning.</w:t>
      </w:r>
    </w:p>
    <w:p w14:paraId="152F3CA5" w14:textId="77777777" w:rsidR="00515C76" w:rsidRPr="008429F8" w:rsidRDefault="00515C76" w:rsidP="00515C76">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50364E9F" w14:textId="77777777" w:rsidR="00515C76" w:rsidRPr="008429F8" w:rsidRDefault="00515C76" w:rsidP="00515C76">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4E730AF1" w14:textId="77777777" w:rsidR="00515C76" w:rsidRPr="008429F8" w:rsidRDefault="00515C76" w:rsidP="00515C76">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2E77AFF2" w14:textId="77777777" w:rsidR="00515C76" w:rsidRPr="008429F8" w:rsidRDefault="00515C76" w:rsidP="00515C76">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0A59C13" w14:textId="77777777" w:rsidR="00515C76" w:rsidRPr="008429F8" w:rsidRDefault="00515C76" w:rsidP="00515C76">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2C61517B" w14:textId="77777777" w:rsidR="00515C76" w:rsidRPr="008429F8" w:rsidRDefault="00515C76" w:rsidP="00515C76">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2C7FA796" w14:textId="77777777" w:rsidR="00515C76" w:rsidRPr="008429F8" w:rsidRDefault="00515C76" w:rsidP="00515C76">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384CFF68" w14:textId="77777777" w:rsidR="00515C76" w:rsidRPr="008429F8" w:rsidRDefault="00515C76" w:rsidP="00515C76">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7CEF116B" w14:textId="77777777" w:rsidR="00515C76" w:rsidRPr="008429F8" w:rsidRDefault="00515C76" w:rsidP="00515C76">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A7C3180" w14:textId="77777777" w:rsidR="00515C76" w:rsidRPr="008429F8" w:rsidRDefault="00515C76" w:rsidP="00515C76">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0983F09E" w14:textId="77777777" w:rsidR="00515C76" w:rsidRPr="008429F8" w:rsidRDefault="00515C76" w:rsidP="00515C76">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25B28D48" w14:textId="77777777" w:rsidR="00515C76" w:rsidRPr="008429F8" w:rsidRDefault="00515C76" w:rsidP="00515C76">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4DE2B941" w14:textId="77777777" w:rsidR="00515C76" w:rsidRPr="008429F8" w:rsidRDefault="00515C76" w:rsidP="00515C76">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0DE9D200" w14:textId="77777777" w:rsidR="00515C76" w:rsidRPr="008429F8" w:rsidRDefault="00515C76" w:rsidP="00515C76">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5E2A063E" w14:textId="77777777" w:rsidR="00515C76" w:rsidRPr="008429F8" w:rsidRDefault="00515C76" w:rsidP="00515C76">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0D3E53DD" w14:textId="77777777" w:rsidR="00515C76" w:rsidRPr="008429F8" w:rsidRDefault="00515C76" w:rsidP="00515C76">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2408DF" w14:textId="77777777" w:rsidR="00515C76" w:rsidRPr="008429F8" w:rsidRDefault="00515C76" w:rsidP="00515C76">
      <w:pPr>
        <w:pStyle w:val="ListParagraph"/>
        <w:numPr>
          <w:ilvl w:val="0"/>
          <w:numId w:val="40"/>
        </w:numPr>
      </w:pPr>
      <w:r w:rsidRPr="008429F8">
        <w:t>Tuck, W.K., Chien-Le, G. and Hu, N., (2020) A False Negative Cost Minimi</w:t>
      </w:r>
      <w:r>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207526B5" w14:textId="77777777" w:rsidR="00515C76" w:rsidRPr="008429F8" w:rsidRDefault="00515C76" w:rsidP="00515C76">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495AC379" w14:textId="77777777" w:rsidR="00515C76" w:rsidRPr="008429F8" w:rsidRDefault="00515C76" w:rsidP="00515C76">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3A09CB01" w14:textId="77777777" w:rsidR="00515C76" w:rsidRPr="008429F8" w:rsidRDefault="00515C76" w:rsidP="00515C76">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24BDBB3C" w14:textId="77777777" w:rsidR="00515C76" w:rsidRPr="00070EA1" w:rsidRDefault="00515C76" w:rsidP="00515C76">
      <w:pPr>
        <w:pStyle w:val="BodyText"/>
      </w:pPr>
      <w:r w:rsidRPr="00070EA1">
        <w:fldChar w:fldCharType="end"/>
      </w:r>
    </w:p>
    <w:p w14:paraId="1DC4A66B"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C312480" w14:textId="77777777" w:rsidR="00515C76" w:rsidRPr="00070EA1" w:rsidRDefault="00515C76" w:rsidP="00515C76">
      <w:pPr>
        <w:pStyle w:val="Heading1"/>
      </w:pPr>
      <w:bookmarkStart w:id="191" w:name="_Toc67874841"/>
      <w:r w:rsidRPr="00070EA1">
        <w:lastRenderedPageBreak/>
        <w:t>APPENDIX A: RESEARCH PLAN</w:t>
      </w:r>
      <w:bookmarkEnd w:id="191"/>
    </w:p>
    <w:p w14:paraId="2451FCDF" w14:textId="77777777" w:rsidR="00515C76" w:rsidRPr="00070EA1" w:rsidRDefault="00515C76" w:rsidP="00515C76">
      <w:pPr>
        <w:pStyle w:val="FirstParagraph"/>
      </w:pPr>
      <w:r w:rsidRPr="00070EA1">
        <w:t xml:space="preserve">The following GANTT chart proposes the timeline for the research and implementation of the project.  </w:t>
      </w:r>
    </w:p>
    <w:p w14:paraId="785EBD97" w14:textId="77777777" w:rsidR="00515C76" w:rsidRPr="00070EA1" w:rsidRDefault="00515C76" w:rsidP="00515C76">
      <w:pPr>
        <w:pStyle w:val="BodyText"/>
      </w:pPr>
    </w:p>
    <w:p w14:paraId="659C4E1A" w14:textId="77777777" w:rsidR="00515C76" w:rsidRPr="00070EA1" w:rsidRDefault="00515C76" w:rsidP="00515C76">
      <w:pPr>
        <w:pStyle w:val="BodyText"/>
        <w:jc w:val="center"/>
      </w:pPr>
      <w:r w:rsidRPr="00070EA1">
        <w:drawing>
          <wp:inline distT="0" distB="0" distL="0" distR="0" wp14:anchorId="640C79A7" wp14:editId="4DA3D9DA">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40112" cy="2755178"/>
                    </a:xfrm>
                    <a:prstGeom prst="rect">
                      <a:avLst/>
                    </a:prstGeom>
                  </pic:spPr>
                </pic:pic>
              </a:graphicData>
            </a:graphic>
          </wp:inline>
        </w:drawing>
      </w:r>
      <w:r w:rsidRPr="00070EA1">
        <w:br/>
        <w:t>Figure 2: Research Plan and Timelines</w:t>
      </w:r>
    </w:p>
    <w:p w14:paraId="386D2C37" w14:textId="77777777" w:rsidR="00515C76" w:rsidRPr="00070EA1" w:rsidRDefault="00515C76" w:rsidP="00515C76">
      <w:pPr>
        <w:pStyle w:val="BodyText"/>
      </w:pPr>
    </w:p>
    <w:p w14:paraId="4F45FB9E" w14:textId="77777777" w:rsidR="00515C76" w:rsidRPr="00070EA1" w:rsidRDefault="00515C76" w:rsidP="00515C76">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AD2BABC" w14:textId="77777777" w:rsidR="00515C76" w:rsidRPr="0045355A" w:rsidRDefault="00515C76" w:rsidP="009C4718">
      <w:pPr>
        <w:pStyle w:val="Heading1"/>
        <w:numPr>
          <w:ilvl w:val="0"/>
          <w:numId w:val="0"/>
        </w:numPr>
        <w:ind w:left="360"/>
      </w:pPr>
      <w:bookmarkStart w:id="192" w:name="_Toc67874842"/>
      <w:r w:rsidRPr="00070EA1">
        <w:lastRenderedPageBreak/>
        <w:t>APPENDIX B: RESEARCH PROPOSAL</w:t>
      </w:r>
      <w:bookmarkEnd w:id="192"/>
    </w:p>
    <w:p w14:paraId="11528C13" w14:textId="77777777" w:rsidR="00515C76" w:rsidRPr="0045355A" w:rsidRDefault="00515C76" w:rsidP="00515C76">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26D47D36" w14:textId="77777777" w:rsidR="00515C76" w:rsidRPr="0045355A" w:rsidRDefault="00515C76" w:rsidP="00515C76">
      <w:pPr>
        <w:pStyle w:val="Author"/>
        <w:spacing w:line="360" w:lineRule="auto"/>
        <w:jc w:val="both"/>
        <w:rPr>
          <w:rFonts w:ascii="Times New Roman" w:hAnsi="Times New Roman" w:cs="Times New Roman"/>
        </w:rPr>
      </w:pPr>
    </w:p>
    <w:p w14:paraId="40D43EF5" w14:textId="77777777" w:rsidR="00515C76" w:rsidRPr="0045355A" w:rsidRDefault="00515C76" w:rsidP="00515C76">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9801BA4" w14:textId="77777777" w:rsidR="00515C76" w:rsidRPr="0045355A" w:rsidRDefault="00515C76" w:rsidP="00515C76">
      <w:pPr>
        <w:pStyle w:val="BodyText"/>
      </w:pPr>
    </w:p>
    <w:p w14:paraId="32B125DD" w14:textId="77777777" w:rsidR="00515C76" w:rsidRPr="0045355A" w:rsidRDefault="00515C76" w:rsidP="00515C76">
      <w:pPr>
        <w:pStyle w:val="BodyText"/>
      </w:pPr>
    </w:p>
    <w:p w14:paraId="51066D78" w14:textId="77777777" w:rsidR="00515C76" w:rsidRPr="0045355A" w:rsidRDefault="00515C76" w:rsidP="00515C76">
      <w:pPr>
        <w:pStyle w:val="Author"/>
        <w:spacing w:line="360" w:lineRule="auto"/>
        <w:jc w:val="both"/>
        <w:rPr>
          <w:rFonts w:ascii="Times New Roman" w:hAnsi="Times New Roman" w:cs="Times New Roman"/>
        </w:rPr>
      </w:pPr>
    </w:p>
    <w:p w14:paraId="7EA27ACB" w14:textId="77777777" w:rsidR="00515C76" w:rsidRPr="0045355A" w:rsidRDefault="00515C76" w:rsidP="00515C76">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3A4DB4A8" w14:textId="77777777" w:rsidR="00515C76" w:rsidRPr="0045355A" w:rsidRDefault="00515C76" w:rsidP="00515C76">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5218750F" w14:textId="77777777" w:rsidR="00515C76" w:rsidRDefault="00515C76" w:rsidP="00515C76">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0F4FAD19" w14:textId="6C550413" w:rsidR="00515C76" w:rsidRDefault="00515C76" w:rsidP="00515C76">
          <w:pPr>
            <w:pStyle w:val="TOC1"/>
            <w:rPr>
              <w:rFonts w:eastAsiaTheme="minorEastAsia"/>
              <w:sz w:val="22"/>
              <w:szCs w:val="22"/>
            </w:rPr>
          </w:pPr>
          <w:hyperlink w:anchor="_Toc61885854" w:history="1">
            <w:r w:rsidRPr="000A769D">
              <w:rPr>
                <w:rStyle w:val="Hyperlink"/>
              </w:rPr>
              <w:t>Abstract</w:t>
            </w:r>
            <w:r>
              <w:rPr>
                <w:webHidden/>
              </w:rPr>
              <w:tab/>
            </w:r>
            <w:r>
              <w:rPr>
                <w:webHidden/>
              </w:rPr>
              <w:fldChar w:fldCharType="begin"/>
            </w:r>
            <w:r>
              <w:rPr>
                <w:webHidden/>
              </w:rPr>
              <w:instrText xml:space="preserve"> PAGEREF _Toc61885854 \h </w:instrText>
            </w:r>
            <w:r>
              <w:rPr>
                <w:webHidden/>
              </w:rPr>
            </w:r>
            <w:r>
              <w:rPr>
                <w:webHidden/>
              </w:rPr>
              <w:fldChar w:fldCharType="separate"/>
            </w:r>
            <w:r w:rsidR="00C75476">
              <w:rPr>
                <w:webHidden/>
              </w:rPr>
              <w:t>142</w:t>
            </w:r>
            <w:r>
              <w:rPr>
                <w:webHidden/>
              </w:rPr>
              <w:fldChar w:fldCharType="end"/>
            </w:r>
          </w:hyperlink>
        </w:p>
        <w:p w14:paraId="7EB05A17" w14:textId="149DE5F2" w:rsidR="00515C76" w:rsidRDefault="00515C76" w:rsidP="00515C76">
          <w:pPr>
            <w:pStyle w:val="TOC1"/>
            <w:rPr>
              <w:rFonts w:eastAsiaTheme="minorEastAsia"/>
              <w:sz w:val="22"/>
              <w:szCs w:val="22"/>
            </w:rPr>
          </w:pPr>
          <w:hyperlink w:anchor="_Toc61885855" w:history="1">
            <w:r w:rsidRPr="000A769D">
              <w:rPr>
                <w:rStyle w:val="Hyperlink"/>
              </w:rPr>
              <w:t>List of Figures</w:t>
            </w:r>
            <w:r>
              <w:rPr>
                <w:webHidden/>
              </w:rPr>
              <w:tab/>
            </w:r>
            <w:r>
              <w:rPr>
                <w:webHidden/>
              </w:rPr>
              <w:fldChar w:fldCharType="begin"/>
            </w:r>
            <w:r>
              <w:rPr>
                <w:webHidden/>
              </w:rPr>
              <w:instrText xml:space="preserve"> PAGEREF _Toc61885855 \h </w:instrText>
            </w:r>
            <w:r>
              <w:rPr>
                <w:webHidden/>
              </w:rPr>
            </w:r>
            <w:r>
              <w:rPr>
                <w:webHidden/>
              </w:rPr>
              <w:fldChar w:fldCharType="separate"/>
            </w:r>
            <w:r w:rsidR="00C75476">
              <w:rPr>
                <w:webHidden/>
              </w:rPr>
              <w:t>143</w:t>
            </w:r>
            <w:r>
              <w:rPr>
                <w:webHidden/>
              </w:rPr>
              <w:fldChar w:fldCharType="end"/>
            </w:r>
          </w:hyperlink>
        </w:p>
        <w:p w14:paraId="4E7D2588" w14:textId="5FF7DAB6" w:rsidR="00515C76" w:rsidRDefault="00515C76" w:rsidP="00515C76">
          <w:pPr>
            <w:pStyle w:val="TOC1"/>
            <w:rPr>
              <w:rFonts w:eastAsiaTheme="minorEastAsia"/>
              <w:sz w:val="22"/>
              <w:szCs w:val="22"/>
            </w:rPr>
          </w:pPr>
          <w:hyperlink w:anchor="_Toc61885856" w:history="1">
            <w:r w:rsidRPr="000A769D">
              <w:rPr>
                <w:rStyle w:val="Hyperlink"/>
              </w:rPr>
              <w:t>List of Tables</w:t>
            </w:r>
            <w:r>
              <w:rPr>
                <w:webHidden/>
              </w:rPr>
              <w:tab/>
            </w:r>
            <w:r>
              <w:rPr>
                <w:webHidden/>
              </w:rPr>
              <w:fldChar w:fldCharType="begin"/>
            </w:r>
            <w:r>
              <w:rPr>
                <w:webHidden/>
              </w:rPr>
              <w:instrText xml:space="preserve"> PAGEREF _Toc61885856 \h </w:instrText>
            </w:r>
            <w:r>
              <w:rPr>
                <w:webHidden/>
              </w:rPr>
            </w:r>
            <w:r>
              <w:rPr>
                <w:webHidden/>
              </w:rPr>
              <w:fldChar w:fldCharType="separate"/>
            </w:r>
            <w:r w:rsidR="00C75476">
              <w:rPr>
                <w:webHidden/>
              </w:rPr>
              <w:t>143</w:t>
            </w:r>
            <w:r>
              <w:rPr>
                <w:webHidden/>
              </w:rPr>
              <w:fldChar w:fldCharType="end"/>
            </w:r>
          </w:hyperlink>
        </w:p>
        <w:p w14:paraId="3215B1F1" w14:textId="6AC54056" w:rsidR="00515C76" w:rsidRDefault="00515C76" w:rsidP="00515C76">
          <w:pPr>
            <w:pStyle w:val="TOC1"/>
            <w:rPr>
              <w:rFonts w:eastAsiaTheme="minorEastAsia"/>
              <w:sz w:val="22"/>
              <w:szCs w:val="22"/>
            </w:rPr>
          </w:pPr>
          <w:hyperlink w:anchor="_Toc61885857" w:history="1">
            <w:r w:rsidRPr="000A769D">
              <w:rPr>
                <w:rStyle w:val="Hyperlink"/>
              </w:rPr>
              <w:t>List of Abbreviations</w:t>
            </w:r>
            <w:r>
              <w:rPr>
                <w:webHidden/>
              </w:rPr>
              <w:tab/>
            </w:r>
            <w:r>
              <w:rPr>
                <w:webHidden/>
              </w:rPr>
              <w:fldChar w:fldCharType="begin"/>
            </w:r>
            <w:r>
              <w:rPr>
                <w:webHidden/>
              </w:rPr>
              <w:instrText xml:space="preserve"> PAGEREF _Toc61885857 \h </w:instrText>
            </w:r>
            <w:r>
              <w:rPr>
                <w:webHidden/>
              </w:rPr>
            </w:r>
            <w:r>
              <w:rPr>
                <w:webHidden/>
              </w:rPr>
              <w:fldChar w:fldCharType="separate"/>
            </w:r>
            <w:r w:rsidR="00C75476">
              <w:rPr>
                <w:webHidden/>
              </w:rPr>
              <w:t>143</w:t>
            </w:r>
            <w:r>
              <w:rPr>
                <w:webHidden/>
              </w:rPr>
              <w:fldChar w:fldCharType="end"/>
            </w:r>
          </w:hyperlink>
        </w:p>
        <w:p w14:paraId="055834BC" w14:textId="7C1AEEFD" w:rsidR="00515C76" w:rsidRDefault="00515C76" w:rsidP="00515C76">
          <w:pPr>
            <w:pStyle w:val="TOC1"/>
            <w:rPr>
              <w:rFonts w:eastAsiaTheme="minorEastAsia"/>
              <w:sz w:val="22"/>
              <w:szCs w:val="22"/>
            </w:rPr>
          </w:pPr>
          <w:hyperlink w:anchor="_Toc61885858" w:history="1">
            <w:r w:rsidRPr="000A769D">
              <w:rPr>
                <w:rStyle w:val="Hyperlink"/>
              </w:rPr>
              <w:t>1. Background</w:t>
            </w:r>
            <w:r>
              <w:rPr>
                <w:webHidden/>
              </w:rPr>
              <w:tab/>
            </w:r>
            <w:r>
              <w:rPr>
                <w:webHidden/>
              </w:rPr>
              <w:fldChar w:fldCharType="begin"/>
            </w:r>
            <w:r>
              <w:rPr>
                <w:webHidden/>
              </w:rPr>
              <w:instrText xml:space="preserve"> PAGEREF _Toc61885858 \h </w:instrText>
            </w:r>
            <w:r>
              <w:rPr>
                <w:webHidden/>
              </w:rPr>
            </w:r>
            <w:r>
              <w:rPr>
                <w:webHidden/>
              </w:rPr>
              <w:fldChar w:fldCharType="separate"/>
            </w:r>
            <w:r w:rsidR="00C75476">
              <w:rPr>
                <w:webHidden/>
              </w:rPr>
              <w:t>144</w:t>
            </w:r>
            <w:r>
              <w:rPr>
                <w:webHidden/>
              </w:rPr>
              <w:fldChar w:fldCharType="end"/>
            </w:r>
          </w:hyperlink>
        </w:p>
        <w:p w14:paraId="23EBBD08" w14:textId="6F49B450" w:rsidR="00515C76" w:rsidRDefault="00515C76" w:rsidP="00515C76">
          <w:pPr>
            <w:pStyle w:val="TOC2"/>
            <w:tabs>
              <w:tab w:val="right" w:leader="dot" w:pos="9350"/>
            </w:tabs>
            <w:rPr>
              <w:rFonts w:eastAsiaTheme="minorEastAsia"/>
              <w:sz w:val="22"/>
              <w:szCs w:val="22"/>
            </w:rPr>
          </w:pPr>
          <w:hyperlink w:anchor="_Toc61885859" w:history="1">
            <w:r w:rsidRPr="000A769D">
              <w:rPr>
                <w:rStyle w:val="Hyperlink"/>
              </w:rPr>
              <w:t>1.1 The need for Customer Churn Analysis</w:t>
            </w:r>
            <w:r>
              <w:rPr>
                <w:webHidden/>
              </w:rPr>
              <w:tab/>
            </w:r>
            <w:r>
              <w:rPr>
                <w:webHidden/>
              </w:rPr>
              <w:fldChar w:fldCharType="begin"/>
            </w:r>
            <w:r>
              <w:rPr>
                <w:webHidden/>
              </w:rPr>
              <w:instrText xml:space="preserve"> PAGEREF _Toc61885859 \h </w:instrText>
            </w:r>
            <w:r>
              <w:rPr>
                <w:webHidden/>
              </w:rPr>
            </w:r>
            <w:r>
              <w:rPr>
                <w:webHidden/>
              </w:rPr>
              <w:fldChar w:fldCharType="separate"/>
            </w:r>
            <w:r w:rsidR="00C75476">
              <w:rPr>
                <w:webHidden/>
              </w:rPr>
              <w:t>1</w:t>
            </w:r>
            <w:r>
              <w:rPr>
                <w:webHidden/>
              </w:rPr>
              <w:fldChar w:fldCharType="end"/>
            </w:r>
          </w:hyperlink>
        </w:p>
        <w:p w14:paraId="25BFA03E" w14:textId="3D50787C" w:rsidR="00515C76" w:rsidRDefault="00515C76" w:rsidP="00515C76">
          <w:pPr>
            <w:pStyle w:val="TOC2"/>
            <w:tabs>
              <w:tab w:val="right" w:leader="dot" w:pos="9350"/>
            </w:tabs>
            <w:rPr>
              <w:rFonts w:eastAsiaTheme="minorEastAsia"/>
              <w:sz w:val="22"/>
              <w:szCs w:val="22"/>
            </w:rPr>
          </w:pPr>
          <w:hyperlink w:anchor="_Toc61885860" w:history="1">
            <w:r w:rsidRPr="000A769D">
              <w:rPr>
                <w:rStyle w:val="Hyperlink"/>
              </w:rPr>
              <w:t>1.2 Flagging customers and retention policies</w:t>
            </w:r>
            <w:r>
              <w:rPr>
                <w:webHidden/>
              </w:rPr>
              <w:tab/>
            </w:r>
            <w:r>
              <w:rPr>
                <w:webHidden/>
              </w:rPr>
              <w:fldChar w:fldCharType="begin"/>
            </w:r>
            <w:r>
              <w:rPr>
                <w:webHidden/>
              </w:rPr>
              <w:instrText xml:space="preserve"> PAGEREF _Toc61885860 \h </w:instrText>
            </w:r>
            <w:r>
              <w:rPr>
                <w:webHidden/>
              </w:rPr>
            </w:r>
            <w:r>
              <w:rPr>
                <w:webHidden/>
              </w:rPr>
              <w:fldChar w:fldCharType="separate"/>
            </w:r>
            <w:r w:rsidR="00C75476">
              <w:rPr>
                <w:webHidden/>
              </w:rPr>
              <w:t>2</w:t>
            </w:r>
            <w:r>
              <w:rPr>
                <w:webHidden/>
              </w:rPr>
              <w:fldChar w:fldCharType="end"/>
            </w:r>
          </w:hyperlink>
        </w:p>
        <w:p w14:paraId="4373372D" w14:textId="35327E73" w:rsidR="00515C76" w:rsidRDefault="00515C76" w:rsidP="00515C76">
          <w:pPr>
            <w:pStyle w:val="TOC1"/>
            <w:rPr>
              <w:rFonts w:eastAsiaTheme="minorEastAsia"/>
              <w:sz w:val="22"/>
              <w:szCs w:val="22"/>
            </w:rPr>
          </w:pPr>
          <w:hyperlink w:anchor="_Toc61885861" w:history="1">
            <w:r w:rsidRPr="000A769D">
              <w:rPr>
                <w:rStyle w:val="Hyperlink"/>
              </w:rPr>
              <w:t>2. Problem Statement</w:t>
            </w:r>
            <w:r>
              <w:rPr>
                <w:webHidden/>
              </w:rPr>
              <w:tab/>
            </w:r>
            <w:r>
              <w:rPr>
                <w:webHidden/>
              </w:rPr>
              <w:fldChar w:fldCharType="begin"/>
            </w:r>
            <w:r>
              <w:rPr>
                <w:webHidden/>
              </w:rPr>
              <w:instrText xml:space="preserve"> PAGEREF _Toc61885861 \h </w:instrText>
            </w:r>
            <w:r>
              <w:rPr>
                <w:webHidden/>
              </w:rPr>
            </w:r>
            <w:r>
              <w:rPr>
                <w:webHidden/>
              </w:rPr>
              <w:fldChar w:fldCharType="separate"/>
            </w:r>
            <w:r w:rsidR="00C75476">
              <w:rPr>
                <w:webHidden/>
              </w:rPr>
              <w:t>146</w:t>
            </w:r>
            <w:r>
              <w:rPr>
                <w:webHidden/>
              </w:rPr>
              <w:fldChar w:fldCharType="end"/>
            </w:r>
          </w:hyperlink>
        </w:p>
        <w:p w14:paraId="36188C38" w14:textId="759C7EF4" w:rsidR="00515C76" w:rsidRDefault="00515C76" w:rsidP="00515C76">
          <w:pPr>
            <w:pStyle w:val="TOC1"/>
            <w:rPr>
              <w:rFonts w:eastAsiaTheme="minorEastAsia"/>
              <w:sz w:val="22"/>
              <w:szCs w:val="22"/>
            </w:rPr>
          </w:pPr>
          <w:hyperlink w:anchor="_Toc61885862" w:history="1">
            <w:r w:rsidRPr="000A769D">
              <w:rPr>
                <w:rStyle w:val="Hyperlink"/>
              </w:rPr>
              <w:t>3. Related Works</w:t>
            </w:r>
            <w:r>
              <w:rPr>
                <w:webHidden/>
              </w:rPr>
              <w:tab/>
            </w:r>
            <w:r>
              <w:rPr>
                <w:webHidden/>
              </w:rPr>
              <w:fldChar w:fldCharType="begin"/>
            </w:r>
            <w:r>
              <w:rPr>
                <w:webHidden/>
              </w:rPr>
              <w:instrText xml:space="preserve"> PAGEREF _Toc61885862 \h </w:instrText>
            </w:r>
            <w:r>
              <w:rPr>
                <w:webHidden/>
              </w:rPr>
            </w:r>
            <w:r>
              <w:rPr>
                <w:webHidden/>
              </w:rPr>
              <w:fldChar w:fldCharType="separate"/>
            </w:r>
            <w:r w:rsidR="00C75476">
              <w:rPr>
                <w:webHidden/>
              </w:rPr>
              <w:t>146</w:t>
            </w:r>
            <w:r>
              <w:rPr>
                <w:webHidden/>
              </w:rPr>
              <w:fldChar w:fldCharType="end"/>
            </w:r>
          </w:hyperlink>
        </w:p>
        <w:p w14:paraId="66C81622" w14:textId="381D891E" w:rsidR="00515C76" w:rsidRDefault="00515C76" w:rsidP="00515C76">
          <w:pPr>
            <w:pStyle w:val="TOC2"/>
            <w:tabs>
              <w:tab w:val="right" w:leader="dot" w:pos="9350"/>
            </w:tabs>
            <w:rPr>
              <w:rFonts w:eastAsiaTheme="minorEastAsia"/>
              <w:sz w:val="22"/>
              <w:szCs w:val="22"/>
            </w:rPr>
          </w:pPr>
          <w:hyperlink w:anchor="_Toc61885863" w:history="1">
            <w:r w:rsidRPr="000A769D">
              <w:rPr>
                <w:rStyle w:val="Hyperlink"/>
              </w:rPr>
              <w:t>3.1 Sampling, balancing techniques and pre-processing</w:t>
            </w:r>
            <w:r>
              <w:rPr>
                <w:webHidden/>
              </w:rPr>
              <w:tab/>
            </w:r>
            <w:r>
              <w:rPr>
                <w:webHidden/>
              </w:rPr>
              <w:fldChar w:fldCharType="begin"/>
            </w:r>
            <w:r>
              <w:rPr>
                <w:webHidden/>
              </w:rPr>
              <w:instrText xml:space="preserve"> PAGEREF _Toc61885863 \h </w:instrText>
            </w:r>
            <w:r>
              <w:rPr>
                <w:webHidden/>
              </w:rPr>
            </w:r>
            <w:r>
              <w:rPr>
                <w:webHidden/>
              </w:rPr>
              <w:fldChar w:fldCharType="separate"/>
            </w:r>
            <w:r w:rsidR="00C75476">
              <w:rPr>
                <w:webHidden/>
              </w:rPr>
              <w:t>146</w:t>
            </w:r>
            <w:r>
              <w:rPr>
                <w:webHidden/>
              </w:rPr>
              <w:fldChar w:fldCharType="end"/>
            </w:r>
          </w:hyperlink>
        </w:p>
        <w:p w14:paraId="250615BB" w14:textId="150FED89" w:rsidR="00515C76" w:rsidRDefault="00515C76" w:rsidP="00515C76">
          <w:pPr>
            <w:pStyle w:val="TOC2"/>
            <w:tabs>
              <w:tab w:val="right" w:leader="dot" w:pos="9350"/>
            </w:tabs>
            <w:rPr>
              <w:rFonts w:eastAsiaTheme="minorEastAsia"/>
              <w:sz w:val="22"/>
              <w:szCs w:val="22"/>
            </w:rPr>
          </w:pPr>
          <w:hyperlink w:anchor="_Toc61885864" w:history="1">
            <w:r w:rsidRPr="000A769D">
              <w:rPr>
                <w:rStyle w:val="Hyperlink"/>
              </w:rPr>
              <w:t>3.2 Feature engineering and selection of attributes</w:t>
            </w:r>
            <w:r>
              <w:rPr>
                <w:webHidden/>
              </w:rPr>
              <w:tab/>
            </w:r>
            <w:r>
              <w:rPr>
                <w:webHidden/>
              </w:rPr>
              <w:fldChar w:fldCharType="begin"/>
            </w:r>
            <w:r>
              <w:rPr>
                <w:webHidden/>
              </w:rPr>
              <w:instrText xml:space="preserve"> PAGEREF _Toc61885864 \h </w:instrText>
            </w:r>
            <w:r>
              <w:rPr>
                <w:webHidden/>
              </w:rPr>
            </w:r>
            <w:r>
              <w:rPr>
                <w:webHidden/>
              </w:rPr>
              <w:fldChar w:fldCharType="separate"/>
            </w:r>
            <w:r w:rsidR="00C75476">
              <w:rPr>
                <w:webHidden/>
              </w:rPr>
              <w:t>147</w:t>
            </w:r>
            <w:r>
              <w:rPr>
                <w:webHidden/>
              </w:rPr>
              <w:fldChar w:fldCharType="end"/>
            </w:r>
          </w:hyperlink>
        </w:p>
        <w:p w14:paraId="757C78AD" w14:textId="07A075CE" w:rsidR="00515C76" w:rsidRDefault="00515C76" w:rsidP="00515C76">
          <w:pPr>
            <w:pStyle w:val="TOC2"/>
            <w:tabs>
              <w:tab w:val="right" w:leader="dot" w:pos="9350"/>
            </w:tabs>
            <w:rPr>
              <w:rFonts w:eastAsiaTheme="minorEastAsia"/>
              <w:sz w:val="22"/>
              <w:szCs w:val="22"/>
            </w:rPr>
          </w:pPr>
          <w:hyperlink w:anchor="_Toc61885865" w:history="1">
            <w:r w:rsidRPr="000A769D">
              <w:rPr>
                <w:rStyle w:val="Hyperlink"/>
              </w:rPr>
              <w:t>3.3 Ensemble methods</w:t>
            </w:r>
            <w:r>
              <w:rPr>
                <w:webHidden/>
              </w:rPr>
              <w:tab/>
            </w:r>
            <w:r>
              <w:rPr>
                <w:webHidden/>
              </w:rPr>
              <w:fldChar w:fldCharType="begin"/>
            </w:r>
            <w:r>
              <w:rPr>
                <w:webHidden/>
              </w:rPr>
              <w:instrText xml:space="preserve"> PAGEREF _Toc61885865 \h </w:instrText>
            </w:r>
            <w:r>
              <w:rPr>
                <w:webHidden/>
              </w:rPr>
            </w:r>
            <w:r>
              <w:rPr>
                <w:webHidden/>
              </w:rPr>
              <w:fldChar w:fldCharType="separate"/>
            </w:r>
            <w:r w:rsidR="00C75476">
              <w:rPr>
                <w:webHidden/>
              </w:rPr>
              <w:t>147</w:t>
            </w:r>
            <w:r>
              <w:rPr>
                <w:webHidden/>
              </w:rPr>
              <w:fldChar w:fldCharType="end"/>
            </w:r>
          </w:hyperlink>
        </w:p>
        <w:p w14:paraId="432E8B92" w14:textId="32C73546" w:rsidR="00515C76" w:rsidRDefault="00515C76" w:rsidP="00515C76">
          <w:pPr>
            <w:pStyle w:val="TOC2"/>
            <w:tabs>
              <w:tab w:val="right" w:leader="dot" w:pos="9350"/>
            </w:tabs>
            <w:rPr>
              <w:rFonts w:eastAsiaTheme="minorEastAsia"/>
              <w:sz w:val="22"/>
              <w:szCs w:val="22"/>
            </w:rPr>
          </w:pPr>
          <w:hyperlink w:anchor="_Toc61885866" w:history="1">
            <w:r w:rsidRPr="000A769D">
              <w:rPr>
                <w:rStyle w:val="Hyperlink"/>
              </w:rPr>
              <w:t>3.4 Machine learning techniques</w:t>
            </w:r>
            <w:r>
              <w:rPr>
                <w:webHidden/>
              </w:rPr>
              <w:tab/>
            </w:r>
            <w:r>
              <w:rPr>
                <w:webHidden/>
              </w:rPr>
              <w:fldChar w:fldCharType="begin"/>
            </w:r>
            <w:r>
              <w:rPr>
                <w:webHidden/>
              </w:rPr>
              <w:instrText xml:space="preserve"> PAGEREF _Toc61885866 \h </w:instrText>
            </w:r>
            <w:r>
              <w:rPr>
                <w:webHidden/>
              </w:rPr>
            </w:r>
            <w:r>
              <w:rPr>
                <w:webHidden/>
              </w:rPr>
              <w:fldChar w:fldCharType="separate"/>
            </w:r>
            <w:r w:rsidR="00C75476">
              <w:rPr>
                <w:webHidden/>
              </w:rPr>
              <w:t>148</w:t>
            </w:r>
            <w:r>
              <w:rPr>
                <w:webHidden/>
              </w:rPr>
              <w:fldChar w:fldCharType="end"/>
            </w:r>
          </w:hyperlink>
        </w:p>
        <w:p w14:paraId="6BAD2A4A" w14:textId="652ABF0E" w:rsidR="00515C76" w:rsidRDefault="00515C76" w:rsidP="00515C76">
          <w:pPr>
            <w:pStyle w:val="TOC1"/>
            <w:rPr>
              <w:rFonts w:eastAsiaTheme="minorEastAsia"/>
              <w:sz w:val="22"/>
              <w:szCs w:val="22"/>
            </w:rPr>
          </w:pPr>
          <w:hyperlink w:anchor="_Toc61885867" w:history="1">
            <w:r w:rsidRPr="000A769D">
              <w:rPr>
                <w:rStyle w:val="Hyperlink"/>
              </w:rPr>
              <w:t>4. Research Questions</w:t>
            </w:r>
            <w:r>
              <w:rPr>
                <w:webHidden/>
              </w:rPr>
              <w:tab/>
            </w:r>
            <w:r>
              <w:rPr>
                <w:webHidden/>
              </w:rPr>
              <w:fldChar w:fldCharType="begin"/>
            </w:r>
            <w:r>
              <w:rPr>
                <w:webHidden/>
              </w:rPr>
              <w:instrText xml:space="preserve"> PAGEREF _Toc61885867 \h </w:instrText>
            </w:r>
            <w:r>
              <w:rPr>
                <w:webHidden/>
              </w:rPr>
            </w:r>
            <w:r>
              <w:rPr>
                <w:webHidden/>
              </w:rPr>
              <w:fldChar w:fldCharType="separate"/>
            </w:r>
            <w:r w:rsidR="00C75476">
              <w:rPr>
                <w:webHidden/>
              </w:rPr>
              <w:t>149</w:t>
            </w:r>
            <w:r>
              <w:rPr>
                <w:webHidden/>
              </w:rPr>
              <w:fldChar w:fldCharType="end"/>
            </w:r>
          </w:hyperlink>
        </w:p>
        <w:p w14:paraId="6D3C594F" w14:textId="29842F96" w:rsidR="00515C76" w:rsidRDefault="00515C76" w:rsidP="00515C76">
          <w:pPr>
            <w:pStyle w:val="TOC1"/>
            <w:rPr>
              <w:rFonts w:eastAsiaTheme="minorEastAsia"/>
              <w:sz w:val="22"/>
              <w:szCs w:val="22"/>
            </w:rPr>
          </w:pPr>
          <w:hyperlink w:anchor="_Toc61885868" w:history="1">
            <w:r w:rsidRPr="000A769D">
              <w:rPr>
                <w:rStyle w:val="Hyperlink"/>
              </w:rPr>
              <w:t>5. Aim and Objectives</w:t>
            </w:r>
            <w:r>
              <w:rPr>
                <w:webHidden/>
              </w:rPr>
              <w:tab/>
            </w:r>
            <w:r>
              <w:rPr>
                <w:webHidden/>
              </w:rPr>
              <w:fldChar w:fldCharType="begin"/>
            </w:r>
            <w:r>
              <w:rPr>
                <w:webHidden/>
              </w:rPr>
              <w:instrText xml:space="preserve"> PAGEREF _Toc61885868 \h </w:instrText>
            </w:r>
            <w:r>
              <w:rPr>
                <w:webHidden/>
              </w:rPr>
            </w:r>
            <w:r>
              <w:rPr>
                <w:webHidden/>
              </w:rPr>
              <w:fldChar w:fldCharType="separate"/>
            </w:r>
            <w:r w:rsidR="00C75476">
              <w:rPr>
                <w:webHidden/>
              </w:rPr>
              <w:t>150</w:t>
            </w:r>
            <w:r>
              <w:rPr>
                <w:webHidden/>
              </w:rPr>
              <w:fldChar w:fldCharType="end"/>
            </w:r>
          </w:hyperlink>
        </w:p>
        <w:p w14:paraId="3F3B126D" w14:textId="72A9FEAA" w:rsidR="00515C76" w:rsidRDefault="00515C76" w:rsidP="00515C76">
          <w:pPr>
            <w:pStyle w:val="TOC1"/>
            <w:rPr>
              <w:rFonts w:eastAsiaTheme="minorEastAsia"/>
              <w:sz w:val="22"/>
              <w:szCs w:val="22"/>
            </w:rPr>
          </w:pPr>
          <w:hyperlink w:anchor="_Toc61885869" w:history="1">
            <w:r w:rsidRPr="000A769D">
              <w:rPr>
                <w:rStyle w:val="Hyperlink"/>
              </w:rPr>
              <w:t>6. Significance of the research</w:t>
            </w:r>
            <w:r>
              <w:rPr>
                <w:webHidden/>
              </w:rPr>
              <w:tab/>
            </w:r>
            <w:r>
              <w:rPr>
                <w:webHidden/>
              </w:rPr>
              <w:fldChar w:fldCharType="begin"/>
            </w:r>
            <w:r>
              <w:rPr>
                <w:webHidden/>
              </w:rPr>
              <w:instrText xml:space="preserve"> PAGEREF _Toc61885869 \h </w:instrText>
            </w:r>
            <w:r>
              <w:rPr>
                <w:webHidden/>
              </w:rPr>
            </w:r>
            <w:r>
              <w:rPr>
                <w:webHidden/>
              </w:rPr>
              <w:fldChar w:fldCharType="separate"/>
            </w:r>
            <w:r w:rsidR="00C75476">
              <w:rPr>
                <w:webHidden/>
              </w:rPr>
              <w:t>150</w:t>
            </w:r>
            <w:r>
              <w:rPr>
                <w:webHidden/>
              </w:rPr>
              <w:fldChar w:fldCharType="end"/>
            </w:r>
          </w:hyperlink>
        </w:p>
        <w:p w14:paraId="583EBAA2" w14:textId="3714BE38" w:rsidR="00515C76" w:rsidRDefault="00515C76" w:rsidP="00515C76">
          <w:pPr>
            <w:pStyle w:val="TOC1"/>
            <w:rPr>
              <w:rFonts w:eastAsiaTheme="minorEastAsia"/>
              <w:sz w:val="22"/>
              <w:szCs w:val="22"/>
            </w:rPr>
          </w:pPr>
          <w:hyperlink w:anchor="_Toc61885870" w:history="1">
            <w:r w:rsidRPr="000A769D">
              <w:rPr>
                <w:rStyle w:val="Hyperlink"/>
              </w:rPr>
              <w:t>7. Scope of the study</w:t>
            </w:r>
            <w:r>
              <w:rPr>
                <w:webHidden/>
              </w:rPr>
              <w:tab/>
            </w:r>
            <w:r>
              <w:rPr>
                <w:webHidden/>
              </w:rPr>
              <w:fldChar w:fldCharType="begin"/>
            </w:r>
            <w:r>
              <w:rPr>
                <w:webHidden/>
              </w:rPr>
              <w:instrText xml:space="preserve"> PAGEREF _Toc61885870 \h </w:instrText>
            </w:r>
            <w:r>
              <w:rPr>
                <w:webHidden/>
              </w:rPr>
            </w:r>
            <w:r>
              <w:rPr>
                <w:webHidden/>
              </w:rPr>
              <w:fldChar w:fldCharType="separate"/>
            </w:r>
            <w:r w:rsidR="00C75476">
              <w:rPr>
                <w:webHidden/>
              </w:rPr>
              <w:t>151</w:t>
            </w:r>
            <w:r>
              <w:rPr>
                <w:webHidden/>
              </w:rPr>
              <w:fldChar w:fldCharType="end"/>
            </w:r>
          </w:hyperlink>
        </w:p>
        <w:p w14:paraId="798ACD49" w14:textId="66C8BC33" w:rsidR="00515C76" w:rsidRDefault="00515C76" w:rsidP="00515C76">
          <w:pPr>
            <w:pStyle w:val="TOC1"/>
            <w:rPr>
              <w:rFonts w:eastAsiaTheme="minorEastAsia"/>
              <w:sz w:val="22"/>
              <w:szCs w:val="22"/>
            </w:rPr>
          </w:pPr>
          <w:hyperlink w:anchor="_Toc61885871" w:history="1">
            <w:r w:rsidRPr="000A769D">
              <w:rPr>
                <w:rStyle w:val="Hyperlink"/>
              </w:rPr>
              <w:t>8. Research Methodology</w:t>
            </w:r>
            <w:r>
              <w:rPr>
                <w:webHidden/>
              </w:rPr>
              <w:tab/>
            </w:r>
            <w:r>
              <w:rPr>
                <w:webHidden/>
              </w:rPr>
              <w:fldChar w:fldCharType="begin"/>
            </w:r>
            <w:r>
              <w:rPr>
                <w:webHidden/>
              </w:rPr>
              <w:instrText xml:space="preserve"> PAGEREF _Toc61885871 \h </w:instrText>
            </w:r>
            <w:r>
              <w:rPr>
                <w:webHidden/>
              </w:rPr>
            </w:r>
            <w:r>
              <w:rPr>
                <w:webHidden/>
              </w:rPr>
              <w:fldChar w:fldCharType="separate"/>
            </w:r>
            <w:r w:rsidR="00C75476">
              <w:rPr>
                <w:webHidden/>
              </w:rPr>
              <w:t>152</w:t>
            </w:r>
            <w:r>
              <w:rPr>
                <w:webHidden/>
              </w:rPr>
              <w:fldChar w:fldCharType="end"/>
            </w:r>
          </w:hyperlink>
        </w:p>
        <w:p w14:paraId="5CF2740F" w14:textId="27210464" w:rsidR="00515C76" w:rsidRDefault="00515C76" w:rsidP="00515C76">
          <w:pPr>
            <w:pStyle w:val="TOC2"/>
            <w:tabs>
              <w:tab w:val="right" w:leader="dot" w:pos="9350"/>
            </w:tabs>
            <w:rPr>
              <w:rFonts w:eastAsiaTheme="minorEastAsia"/>
              <w:sz w:val="22"/>
              <w:szCs w:val="22"/>
            </w:rPr>
          </w:pPr>
          <w:hyperlink w:anchor="_Toc61885872" w:history="1">
            <w:r w:rsidRPr="000A769D">
              <w:rPr>
                <w:rStyle w:val="Hyperlink"/>
              </w:rPr>
              <w:t>8.1 Business Understanding</w:t>
            </w:r>
            <w:r>
              <w:rPr>
                <w:webHidden/>
              </w:rPr>
              <w:tab/>
            </w:r>
            <w:r>
              <w:rPr>
                <w:webHidden/>
              </w:rPr>
              <w:fldChar w:fldCharType="begin"/>
            </w:r>
            <w:r>
              <w:rPr>
                <w:webHidden/>
              </w:rPr>
              <w:instrText xml:space="preserve"> PAGEREF _Toc61885872 \h </w:instrText>
            </w:r>
            <w:r>
              <w:rPr>
                <w:webHidden/>
              </w:rPr>
            </w:r>
            <w:r>
              <w:rPr>
                <w:webHidden/>
              </w:rPr>
              <w:fldChar w:fldCharType="separate"/>
            </w:r>
            <w:r w:rsidR="00C75476">
              <w:rPr>
                <w:webHidden/>
              </w:rPr>
              <w:t>152</w:t>
            </w:r>
            <w:r>
              <w:rPr>
                <w:webHidden/>
              </w:rPr>
              <w:fldChar w:fldCharType="end"/>
            </w:r>
          </w:hyperlink>
        </w:p>
        <w:p w14:paraId="5C5B5E1B" w14:textId="27D1C7F4" w:rsidR="00515C76" w:rsidRDefault="00515C76" w:rsidP="00515C76">
          <w:pPr>
            <w:pStyle w:val="TOC2"/>
            <w:tabs>
              <w:tab w:val="right" w:leader="dot" w:pos="9350"/>
            </w:tabs>
            <w:rPr>
              <w:rFonts w:eastAsiaTheme="minorEastAsia"/>
              <w:sz w:val="22"/>
              <w:szCs w:val="22"/>
            </w:rPr>
          </w:pPr>
          <w:hyperlink w:anchor="_Toc61885873" w:history="1">
            <w:r w:rsidRPr="000A769D">
              <w:rPr>
                <w:rStyle w:val="Hyperlink"/>
              </w:rPr>
              <w:t>8.2 Data Understanding</w:t>
            </w:r>
            <w:r>
              <w:rPr>
                <w:webHidden/>
              </w:rPr>
              <w:tab/>
            </w:r>
            <w:r>
              <w:rPr>
                <w:webHidden/>
              </w:rPr>
              <w:fldChar w:fldCharType="begin"/>
            </w:r>
            <w:r>
              <w:rPr>
                <w:webHidden/>
              </w:rPr>
              <w:instrText xml:space="preserve"> PAGEREF _Toc61885873 \h </w:instrText>
            </w:r>
            <w:r>
              <w:rPr>
                <w:webHidden/>
              </w:rPr>
            </w:r>
            <w:r>
              <w:rPr>
                <w:webHidden/>
              </w:rPr>
              <w:fldChar w:fldCharType="separate"/>
            </w:r>
            <w:r w:rsidR="00C75476">
              <w:rPr>
                <w:webHidden/>
              </w:rPr>
              <w:t>152</w:t>
            </w:r>
            <w:r>
              <w:rPr>
                <w:webHidden/>
              </w:rPr>
              <w:fldChar w:fldCharType="end"/>
            </w:r>
          </w:hyperlink>
        </w:p>
        <w:p w14:paraId="383618E9" w14:textId="6D275019" w:rsidR="00515C76" w:rsidRDefault="00515C76" w:rsidP="00515C76">
          <w:pPr>
            <w:pStyle w:val="TOC2"/>
            <w:tabs>
              <w:tab w:val="right" w:leader="dot" w:pos="9350"/>
            </w:tabs>
            <w:rPr>
              <w:rFonts w:eastAsiaTheme="minorEastAsia"/>
              <w:sz w:val="22"/>
              <w:szCs w:val="22"/>
            </w:rPr>
          </w:pPr>
          <w:hyperlink w:anchor="_Toc61885874" w:history="1">
            <w:r w:rsidRPr="000A769D">
              <w:rPr>
                <w:rStyle w:val="Hyperlink"/>
              </w:rPr>
              <w:t>8.3 Data Preparation</w:t>
            </w:r>
            <w:r>
              <w:rPr>
                <w:webHidden/>
              </w:rPr>
              <w:tab/>
            </w:r>
            <w:r>
              <w:rPr>
                <w:webHidden/>
              </w:rPr>
              <w:fldChar w:fldCharType="begin"/>
            </w:r>
            <w:r>
              <w:rPr>
                <w:webHidden/>
              </w:rPr>
              <w:instrText xml:space="preserve"> PAGEREF _Toc61885874 \h </w:instrText>
            </w:r>
            <w:r>
              <w:rPr>
                <w:webHidden/>
              </w:rPr>
            </w:r>
            <w:r>
              <w:rPr>
                <w:webHidden/>
              </w:rPr>
              <w:fldChar w:fldCharType="separate"/>
            </w:r>
            <w:r w:rsidR="00C75476">
              <w:rPr>
                <w:webHidden/>
              </w:rPr>
              <w:t>153</w:t>
            </w:r>
            <w:r>
              <w:rPr>
                <w:webHidden/>
              </w:rPr>
              <w:fldChar w:fldCharType="end"/>
            </w:r>
          </w:hyperlink>
        </w:p>
        <w:p w14:paraId="0E667A17" w14:textId="520E27F6" w:rsidR="00515C76" w:rsidRDefault="00515C76" w:rsidP="00515C76">
          <w:pPr>
            <w:pStyle w:val="TOC3"/>
            <w:tabs>
              <w:tab w:val="right" w:leader="dot" w:pos="9350"/>
            </w:tabs>
            <w:rPr>
              <w:rFonts w:eastAsiaTheme="minorEastAsia"/>
              <w:sz w:val="22"/>
              <w:szCs w:val="22"/>
            </w:rPr>
          </w:pPr>
          <w:hyperlink w:anchor="_Toc61885875" w:history="1">
            <w:r w:rsidRPr="000A769D">
              <w:rPr>
                <w:rStyle w:val="Hyperlink"/>
              </w:rPr>
              <w:t>8.3.1 Data Cleaning</w:t>
            </w:r>
            <w:r>
              <w:rPr>
                <w:webHidden/>
              </w:rPr>
              <w:tab/>
            </w:r>
            <w:r>
              <w:rPr>
                <w:webHidden/>
              </w:rPr>
              <w:fldChar w:fldCharType="begin"/>
            </w:r>
            <w:r>
              <w:rPr>
                <w:webHidden/>
              </w:rPr>
              <w:instrText xml:space="preserve"> PAGEREF _Toc61885875 \h </w:instrText>
            </w:r>
            <w:r>
              <w:rPr>
                <w:webHidden/>
              </w:rPr>
            </w:r>
            <w:r>
              <w:rPr>
                <w:webHidden/>
              </w:rPr>
              <w:fldChar w:fldCharType="separate"/>
            </w:r>
            <w:r w:rsidR="00C75476">
              <w:rPr>
                <w:webHidden/>
              </w:rPr>
              <w:t>153</w:t>
            </w:r>
            <w:r>
              <w:rPr>
                <w:webHidden/>
              </w:rPr>
              <w:fldChar w:fldCharType="end"/>
            </w:r>
          </w:hyperlink>
        </w:p>
        <w:p w14:paraId="0C6676DC" w14:textId="57D0EA6E" w:rsidR="00515C76" w:rsidRDefault="00515C76" w:rsidP="00515C76">
          <w:pPr>
            <w:pStyle w:val="TOC3"/>
            <w:tabs>
              <w:tab w:val="right" w:leader="dot" w:pos="9350"/>
            </w:tabs>
            <w:rPr>
              <w:rFonts w:eastAsiaTheme="minorEastAsia"/>
              <w:sz w:val="22"/>
              <w:szCs w:val="22"/>
            </w:rPr>
          </w:pPr>
          <w:hyperlink w:anchor="_Toc61885876" w:history="1">
            <w:r w:rsidRPr="000A769D">
              <w:rPr>
                <w:rStyle w:val="Hyperlink"/>
              </w:rPr>
              <w:t>8.3.2 Feature Engineering</w:t>
            </w:r>
            <w:r>
              <w:rPr>
                <w:webHidden/>
              </w:rPr>
              <w:tab/>
            </w:r>
            <w:r>
              <w:rPr>
                <w:webHidden/>
              </w:rPr>
              <w:fldChar w:fldCharType="begin"/>
            </w:r>
            <w:r>
              <w:rPr>
                <w:webHidden/>
              </w:rPr>
              <w:instrText xml:space="preserve"> PAGEREF _Toc61885876 \h </w:instrText>
            </w:r>
            <w:r>
              <w:rPr>
                <w:webHidden/>
              </w:rPr>
            </w:r>
            <w:r>
              <w:rPr>
                <w:webHidden/>
              </w:rPr>
              <w:fldChar w:fldCharType="separate"/>
            </w:r>
            <w:r w:rsidR="00C75476">
              <w:rPr>
                <w:webHidden/>
              </w:rPr>
              <w:t>154</w:t>
            </w:r>
            <w:r>
              <w:rPr>
                <w:webHidden/>
              </w:rPr>
              <w:fldChar w:fldCharType="end"/>
            </w:r>
          </w:hyperlink>
        </w:p>
        <w:p w14:paraId="51EA99BB" w14:textId="18D5DBA2" w:rsidR="00515C76" w:rsidRDefault="00515C76" w:rsidP="00515C76">
          <w:pPr>
            <w:pStyle w:val="TOC3"/>
            <w:tabs>
              <w:tab w:val="right" w:leader="dot" w:pos="9350"/>
            </w:tabs>
            <w:rPr>
              <w:rFonts w:eastAsiaTheme="minorEastAsia"/>
              <w:sz w:val="22"/>
              <w:szCs w:val="22"/>
            </w:rPr>
          </w:pPr>
          <w:hyperlink w:anchor="_Toc61885877" w:history="1">
            <w:r w:rsidRPr="000A769D">
              <w:rPr>
                <w:rStyle w:val="Hyperlink"/>
              </w:rPr>
              <w:t>8.3.3 Data Formatting</w:t>
            </w:r>
            <w:r>
              <w:rPr>
                <w:webHidden/>
              </w:rPr>
              <w:tab/>
            </w:r>
            <w:r>
              <w:rPr>
                <w:webHidden/>
              </w:rPr>
              <w:fldChar w:fldCharType="begin"/>
            </w:r>
            <w:r>
              <w:rPr>
                <w:webHidden/>
              </w:rPr>
              <w:instrText xml:space="preserve"> PAGEREF _Toc61885877 \h </w:instrText>
            </w:r>
            <w:r>
              <w:rPr>
                <w:webHidden/>
              </w:rPr>
            </w:r>
            <w:r>
              <w:rPr>
                <w:webHidden/>
              </w:rPr>
              <w:fldChar w:fldCharType="separate"/>
            </w:r>
            <w:r w:rsidR="00C75476">
              <w:rPr>
                <w:webHidden/>
              </w:rPr>
              <w:t>155</w:t>
            </w:r>
            <w:r>
              <w:rPr>
                <w:webHidden/>
              </w:rPr>
              <w:fldChar w:fldCharType="end"/>
            </w:r>
          </w:hyperlink>
        </w:p>
        <w:p w14:paraId="30188389" w14:textId="3F24ABB1" w:rsidR="00515C76" w:rsidRDefault="00515C76" w:rsidP="00515C76">
          <w:pPr>
            <w:pStyle w:val="TOC2"/>
            <w:tabs>
              <w:tab w:val="right" w:leader="dot" w:pos="9350"/>
            </w:tabs>
            <w:rPr>
              <w:rFonts w:eastAsiaTheme="minorEastAsia"/>
              <w:sz w:val="22"/>
              <w:szCs w:val="22"/>
            </w:rPr>
          </w:pPr>
          <w:hyperlink w:anchor="_Toc61885878" w:history="1">
            <w:r w:rsidRPr="000A769D">
              <w:rPr>
                <w:rStyle w:val="Hyperlink"/>
              </w:rPr>
              <w:t>8.4 Model Building</w:t>
            </w:r>
            <w:r>
              <w:rPr>
                <w:webHidden/>
              </w:rPr>
              <w:tab/>
            </w:r>
            <w:r>
              <w:rPr>
                <w:webHidden/>
              </w:rPr>
              <w:fldChar w:fldCharType="begin"/>
            </w:r>
            <w:r>
              <w:rPr>
                <w:webHidden/>
              </w:rPr>
              <w:instrText xml:space="preserve"> PAGEREF _Toc61885878 \h </w:instrText>
            </w:r>
            <w:r>
              <w:rPr>
                <w:webHidden/>
              </w:rPr>
            </w:r>
            <w:r>
              <w:rPr>
                <w:webHidden/>
              </w:rPr>
              <w:fldChar w:fldCharType="separate"/>
            </w:r>
            <w:r w:rsidR="00C75476">
              <w:rPr>
                <w:webHidden/>
              </w:rPr>
              <w:t>155</w:t>
            </w:r>
            <w:r>
              <w:rPr>
                <w:webHidden/>
              </w:rPr>
              <w:fldChar w:fldCharType="end"/>
            </w:r>
          </w:hyperlink>
        </w:p>
        <w:p w14:paraId="377AE820" w14:textId="0C9DAEC3" w:rsidR="00515C76" w:rsidRDefault="00515C76" w:rsidP="00515C76">
          <w:pPr>
            <w:pStyle w:val="TOC3"/>
            <w:tabs>
              <w:tab w:val="right" w:leader="dot" w:pos="9350"/>
            </w:tabs>
            <w:rPr>
              <w:rFonts w:eastAsiaTheme="minorEastAsia"/>
              <w:sz w:val="22"/>
              <w:szCs w:val="22"/>
            </w:rPr>
          </w:pPr>
          <w:hyperlink w:anchor="_Toc61885879" w:history="1">
            <w:r w:rsidRPr="000A769D">
              <w:rPr>
                <w:rStyle w:val="Hyperlink"/>
              </w:rPr>
              <w:t>8.4.1 Model Selection Techniques</w:t>
            </w:r>
            <w:r>
              <w:rPr>
                <w:webHidden/>
              </w:rPr>
              <w:tab/>
            </w:r>
            <w:r>
              <w:rPr>
                <w:webHidden/>
              </w:rPr>
              <w:fldChar w:fldCharType="begin"/>
            </w:r>
            <w:r>
              <w:rPr>
                <w:webHidden/>
              </w:rPr>
              <w:instrText xml:space="preserve"> PAGEREF _Toc61885879 \h </w:instrText>
            </w:r>
            <w:r>
              <w:rPr>
                <w:webHidden/>
              </w:rPr>
            </w:r>
            <w:r>
              <w:rPr>
                <w:webHidden/>
              </w:rPr>
              <w:fldChar w:fldCharType="separate"/>
            </w:r>
            <w:r w:rsidR="00C75476">
              <w:rPr>
                <w:webHidden/>
              </w:rPr>
              <w:t>32</w:t>
            </w:r>
            <w:r>
              <w:rPr>
                <w:webHidden/>
              </w:rPr>
              <w:fldChar w:fldCharType="end"/>
            </w:r>
          </w:hyperlink>
        </w:p>
        <w:p w14:paraId="0127E6CD" w14:textId="54D05868" w:rsidR="00515C76" w:rsidRDefault="00515C76" w:rsidP="00515C76">
          <w:pPr>
            <w:pStyle w:val="TOC3"/>
            <w:tabs>
              <w:tab w:val="right" w:leader="dot" w:pos="9350"/>
            </w:tabs>
            <w:rPr>
              <w:rFonts w:eastAsiaTheme="minorEastAsia"/>
              <w:sz w:val="22"/>
              <w:szCs w:val="22"/>
            </w:rPr>
          </w:pPr>
          <w:hyperlink w:anchor="_Toc61885880" w:history="1">
            <w:r w:rsidRPr="000A769D">
              <w:rPr>
                <w:rStyle w:val="Hyperlink"/>
              </w:rPr>
              <w:t>8.4.2 Test Designing</w:t>
            </w:r>
            <w:r>
              <w:rPr>
                <w:webHidden/>
              </w:rPr>
              <w:tab/>
            </w:r>
            <w:r>
              <w:rPr>
                <w:webHidden/>
              </w:rPr>
              <w:fldChar w:fldCharType="begin"/>
            </w:r>
            <w:r>
              <w:rPr>
                <w:webHidden/>
              </w:rPr>
              <w:instrText xml:space="preserve"> PAGEREF _Toc61885880 \h </w:instrText>
            </w:r>
            <w:r>
              <w:rPr>
                <w:webHidden/>
              </w:rPr>
            </w:r>
            <w:r>
              <w:rPr>
                <w:webHidden/>
              </w:rPr>
              <w:fldChar w:fldCharType="separate"/>
            </w:r>
            <w:r w:rsidR="00C75476">
              <w:rPr>
                <w:webHidden/>
              </w:rPr>
              <w:t>32</w:t>
            </w:r>
            <w:r>
              <w:rPr>
                <w:webHidden/>
              </w:rPr>
              <w:fldChar w:fldCharType="end"/>
            </w:r>
          </w:hyperlink>
        </w:p>
        <w:p w14:paraId="72CDEB69" w14:textId="41A7A095" w:rsidR="00515C76" w:rsidRDefault="00515C76" w:rsidP="00515C76">
          <w:pPr>
            <w:pStyle w:val="TOC3"/>
            <w:tabs>
              <w:tab w:val="right" w:leader="dot" w:pos="9350"/>
            </w:tabs>
            <w:rPr>
              <w:rFonts w:eastAsiaTheme="minorEastAsia"/>
              <w:sz w:val="22"/>
              <w:szCs w:val="22"/>
            </w:rPr>
          </w:pPr>
          <w:hyperlink w:anchor="_Toc61885881" w:history="1">
            <w:r w:rsidRPr="000A769D">
              <w:rPr>
                <w:rStyle w:val="Hyperlink"/>
              </w:rPr>
              <w:t>8.4.3 Model Iterations</w:t>
            </w:r>
            <w:r>
              <w:rPr>
                <w:webHidden/>
              </w:rPr>
              <w:tab/>
            </w:r>
            <w:r>
              <w:rPr>
                <w:webHidden/>
              </w:rPr>
              <w:fldChar w:fldCharType="begin"/>
            </w:r>
            <w:r>
              <w:rPr>
                <w:webHidden/>
              </w:rPr>
              <w:instrText xml:space="preserve"> PAGEREF _Toc61885881 \h </w:instrText>
            </w:r>
            <w:r>
              <w:rPr>
                <w:webHidden/>
              </w:rPr>
            </w:r>
            <w:r>
              <w:rPr>
                <w:webHidden/>
              </w:rPr>
              <w:fldChar w:fldCharType="separate"/>
            </w:r>
            <w:r w:rsidR="00C75476">
              <w:rPr>
                <w:webHidden/>
              </w:rPr>
              <w:t>32</w:t>
            </w:r>
            <w:r>
              <w:rPr>
                <w:webHidden/>
              </w:rPr>
              <w:fldChar w:fldCharType="end"/>
            </w:r>
          </w:hyperlink>
        </w:p>
        <w:p w14:paraId="60CD0A0A" w14:textId="5EC864BA" w:rsidR="00515C76" w:rsidRDefault="00515C76" w:rsidP="00515C76">
          <w:pPr>
            <w:pStyle w:val="TOC3"/>
            <w:tabs>
              <w:tab w:val="right" w:leader="dot" w:pos="9350"/>
            </w:tabs>
            <w:rPr>
              <w:rFonts w:eastAsiaTheme="minorEastAsia"/>
              <w:sz w:val="22"/>
              <w:szCs w:val="22"/>
            </w:rPr>
          </w:pPr>
          <w:hyperlink w:anchor="_Toc61885882" w:history="1">
            <w:r w:rsidRPr="000A769D">
              <w:rPr>
                <w:rStyle w:val="Hyperlink"/>
              </w:rPr>
              <w:t>8.4.4 Model Assessment</w:t>
            </w:r>
            <w:r>
              <w:rPr>
                <w:webHidden/>
              </w:rPr>
              <w:tab/>
            </w:r>
            <w:r>
              <w:rPr>
                <w:webHidden/>
              </w:rPr>
              <w:fldChar w:fldCharType="begin"/>
            </w:r>
            <w:r>
              <w:rPr>
                <w:webHidden/>
              </w:rPr>
              <w:instrText xml:space="preserve"> PAGEREF _Toc61885882 \h </w:instrText>
            </w:r>
            <w:r>
              <w:rPr>
                <w:webHidden/>
              </w:rPr>
            </w:r>
            <w:r>
              <w:rPr>
                <w:webHidden/>
              </w:rPr>
              <w:fldChar w:fldCharType="separate"/>
            </w:r>
            <w:r w:rsidR="00C75476">
              <w:rPr>
                <w:webHidden/>
              </w:rPr>
              <w:t>33</w:t>
            </w:r>
            <w:r>
              <w:rPr>
                <w:webHidden/>
              </w:rPr>
              <w:fldChar w:fldCharType="end"/>
            </w:r>
          </w:hyperlink>
        </w:p>
        <w:p w14:paraId="3507006B" w14:textId="015F5A97" w:rsidR="00515C76" w:rsidRDefault="00515C76" w:rsidP="00515C76">
          <w:pPr>
            <w:pStyle w:val="TOC2"/>
            <w:tabs>
              <w:tab w:val="right" w:leader="dot" w:pos="9350"/>
            </w:tabs>
            <w:rPr>
              <w:rFonts w:eastAsiaTheme="minorEastAsia"/>
              <w:sz w:val="22"/>
              <w:szCs w:val="22"/>
            </w:rPr>
          </w:pPr>
          <w:hyperlink w:anchor="_Toc61885883" w:history="1">
            <w:r w:rsidRPr="000A769D">
              <w:rPr>
                <w:rStyle w:val="Hyperlink"/>
              </w:rPr>
              <w:t>8.5 Model Evaluation</w:t>
            </w:r>
            <w:r>
              <w:rPr>
                <w:webHidden/>
              </w:rPr>
              <w:tab/>
            </w:r>
            <w:r>
              <w:rPr>
                <w:webHidden/>
              </w:rPr>
              <w:fldChar w:fldCharType="begin"/>
            </w:r>
            <w:r>
              <w:rPr>
                <w:webHidden/>
              </w:rPr>
              <w:instrText xml:space="preserve"> PAGEREF _Toc61885883 \h </w:instrText>
            </w:r>
            <w:r>
              <w:rPr>
                <w:webHidden/>
              </w:rPr>
            </w:r>
            <w:r>
              <w:rPr>
                <w:webHidden/>
              </w:rPr>
              <w:fldChar w:fldCharType="separate"/>
            </w:r>
            <w:r w:rsidR="00C75476">
              <w:rPr>
                <w:webHidden/>
              </w:rPr>
              <w:t>158</w:t>
            </w:r>
            <w:r>
              <w:rPr>
                <w:webHidden/>
              </w:rPr>
              <w:fldChar w:fldCharType="end"/>
            </w:r>
          </w:hyperlink>
        </w:p>
        <w:p w14:paraId="68A7DA17" w14:textId="5626ABFF" w:rsidR="00515C76" w:rsidRDefault="00515C76" w:rsidP="00515C76">
          <w:pPr>
            <w:pStyle w:val="TOC3"/>
            <w:tabs>
              <w:tab w:val="right" w:leader="dot" w:pos="9350"/>
            </w:tabs>
            <w:rPr>
              <w:rFonts w:eastAsiaTheme="minorEastAsia"/>
              <w:sz w:val="22"/>
              <w:szCs w:val="22"/>
            </w:rPr>
          </w:pPr>
          <w:hyperlink w:anchor="_Toc61885884" w:history="1">
            <w:r w:rsidRPr="000A769D">
              <w:rPr>
                <w:rStyle w:val="Hyperlink"/>
              </w:rPr>
              <w:t>8.5.1 Model Evaluation</w:t>
            </w:r>
            <w:r>
              <w:rPr>
                <w:webHidden/>
              </w:rPr>
              <w:tab/>
            </w:r>
            <w:r>
              <w:rPr>
                <w:webHidden/>
              </w:rPr>
              <w:fldChar w:fldCharType="begin"/>
            </w:r>
            <w:r>
              <w:rPr>
                <w:webHidden/>
              </w:rPr>
              <w:instrText xml:space="preserve"> PAGEREF _Toc61885884 \h </w:instrText>
            </w:r>
            <w:r>
              <w:rPr>
                <w:webHidden/>
              </w:rPr>
            </w:r>
            <w:r>
              <w:rPr>
                <w:webHidden/>
              </w:rPr>
              <w:fldChar w:fldCharType="separate"/>
            </w:r>
            <w:r w:rsidR="00C75476">
              <w:rPr>
                <w:webHidden/>
              </w:rPr>
              <w:t>35</w:t>
            </w:r>
            <w:r>
              <w:rPr>
                <w:webHidden/>
              </w:rPr>
              <w:fldChar w:fldCharType="end"/>
            </w:r>
          </w:hyperlink>
        </w:p>
        <w:p w14:paraId="0A66A0AA" w14:textId="59BDA96D" w:rsidR="00515C76" w:rsidRDefault="00515C76" w:rsidP="00515C76">
          <w:pPr>
            <w:pStyle w:val="TOC3"/>
            <w:tabs>
              <w:tab w:val="right" w:leader="dot" w:pos="9350"/>
            </w:tabs>
            <w:rPr>
              <w:rFonts w:eastAsiaTheme="minorEastAsia"/>
              <w:sz w:val="22"/>
              <w:szCs w:val="22"/>
            </w:rPr>
          </w:pPr>
          <w:hyperlink w:anchor="_Toc61885885" w:history="1">
            <w:r w:rsidRPr="000A769D">
              <w:rPr>
                <w:rStyle w:val="Hyperlink"/>
              </w:rPr>
              <w:t>8.5.2 Process Review</w:t>
            </w:r>
            <w:r>
              <w:rPr>
                <w:webHidden/>
              </w:rPr>
              <w:tab/>
            </w:r>
            <w:r>
              <w:rPr>
                <w:webHidden/>
              </w:rPr>
              <w:fldChar w:fldCharType="begin"/>
            </w:r>
            <w:r>
              <w:rPr>
                <w:webHidden/>
              </w:rPr>
              <w:instrText xml:space="preserve"> PAGEREF _Toc61885885 \h </w:instrText>
            </w:r>
            <w:r>
              <w:rPr>
                <w:webHidden/>
              </w:rPr>
            </w:r>
            <w:r>
              <w:rPr>
                <w:webHidden/>
              </w:rPr>
              <w:fldChar w:fldCharType="separate"/>
            </w:r>
            <w:r w:rsidR="00C75476">
              <w:rPr>
                <w:webHidden/>
              </w:rPr>
              <w:t>35</w:t>
            </w:r>
            <w:r>
              <w:rPr>
                <w:webHidden/>
              </w:rPr>
              <w:fldChar w:fldCharType="end"/>
            </w:r>
          </w:hyperlink>
        </w:p>
        <w:p w14:paraId="1E2E5A59" w14:textId="5EF2A0BE" w:rsidR="00515C76" w:rsidRDefault="00515C76" w:rsidP="00515C76">
          <w:pPr>
            <w:pStyle w:val="TOC3"/>
            <w:tabs>
              <w:tab w:val="right" w:leader="dot" w:pos="9350"/>
            </w:tabs>
            <w:rPr>
              <w:rFonts w:eastAsiaTheme="minorEastAsia"/>
              <w:sz w:val="22"/>
              <w:szCs w:val="22"/>
            </w:rPr>
          </w:pPr>
          <w:hyperlink w:anchor="_Toc61885886" w:history="1">
            <w:r w:rsidRPr="000A769D">
              <w:rPr>
                <w:rStyle w:val="Hyperlink"/>
              </w:rPr>
              <w:t>8.5.3 Determine Next Steps</w:t>
            </w:r>
            <w:r>
              <w:rPr>
                <w:webHidden/>
              </w:rPr>
              <w:tab/>
            </w:r>
            <w:r>
              <w:rPr>
                <w:webHidden/>
              </w:rPr>
              <w:fldChar w:fldCharType="begin"/>
            </w:r>
            <w:r>
              <w:rPr>
                <w:webHidden/>
              </w:rPr>
              <w:instrText xml:space="preserve"> PAGEREF _Toc61885886 \h </w:instrText>
            </w:r>
            <w:r>
              <w:rPr>
                <w:webHidden/>
              </w:rPr>
            </w:r>
            <w:r>
              <w:rPr>
                <w:webHidden/>
              </w:rPr>
              <w:fldChar w:fldCharType="separate"/>
            </w:r>
            <w:r w:rsidR="00C75476">
              <w:rPr>
                <w:webHidden/>
              </w:rPr>
              <w:t>158</w:t>
            </w:r>
            <w:r>
              <w:rPr>
                <w:webHidden/>
              </w:rPr>
              <w:fldChar w:fldCharType="end"/>
            </w:r>
          </w:hyperlink>
        </w:p>
        <w:p w14:paraId="734CD1D5" w14:textId="2A386039" w:rsidR="00515C76" w:rsidRDefault="00515C76" w:rsidP="00515C76">
          <w:pPr>
            <w:pStyle w:val="TOC2"/>
            <w:tabs>
              <w:tab w:val="right" w:leader="dot" w:pos="9350"/>
            </w:tabs>
            <w:rPr>
              <w:rFonts w:eastAsiaTheme="minorEastAsia"/>
              <w:sz w:val="22"/>
              <w:szCs w:val="22"/>
            </w:rPr>
          </w:pPr>
          <w:hyperlink w:anchor="_Toc61885887" w:history="1">
            <w:r w:rsidRPr="000A769D">
              <w:rPr>
                <w:rStyle w:val="Hyperlink"/>
              </w:rPr>
              <w:t>8.6 Model Deployment</w:t>
            </w:r>
            <w:r>
              <w:rPr>
                <w:webHidden/>
              </w:rPr>
              <w:tab/>
            </w:r>
            <w:r>
              <w:rPr>
                <w:webHidden/>
              </w:rPr>
              <w:fldChar w:fldCharType="begin"/>
            </w:r>
            <w:r>
              <w:rPr>
                <w:webHidden/>
              </w:rPr>
              <w:instrText xml:space="preserve"> PAGEREF _Toc61885887 \h </w:instrText>
            </w:r>
            <w:r>
              <w:rPr>
                <w:webHidden/>
              </w:rPr>
            </w:r>
            <w:r>
              <w:rPr>
                <w:webHidden/>
              </w:rPr>
              <w:fldChar w:fldCharType="separate"/>
            </w:r>
            <w:r w:rsidR="00C75476">
              <w:rPr>
                <w:webHidden/>
              </w:rPr>
              <w:t>36</w:t>
            </w:r>
            <w:r>
              <w:rPr>
                <w:webHidden/>
              </w:rPr>
              <w:fldChar w:fldCharType="end"/>
            </w:r>
          </w:hyperlink>
        </w:p>
        <w:p w14:paraId="651ADFD9" w14:textId="01A67A45" w:rsidR="00515C76" w:rsidRDefault="00515C76" w:rsidP="00515C76">
          <w:pPr>
            <w:pStyle w:val="TOC3"/>
            <w:tabs>
              <w:tab w:val="right" w:leader="dot" w:pos="9350"/>
            </w:tabs>
            <w:rPr>
              <w:rFonts w:eastAsiaTheme="minorEastAsia"/>
              <w:sz w:val="22"/>
              <w:szCs w:val="22"/>
            </w:rPr>
          </w:pPr>
          <w:hyperlink w:anchor="_Toc61885888" w:history="1">
            <w:r w:rsidRPr="000A769D">
              <w:rPr>
                <w:rStyle w:val="Hyperlink"/>
              </w:rPr>
              <w:t>8.6.1 Plan for Deployment</w:t>
            </w:r>
            <w:r>
              <w:rPr>
                <w:webHidden/>
              </w:rPr>
              <w:tab/>
            </w:r>
            <w:r>
              <w:rPr>
                <w:webHidden/>
              </w:rPr>
              <w:fldChar w:fldCharType="begin"/>
            </w:r>
            <w:r>
              <w:rPr>
                <w:webHidden/>
              </w:rPr>
              <w:instrText xml:space="preserve"> PAGEREF _Toc61885888 \h </w:instrText>
            </w:r>
            <w:r>
              <w:rPr>
                <w:webHidden/>
              </w:rPr>
            </w:r>
            <w:r>
              <w:rPr>
                <w:webHidden/>
              </w:rPr>
              <w:fldChar w:fldCharType="separate"/>
            </w:r>
            <w:r w:rsidR="00C75476">
              <w:rPr>
                <w:webHidden/>
              </w:rPr>
              <w:t>159</w:t>
            </w:r>
            <w:r>
              <w:rPr>
                <w:webHidden/>
              </w:rPr>
              <w:fldChar w:fldCharType="end"/>
            </w:r>
          </w:hyperlink>
        </w:p>
        <w:p w14:paraId="530A7141" w14:textId="19DD99FD" w:rsidR="00515C76" w:rsidRDefault="00515C76" w:rsidP="00515C76">
          <w:pPr>
            <w:pStyle w:val="TOC3"/>
            <w:tabs>
              <w:tab w:val="right" w:leader="dot" w:pos="9350"/>
            </w:tabs>
            <w:rPr>
              <w:rFonts w:eastAsiaTheme="minorEastAsia"/>
              <w:sz w:val="22"/>
              <w:szCs w:val="22"/>
            </w:rPr>
          </w:pPr>
          <w:hyperlink w:anchor="_Toc61885889" w:history="1">
            <w:r w:rsidRPr="000A769D">
              <w:rPr>
                <w:rStyle w:val="Hyperlink"/>
              </w:rPr>
              <w:t>8.6.2 Monitoring and Maintenance</w:t>
            </w:r>
            <w:r>
              <w:rPr>
                <w:webHidden/>
              </w:rPr>
              <w:tab/>
            </w:r>
            <w:r>
              <w:rPr>
                <w:webHidden/>
              </w:rPr>
              <w:fldChar w:fldCharType="begin"/>
            </w:r>
            <w:r>
              <w:rPr>
                <w:webHidden/>
              </w:rPr>
              <w:instrText xml:space="preserve"> PAGEREF _Toc61885889 \h </w:instrText>
            </w:r>
            <w:r>
              <w:rPr>
                <w:webHidden/>
              </w:rPr>
            </w:r>
            <w:r>
              <w:rPr>
                <w:webHidden/>
              </w:rPr>
              <w:fldChar w:fldCharType="separate"/>
            </w:r>
            <w:r w:rsidR="00C75476">
              <w:rPr>
                <w:webHidden/>
              </w:rPr>
              <w:t>159</w:t>
            </w:r>
            <w:r>
              <w:rPr>
                <w:webHidden/>
              </w:rPr>
              <w:fldChar w:fldCharType="end"/>
            </w:r>
          </w:hyperlink>
        </w:p>
        <w:p w14:paraId="52A7BA41" w14:textId="10E40473" w:rsidR="00515C76" w:rsidRDefault="00515C76" w:rsidP="00515C76">
          <w:pPr>
            <w:pStyle w:val="TOC3"/>
            <w:tabs>
              <w:tab w:val="right" w:leader="dot" w:pos="9350"/>
            </w:tabs>
            <w:rPr>
              <w:rFonts w:eastAsiaTheme="minorEastAsia"/>
              <w:sz w:val="22"/>
              <w:szCs w:val="22"/>
            </w:rPr>
          </w:pPr>
          <w:hyperlink w:anchor="_Toc61885890" w:history="1">
            <w:r w:rsidRPr="000A769D">
              <w:rPr>
                <w:rStyle w:val="Hyperlink"/>
              </w:rPr>
              <w:t>8.6.3 Reporting Results</w:t>
            </w:r>
            <w:r>
              <w:rPr>
                <w:webHidden/>
              </w:rPr>
              <w:tab/>
            </w:r>
            <w:r>
              <w:rPr>
                <w:webHidden/>
              </w:rPr>
              <w:fldChar w:fldCharType="begin"/>
            </w:r>
            <w:r>
              <w:rPr>
                <w:webHidden/>
              </w:rPr>
              <w:instrText xml:space="preserve"> PAGEREF _Toc61885890 \h </w:instrText>
            </w:r>
            <w:r>
              <w:rPr>
                <w:webHidden/>
              </w:rPr>
            </w:r>
            <w:r>
              <w:rPr>
                <w:webHidden/>
              </w:rPr>
              <w:fldChar w:fldCharType="separate"/>
            </w:r>
            <w:r w:rsidR="00C75476">
              <w:rPr>
                <w:webHidden/>
              </w:rPr>
              <w:t>159</w:t>
            </w:r>
            <w:r>
              <w:rPr>
                <w:webHidden/>
              </w:rPr>
              <w:fldChar w:fldCharType="end"/>
            </w:r>
          </w:hyperlink>
        </w:p>
        <w:p w14:paraId="07A1422F" w14:textId="7C998436" w:rsidR="00515C76" w:rsidRDefault="00515C76" w:rsidP="00515C76">
          <w:pPr>
            <w:pStyle w:val="TOC3"/>
            <w:tabs>
              <w:tab w:val="right" w:leader="dot" w:pos="9350"/>
            </w:tabs>
            <w:rPr>
              <w:rFonts w:eastAsiaTheme="minorEastAsia"/>
              <w:sz w:val="22"/>
              <w:szCs w:val="22"/>
            </w:rPr>
          </w:pPr>
          <w:hyperlink w:anchor="_Toc61885891" w:history="1">
            <w:r w:rsidRPr="000A769D">
              <w:rPr>
                <w:rStyle w:val="Hyperlink"/>
              </w:rPr>
              <w:t>8.6.4 Final Review</w:t>
            </w:r>
            <w:r>
              <w:rPr>
                <w:webHidden/>
              </w:rPr>
              <w:tab/>
            </w:r>
            <w:r>
              <w:rPr>
                <w:webHidden/>
              </w:rPr>
              <w:fldChar w:fldCharType="begin"/>
            </w:r>
            <w:r>
              <w:rPr>
                <w:webHidden/>
              </w:rPr>
              <w:instrText xml:space="preserve"> PAGEREF _Toc61885891 \h </w:instrText>
            </w:r>
            <w:r>
              <w:rPr>
                <w:webHidden/>
              </w:rPr>
            </w:r>
            <w:r>
              <w:rPr>
                <w:webHidden/>
              </w:rPr>
              <w:fldChar w:fldCharType="separate"/>
            </w:r>
            <w:r w:rsidR="00C75476">
              <w:rPr>
                <w:webHidden/>
              </w:rPr>
              <w:t>160</w:t>
            </w:r>
            <w:r>
              <w:rPr>
                <w:webHidden/>
              </w:rPr>
              <w:fldChar w:fldCharType="end"/>
            </w:r>
          </w:hyperlink>
        </w:p>
        <w:p w14:paraId="5074AE22" w14:textId="3BC8F730" w:rsidR="00515C76" w:rsidRDefault="00515C76" w:rsidP="00515C76">
          <w:pPr>
            <w:pStyle w:val="TOC1"/>
            <w:rPr>
              <w:rFonts w:eastAsiaTheme="minorEastAsia"/>
              <w:sz w:val="22"/>
              <w:szCs w:val="22"/>
            </w:rPr>
          </w:pPr>
          <w:hyperlink w:anchor="_Toc61885892" w:history="1">
            <w:r w:rsidRPr="000A769D">
              <w:rPr>
                <w:rStyle w:val="Hyperlink"/>
              </w:rPr>
              <w:t>9. Expected Outcomes</w:t>
            </w:r>
            <w:r>
              <w:rPr>
                <w:webHidden/>
              </w:rPr>
              <w:tab/>
            </w:r>
            <w:r>
              <w:rPr>
                <w:webHidden/>
              </w:rPr>
              <w:fldChar w:fldCharType="begin"/>
            </w:r>
            <w:r>
              <w:rPr>
                <w:webHidden/>
              </w:rPr>
              <w:instrText xml:space="preserve"> PAGEREF _Toc61885892 \h </w:instrText>
            </w:r>
            <w:r>
              <w:rPr>
                <w:webHidden/>
              </w:rPr>
            </w:r>
            <w:r>
              <w:rPr>
                <w:webHidden/>
              </w:rPr>
              <w:fldChar w:fldCharType="separate"/>
            </w:r>
            <w:r w:rsidR="00C75476">
              <w:rPr>
                <w:webHidden/>
              </w:rPr>
              <w:t>160</w:t>
            </w:r>
            <w:r>
              <w:rPr>
                <w:webHidden/>
              </w:rPr>
              <w:fldChar w:fldCharType="end"/>
            </w:r>
          </w:hyperlink>
        </w:p>
        <w:p w14:paraId="27493CDF" w14:textId="05232C94" w:rsidR="00515C76" w:rsidRDefault="00515C76" w:rsidP="00515C76">
          <w:pPr>
            <w:pStyle w:val="TOC1"/>
            <w:rPr>
              <w:rFonts w:eastAsiaTheme="minorEastAsia"/>
              <w:sz w:val="22"/>
              <w:szCs w:val="22"/>
            </w:rPr>
          </w:pPr>
          <w:hyperlink w:anchor="_Toc61885893" w:history="1">
            <w:r w:rsidRPr="000A769D">
              <w:rPr>
                <w:rStyle w:val="Hyperlink"/>
              </w:rPr>
              <w:t>10. Required Resources</w:t>
            </w:r>
            <w:r>
              <w:rPr>
                <w:webHidden/>
              </w:rPr>
              <w:tab/>
            </w:r>
            <w:r>
              <w:rPr>
                <w:webHidden/>
              </w:rPr>
              <w:fldChar w:fldCharType="begin"/>
            </w:r>
            <w:r>
              <w:rPr>
                <w:webHidden/>
              </w:rPr>
              <w:instrText xml:space="preserve"> PAGEREF _Toc61885893 \h </w:instrText>
            </w:r>
            <w:r>
              <w:rPr>
                <w:webHidden/>
              </w:rPr>
            </w:r>
            <w:r>
              <w:rPr>
                <w:webHidden/>
              </w:rPr>
              <w:fldChar w:fldCharType="separate"/>
            </w:r>
            <w:r w:rsidR="00C75476">
              <w:rPr>
                <w:webHidden/>
              </w:rPr>
              <w:t>160</w:t>
            </w:r>
            <w:r>
              <w:rPr>
                <w:webHidden/>
              </w:rPr>
              <w:fldChar w:fldCharType="end"/>
            </w:r>
          </w:hyperlink>
        </w:p>
        <w:p w14:paraId="3FB10DC7" w14:textId="781C06E0" w:rsidR="00515C76" w:rsidRDefault="00515C76" w:rsidP="00515C76">
          <w:pPr>
            <w:pStyle w:val="TOC3"/>
            <w:tabs>
              <w:tab w:val="right" w:leader="dot" w:pos="9350"/>
            </w:tabs>
            <w:rPr>
              <w:rFonts w:eastAsiaTheme="minorEastAsia"/>
              <w:sz w:val="22"/>
              <w:szCs w:val="22"/>
            </w:rPr>
          </w:pPr>
          <w:hyperlink w:anchor="_Toc61885894" w:history="1">
            <w:r w:rsidRPr="000A769D">
              <w:rPr>
                <w:rStyle w:val="Hyperlink"/>
              </w:rPr>
              <w:t>10.1 Hardware Requirements for the research</w:t>
            </w:r>
            <w:r>
              <w:rPr>
                <w:webHidden/>
              </w:rPr>
              <w:tab/>
            </w:r>
            <w:r>
              <w:rPr>
                <w:webHidden/>
              </w:rPr>
              <w:fldChar w:fldCharType="begin"/>
            </w:r>
            <w:r>
              <w:rPr>
                <w:webHidden/>
              </w:rPr>
              <w:instrText xml:space="preserve"> PAGEREF _Toc61885894 \h </w:instrText>
            </w:r>
            <w:r>
              <w:rPr>
                <w:webHidden/>
              </w:rPr>
            </w:r>
            <w:r>
              <w:rPr>
                <w:webHidden/>
              </w:rPr>
              <w:fldChar w:fldCharType="separate"/>
            </w:r>
            <w:r w:rsidR="00C75476">
              <w:rPr>
                <w:webHidden/>
              </w:rPr>
              <w:t>160</w:t>
            </w:r>
            <w:r>
              <w:rPr>
                <w:webHidden/>
              </w:rPr>
              <w:fldChar w:fldCharType="end"/>
            </w:r>
          </w:hyperlink>
        </w:p>
        <w:p w14:paraId="066A722C" w14:textId="5978EB2D" w:rsidR="00515C76" w:rsidRDefault="00515C76" w:rsidP="00515C76">
          <w:pPr>
            <w:pStyle w:val="TOC3"/>
            <w:tabs>
              <w:tab w:val="right" w:leader="dot" w:pos="9350"/>
            </w:tabs>
            <w:rPr>
              <w:rFonts w:eastAsiaTheme="minorEastAsia"/>
              <w:sz w:val="22"/>
              <w:szCs w:val="22"/>
            </w:rPr>
          </w:pPr>
          <w:hyperlink w:anchor="_Toc61885895" w:history="1">
            <w:r w:rsidRPr="000A769D">
              <w:rPr>
                <w:rStyle w:val="Hyperlink"/>
              </w:rPr>
              <w:t>10.2 Software Requirements for the research</w:t>
            </w:r>
            <w:r>
              <w:rPr>
                <w:webHidden/>
              </w:rPr>
              <w:tab/>
            </w:r>
            <w:r>
              <w:rPr>
                <w:webHidden/>
              </w:rPr>
              <w:fldChar w:fldCharType="begin"/>
            </w:r>
            <w:r>
              <w:rPr>
                <w:webHidden/>
              </w:rPr>
              <w:instrText xml:space="preserve"> PAGEREF _Toc61885895 \h </w:instrText>
            </w:r>
            <w:r>
              <w:rPr>
                <w:webHidden/>
              </w:rPr>
            </w:r>
            <w:r>
              <w:rPr>
                <w:webHidden/>
              </w:rPr>
              <w:fldChar w:fldCharType="separate"/>
            </w:r>
            <w:r w:rsidR="00C75476">
              <w:rPr>
                <w:webHidden/>
              </w:rPr>
              <w:t>161</w:t>
            </w:r>
            <w:r>
              <w:rPr>
                <w:webHidden/>
              </w:rPr>
              <w:fldChar w:fldCharType="end"/>
            </w:r>
          </w:hyperlink>
        </w:p>
        <w:p w14:paraId="3CAAC485" w14:textId="3331E99F" w:rsidR="00515C76" w:rsidRDefault="00515C76" w:rsidP="00515C76">
          <w:pPr>
            <w:pStyle w:val="TOC1"/>
            <w:rPr>
              <w:rFonts w:eastAsiaTheme="minorEastAsia"/>
              <w:sz w:val="22"/>
              <w:szCs w:val="22"/>
            </w:rPr>
          </w:pPr>
          <w:hyperlink w:anchor="_Toc61885896" w:history="1">
            <w:r w:rsidRPr="000A769D">
              <w:rPr>
                <w:rStyle w:val="Hyperlink"/>
              </w:rPr>
              <w:t>11. Research Plan</w:t>
            </w:r>
            <w:r>
              <w:rPr>
                <w:webHidden/>
              </w:rPr>
              <w:tab/>
            </w:r>
            <w:r>
              <w:rPr>
                <w:webHidden/>
              </w:rPr>
              <w:fldChar w:fldCharType="begin"/>
            </w:r>
            <w:r>
              <w:rPr>
                <w:webHidden/>
              </w:rPr>
              <w:instrText xml:space="preserve"> PAGEREF _Toc61885896 \h </w:instrText>
            </w:r>
            <w:r>
              <w:rPr>
                <w:webHidden/>
              </w:rPr>
            </w:r>
            <w:r>
              <w:rPr>
                <w:webHidden/>
              </w:rPr>
              <w:fldChar w:fldCharType="separate"/>
            </w:r>
            <w:r w:rsidR="00C75476">
              <w:rPr>
                <w:webHidden/>
              </w:rPr>
              <w:t>161</w:t>
            </w:r>
            <w:r>
              <w:rPr>
                <w:webHidden/>
              </w:rPr>
              <w:fldChar w:fldCharType="end"/>
            </w:r>
          </w:hyperlink>
        </w:p>
        <w:p w14:paraId="7E42078B" w14:textId="48C1AD7E" w:rsidR="00515C76" w:rsidRDefault="00515C76" w:rsidP="00515C76">
          <w:pPr>
            <w:pStyle w:val="TOC1"/>
            <w:rPr>
              <w:rFonts w:eastAsiaTheme="minorEastAsia"/>
              <w:sz w:val="22"/>
              <w:szCs w:val="22"/>
            </w:rPr>
          </w:pPr>
          <w:hyperlink w:anchor="_Toc61885897" w:history="1">
            <w:r w:rsidRPr="000A769D">
              <w:rPr>
                <w:rStyle w:val="Hyperlink"/>
              </w:rPr>
              <w:t>12. Risk and Contingency Plan</w:t>
            </w:r>
            <w:r>
              <w:rPr>
                <w:webHidden/>
              </w:rPr>
              <w:tab/>
            </w:r>
            <w:r>
              <w:rPr>
                <w:webHidden/>
              </w:rPr>
              <w:fldChar w:fldCharType="begin"/>
            </w:r>
            <w:r>
              <w:rPr>
                <w:webHidden/>
              </w:rPr>
              <w:instrText xml:space="preserve"> PAGEREF _Toc61885897 \h </w:instrText>
            </w:r>
            <w:r>
              <w:rPr>
                <w:webHidden/>
              </w:rPr>
            </w:r>
            <w:r>
              <w:rPr>
                <w:webHidden/>
              </w:rPr>
              <w:fldChar w:fldCharType="separate"/>
            </w:r>
            <w:r w:rsidR="00C75476">
              <w:rPr>
                <w:webHidden/>
              </w:rPr>
              <w:t>162</w:t>
            </w:r>
            <w:r>
              <w:rPr>
                <w:webHidden/>
              </w:rPr>
              <w:fldChar w:fldCharType="end"/>
            </w:r>
          </w:hyperlink>
        </w:p>
        <w:p w14:paraId="4628488C" w14:textId="5A14C9C5" w:rsidR="00515C76" w:rsidRDefault="00515C76" w:rsidP="00515C76">
          <w:pPr>
            <w:pStyle w:val="TOC1"/>
            <w:rPr>
              <w:rFonts w:eastAsiaTheme="minorEastAsia"/>
              <w:sz w:val="22"/>
              <w:szCs w:val="22"/>
            </w:rPr>
          </w:pPr>
          <w:hyperlink w:anchor="_Toc61885898" w:history="1">
            <w:r w:rsidRPr="000A769D">
              <w:rPr>
                <w:rStyle w:val="Hyperlink"/>
              </w:rPr>
              <w:t>References</w:t>
            </w:r>
            <w:r>
              <w:rPr>
                <w:webHidden/>
              </w:rPr>
              <w:tab/>
            </w:r>
            <w:r>
              <w:rPr>
                <w:webHidden/>
              </w:rPr>
              <w:fldChar w:fldCharType="begin"/>
            </w:r>
            <w:r>
              <w:rPr>
                <w:webHidden/>
              </w:rPr>
              <w:instrText xml:space="preserve"> PAGEREF _Toc61885898 \h </w:instrText>
            </w:r>
            <w:r>
              <w:rPr>
                <w:webHidden/>
              </w:rPr>
            </w:r>
            <w:r>
              <w:rPr>
                <w:webHidden/>
              </w:rPr>
              <w:fldChar w:fldCharType="separate"/>
            </w:r>
            <w:r w:rsidR="00C75476">
              <w:rPr>
                <w:webHidden/>
              </w:rPr>
              <w:t>163</w:t>
            </w:r>
            <w:r>
              <w:rPr>
                <w:webHidden/>
              </w:rPr>
              <w:fldChar w:fldCharType="end"/>
            </w:r>
          </w:hyperlink>
        </w:p>
        <w:p w14:paraId="1273EFD0" w14:textId="77777777" w:rsidR="00515C76" w:rsidRDefault="00515C76" w:rsidP="00515C76">
          <w:r>
            <w:rPr>
              <w:b/>
              <w:bCs/>
            </w:rPr>
            <w:fldChar w:fldCharType="end"/>
          </w:r>
        </w:p>
      </w:sdtContent>
    </w:sdt>
    <w:p w14:paraId="04C3C6F2" w14:textId="77777777" w:rsidR="00515C76" w:rsidRPr="0045355A" w:rsidRDefault="00515C76" w:rsidP="00515C76">
      <w:r w:rsidRPr="0045355A">
        <w:br w:type="page"/>
      </w:r>
    </w:p>
    <w:p w14:paraId="65B3F739" w14:textId="77777777" w:rsidR="00515C76" w:rsidRPr="0045355A" w:rsidRDefault="00515C76" w:rsidP="004B5310">
      <w:pPr>
        <w:pStyle w:val="Heading1"/>
        <w:numPr>
          <w:ilvl w:val="0"/>
          <w:numId w:val="0"/>
        </w:numPr>
      </w:pPr>
      <w:bookmarkStart w:id="193" w:name="_Toc61885854"/>
      <w:r w:rsidRPr="0045355A">
        <w:lastRenderedPageBreak/>
        <w:t>Abstract</w:t>
      </w:r>
      <w:bookmarkEnd w:id="193"/>
    </w:p>
    <w:p w14:paraId="44202038" w14:textId="77777777" w:rsidR="00515C76" w:rsidRPr="005C2B0D" w:rsidRDefault="00515C76" w:rsidP="00515C76">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1F80EE5F" w14:textId="77777777" w:rsidR="00515C76" w:rsidRPr="005C2B0D" w:rsidRDefault="00515C76" w:rsidP="00515C76">
      <w:pPr>
        <w:pStyle w:val="BodyText"/>
        <w:rPr>
          <w:szCs w:val="26"/>
        </w:rPr>
      </w:pPr>
      <w:r w:rsidRPr="005C2B0D">
        <w:rPr>
          <w:szCs w:val="26"/>
        </w:rPr>
        <w:t xml:space="preserve">Datasets for customer churn are </w:t>
      </w:r>
      <w:r>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304566D0" w14:textId="77777777" w:rsidR="00515C76" w:rsidRPr="005C2B0D" w:rsidRDefault="00515C76" w:rsidP="00515C76">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71860B28" w14:textId="77777777" w:rsidR="00515C76" w:rsidRDefault="00515C76" w:rsidP="00515C76">
      <w:pPr>
        <w:rPr>
          <w:rFonts w:eastAsiaTheme="majorEastAsia"/>
          <w:b/>
          <w:bCs/>
          <w:color w:val="345A8A" w:themeColor="accent1" w:themeShade="B5"/>
          <w:sz w:val="32"/>
          <w:szCs w:val="32"/>
        </w:rPr>
      </w:pPr>
      <w:r>
        <w:br w:type="page"/>
      </w:r>
    </w:p>
    <w:p w14:paraId="3E66F651" w14:textId="77777777" w:rsidR="00515C76" w:rsidRDefault="00515C76" w:rsidP="004B5310">
      <w:pPr>
        <w:pStyle w:val="Heading1"/>
        <w:numPr>
          <w:ilvl w:val="0"/>
          <w:numId w:val="0"/>
        </w:numPr>
      </w:pPr>
      <w:bookmarkStart w:id="194" w:name="_Toc61885855"/>
      <w:r>
        <w:lastRenderedPageBreak/>
        <w:t>List of Figures</w:t>
      </w:r>
      <w:bookmarkEnd w:id="194"/>
    </w:p>
    <w:p w14:paraId="0F0453C6" w14:textId="77777777" w:rsidR="00515C76" w:rsidRDefault="00515C76" w:rsidP="00515C76">
      <w:pPr>
        <w:pStyle w:val="BodyText"/>
      </w:pPr>
      <w:r>
        <w:t>Figure 1: Model Building Process……………..……………………………………….…………18</w:t>
      </w:r>
    </w:p>
    <w:p w14:paraId="340E9E4F" w14:textId="77777777" w:rsidR="00515C76" w:rsidRDefault="00515C76" w:rsidP="00515C76">
      <w:pPr>
        <w:pStyle w:val="BodyText"/>
      </w:pPr>
      <w:r>
        <w:t>Figure 2: Research Plan and Timelines.……...…………………………...………………………22</w:t>
      </w:r>
    </w:p>
    <w:p w14:paraId="2FDC0C33" w14:textId="77777777" w:rsidR="00515C76" w:rsidRDefault="00515C76" w:rsidP="00515C76">
      <w:pPr>
        <w:pStyle w:val="BodyText"/>
      </w:pPr>
    </w:p>
    <w:p w14:paraId="27CCCFA7" w14:textId="77777777" w:rsidR="00515C76" w:rsidRDefault="00515C76" w:rsidP="004B5310">
      <w:pPr>
        <w:pStyle w:val="Heading1"/>
        <w:numPr>
          <w:ilvl w:val="0"/>
          <w:numId w:val="0"/>
        </w:numPr>
      </w:pPr>
      <w:bookmarkStart w:id="195" w:name="_Toc61885856"/>
      <w:r>
        <w:t>List of Tables</w:t>
      </w:r>
      <w:bookmarkEnd w:id="195"/>
    </w:p>
    <w:p w14:paraId="77470C50" w14:textId="77777777" w:rsidR="00515C76" w:rsidRDefault="00515C76" w:rsidP="00515C76">
      <w:pPr>
        <w:pStyle w:val="BodyText"/>
        <w:jc w:val="left"/>
      </w:pPr>
      <w:r>
        <w:t>Table 1: Risk and Contingency Plan……………………………………………………………..23</w:t>
      </w:r>
    </w:p>
    <w:p w14:paraId="7BB0404F" w14:textId="77777777" w:rsidR="00515C76" w:rsidRDefault="00515C76" w:rsidP="00515C76">
      <w:pPr>
        <w:pStyle w:val="BodyText"/>
      </w:pPr>
    </w:p>
    <w:p w14:paraId="33A02297" w14:textId="77777777" w:rsidR="00515C76" w:rsidRPr="003C277F" w:rsidRDefault="00515C76" w:rsidP="004B5310">
      <w:pPr>
        <w:pStyle w:val="Heading1"/>
        <w:numPr>
          <w:ilvl w:val="0"/>
          <w:numId w:val="0"/>
        </w:numPr>
      </w:pPr>
      <w:bookmarkStart w:id="196" w:name="_Toc61885857"/>
      <w:r>
        <w:t>List of Abbreviations</w:t>
      </w:r>
      <w:bookmarkEnd w:id="196"/>
    </w:p>
    <w:tbl>
      <w:tblPr>
        <w:tblW w:w="4780" w:type="dxa"/>
        <w:tblLook w:val="04A0" w:firstRow="1" w:lastRow="0" w:firstColumn="1" w:lastColumn="0" w:noHBand="0" w:noVBand="1"/>
      </w:tblPr>
      <w:tblGrid>
        <w:gridCol w:w="1076"/>
        <w:gridCol w:w="3820"/>
      </w:tblGrid>
      <w:tr w:rsidR="00515C76" w:rsidRPr="007E4C64" w14:paraId="0F5E6FA3" w14:textId="77777777" w:rsidTr="002F6BE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BD97E"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BB37A0F"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Exploratory Data Analysis</w:t>
            </w:r>
          </w:p>
        </w:tc>
      </w:tr>
      <w:tr w:rsidR="00515C76" w:rsidRPr="007E4C64" w14:paraId="0C1F4FCF"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ED800E"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65669A3"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Support Vector Machine</w:t>
            </w:r>
          </w:p>
        </w:tc>
      </w:tr>
      <w:tr w:rsidR="00515C76" w:rsidRPr="007E4C64" w14:paraId="7B5D2B6D"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457784"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C06C917"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K Nearest Neighbour</w:t>
            </w:r>
          </w:p>
        </w:tc>
      </w:tr>
      <w:tr w:rsidR="00515C76" w:rsidRPr="007E4C64" w14:paraId="6C6CBB1F"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57FE04"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AB8BE64" w14:textId="77777777" w:rsidR="00515C76" w:rsidRPr="007E4C64" w:rsidRDefault="00515C76" w:rsidP="002F6BE5">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515C76" w:rsidRPr="007E4C64" w14:paraId="4D4CD6E4"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538854"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9A1BFED"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Receiver Operating Characteristics</w:t>
            </w:r>
          </w:p>
        </w:tc>
      </w:tr>
      <w:tr w:rsidR="00515C76" w:rsidRPr="007E4C64" w14:paraId="5B904BB2"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DCC2F8"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B306B47"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Extreme Gradient Boosting</w:t>
            </w:r>
          </w:p>
        </w:tc>
      </w:tr>
      <w:tr w:rsidR="00515C76" w:rsidRPr="007E4C64" w14:paraId="7084CCF0"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B4E1C0"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3B4566C8" w14:textId="77777777" w:rsidR="00515C76" w:rsidRPr="007E4C64" w:rsidRDefault="00515C76" w:rsidP="002F6BE5">
            <w:pPr>
              <w:spacing w:after="0"/>
              <w:rPr>
                <w:rFonts w:ascii="Calibri" w:hAnsi="Calibri" w:cs="Calibri"/>
                <w:sz w:val="22"/>
                <w:szCs w:val="22"/>
              </w:rPr>
            </w:pPr>
            <w:r w:rsidRPr="007E4C64">
              <w:rPr>
                <w:rFonts w:ascii="Calibri" w:hAnsi="Calibri" w:cs="Calibri"/>
                <w:sz w:val="22"/>
                <w:szCs w:val="22"/>
              </w:rPr>
              <w:t>Adaptive Boosting</w:t>
            </w:r>
          </w:p>
        </w:tc>
      </w:tr>
    </w:tbl>
    <w:p w14:paraId="31B6FB90" w14:textId="77777777" w:rsidR="00515C76" w:rsidRPr="0045355A" w:rsidRDefault="00515C76" w:rsidP="00515C76">
      <w:pPr>
        <w:rPr>
          <w:rFonts w:eastAsiaTheme="majorEastAsia"/>
          <w:b/>
          <w:bCs/>
          <w:color w:val="345A8A" w:themeColor="accent1" w:themeShade="B5"/>
          <w:sz w:val="32"/>
          <w:szCs w:val="32"/>
        </w:rPr>
      </w:pPr>
      <w:bookmarkStart w:id="197" w:name="introduction"/>
      <w:r w:rsidRPr="0045355A">
        <w:br w:type="page"/>
      </w:r>
    </w:p>
    <w:p w14:paraId="53DD9E33" w14:textId="77777777" w:rsidR="00515C76" w:rsidRPr="0045355A" w:rsidRDefault="00515C76" w:rsidP="00D57E28">
      <w:pPr>
        <w:pStyle w:val="Heading1"/>
        <w:numPr>
          <w:ilvl w:val="0"/>
          <w:numId w:val="0"/>
        </w:numPr>
      </w:pPr>
      <w:bookmarkStart w:id="198" w:name="_Toc61617409"/>
      <w:bookmarkStart w:id="199" w:name="_Toc61885858"/>
      <w:bookmarkEnd w:id="197"/>
      <w:r w:rsidRPr="0045355A">
        <w:lastRenderedPageBreak/>
        <w:t xml:space="preserve">1. </w:t>
      </w:r>
      <w:bookmarkEnd w:id="198"/>
      <w:r w:rsidRPr="0045355A">
        <w:t>Background</w:t>
      </w:r>
      <w:bookmarkEnd w:id="199"/>
    </w:p>
    <w:p w14:paraId="780AF107" w14:textId="77777777" w:rsidR="00515C76" w:rsidRPr="0045355A" w:rsidRDefault="00515C76" w:rsidP="00515C76">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56CD85F7" w14:textId="77777777" w:rsidR="00515C76" w:rsidRPr="0045355A" w:rsidRDefault="00515C76" w:rsidP="00515C76">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25992847" w14:textId="77777777" w:rsidR="00515C76" w:rsidRPr="0045355A" w:rsidRDefault="00515C76" w:rsidP="00515C76">
      <w:pPr>
        <w:pStyle w:val="Heading2"/>
      </w:pPr>
      <w:r w:rsidRPr="0045355A">
        <w:t>1.1 The need for Customer Churn Analysis</w:t>
      </w:r>
    </w:p>
    <w:p w14:paraId="7FAAF392" w14:textId="77777777" w:rsidR="00515C76" w:rsidRPr="0045355A" w:rsidRDefault="00515C76" w:rsidP="00515C76">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5C4F28B1" w14:textId="77777777" w:rsidR="00515C76" w:rsidRPr="0045355A" w:rsidRDefault="00515C76" w:rsidP="00515C76">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3D8E37E" w14:textId="77777777" w:rsidR="00515C76" w:rsidRPr="0045355A" w:rsidRDefault="00515C76" w:rsidP="00515C76">
      <w:pPr>
        <w:pStyle w:val="Heading2"/>
      </w:pPr>
      <w:r w:rsidRPr="0045355A">
        <w:lastRenderedPageBreak/>
        <w:t>1.2 Flagging customers and retention policies</w:t>
      </w:r>
    </w:p>
    <w:p w14:paraId="129C46C5" w14:textId="77777777" w:rsidR="00515C76" w:rsidRPr="0045355A" w:rsidRDefault="00515C76" w:rsidP="00515C76">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1053BFEC" w14:textId="77777777" w:rsidR="00515C76" w:rsidRPr="0045355A" w:rsidRDefault="00515C76" w:rsidP="00515C76">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77F677BB" w14:textId="77777777" w:rsidR="00515C76" w:rsidRPr="0045355A" w:rsidRDefault="00515C76" w:rsidP="00515C76">
      <w:pPr>
        <w:rPr>
          <w:rFonts w:eastAsiaTheme="majorEastAsia"/>
          <w:b/>
          <w:bCs/>
          <w:color w:val="345A8A" w:themeColor="accent1" w:themeShade="B5"/>
          <w:sz w:val="32"/>
          <w:szCs w:val="32"/>
        </w:rPr>
      </w:pPr>
      <w:r w:rsidRPr="0045355A">
        <w:br w:type="page"/>
      </w:r>
    </w:p>
    <w:p w14:paraId="455C2736" w14:textId="77777777" w:rsidR="00515C76" w:rsidRPr="0045355A" w:rsidRDefault="00515C76" w:rsidP="00D57E28">
      <w:pPr>
        <w:pStyle w:val="Heading1"/>
        <w:numPr>
          <w:ilvl w:val="0"/>
          <w:numId w:val="0"/>
        </w:numPr>
      </w:pPr>
      <w:bookmarkStart w:id="200" w:name="_Toc61885861"/>
      <w:r>
        <w:lastRenderedPageBreak/>
        <w:t>2</w:t>
      </w:r>
      <w:r w:rsidRPr="0045355A">
        <w:t>. Problem Statement</w:t>
      </w:r>
      <w:bookmarkEnd w:id="200"/>
      <w:r w:rsidRPr="0045355A">
        <w:t xml:space="preserve"> </w:t>
      </w:r>
    </w:p>
    <w:p w14:paraId="7B591A34" w14:textId="77777777" w:rsidR="00515C76" w:rsidRPr="0045355A" w:rsidRDefault="00515C76" w:rsidP="00515C76">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244F4A0F" w14:textId="77777777" w:rsidR="00515C76" w:rsidRPr="0045355A" w:rsidRDefault="00515C76" w:rsidP="00515C76">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201" w:name="problem-statement"/>
      <w:bookmarkStart w:id="202" w:name="_Toc61617411"/>
    </w:p>
    <w:p w14:paraId="10D8DD05" w14:textId="77777777" w:rsidR="00515C76" w:rsidRPr="00D61161" w:rsidRDefault="00515C76" w:rsidP="00D57E28">
      <w:pPr>
        <w:pStyle w:val="Heading1"/>
        <w:numPr>
          <w:ilvl w:val="0"/>
          <w:numId w:val="0"/>
        </w:numPr>
      </w:pPr>
      <w:bookmarkStart w:id="203" w:name="_Toc61885862"/>
      <w:r w:rsidRPr="00D61161">
        <w:t xml:space="preserve">3. </w:t>
      </w:r>
      <w:bookmarkEnd w:id="201"/>
      <w:bookmarkEnd w:id="202"/>
      <w:r w:rsidRPr="00D61161">
        <w:t>Related Works</w:t>
      </w:r>
      <w:bookmarkEnd w:id="203"/>
    </w:p>
    <w:p w14:paraId="6AA3CBCD" w14:textId="77777777" w:rsidR="00515C76" w:rsidRPr="00D61161" w:rsidRDefault="00515C76" w:rsidP="00515C76">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28CE6026" w14:textId="77777777" w:rsidR="00515C76" w:rsidRPr="00D61161" w:rsidRDefault="00515C76" w:rsidP="00515C76">
      <w:pPr>
        <w:pStyle w:val="Heading2"/>
      </w:pPr>
      <w:bookmarkStart w:id="204" w:name="_Toc61885863"/>
      <w:r w:rsidRPr="00D61161">
        <w:t>3.1 Sampling, balancing techniques and pre-processing</w:t>
      </w:r>
      <w:bookmarkEnd w:id="204"/>
    </w:p>
    <w:p w14:paraId="104B6222" w14:textId="77777777" w:rsidR="00515C76" w:rsidRPr="00D61161" w:rsidRDefault="00515C76" w:rsidP="00515C76">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37005B0A" w14:textId="77777777" w:rsidR="00515C76" w:rsidRPr="00D61161" w:rsidRDefault="00515C76" w:rsidP="00515C76">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23B15A50" w14:textId="77777777" w:rsidR="00515C76" w:rsidRPr="00D61161" w:rsidRDefault="00515C76" w:rsidP="00515C76">
      <w:pPr>
        <w:pStyle w:val="Heading2"/>
      </w:pPr>
      <w:bookmarkStart w:id="205" w:name="_Toc61885864"/>
      <w:r w:rsidRPr="00D61161">
        <w:t>3.2 Feature engineering and selection of attributes</w:t>
      </w:r>
      <w:bookmarkEnd w:id="205"/>
    </w:p>
    <w:p w14:paraId="65E27412" w14:textId="77777777" w:rsidR="00515C76" w:rsidRPr="00D61161" w:rsidRDefault="00515C76" w:rsidP="00515C76">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3B8BBB8B" w14:textId="77777777" w:rsidR="00515C76" w:rsidRPr="00D61161" w:rsidRDefault="00515C76" w:rsidP="00515C76">
      <w:pPr>
        <w:pStyle w:val="Heading2"/>
      </w:pPr>
      <w:bookmarkStart w:id="206" w:name="_Toc61885865"/>
      <w:r w:rsidRPr="00D61161">
        <w:t>3.3 Ensemble methods</w:t>
      </w:r>
      <w:bookmarkEnd w:id="206"/>
    </w:p>
    <w:p w14:paraId="7AA697A3" w14:textId="77777777" w:rsidR="00515C76" w:rsidRPr="00D61161" w:rsidRDefault="00515C76" w:rsidP="00515C76">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641447BE" w14:textId="77777777" w:rsidR="00515C76" w:rsidRPr="00D61161" w:rsidRDefault="00515C76" w:rsidP="00515C76">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91123DB" w14:textId="77777777" w:rsidR="00515C76" w:rsidRPr="00D61161" w:rsidRDefault="00515C76" w:rsidP="00515C76">
      <w:pPr>
        <w:rPr>
          <w:rFonts w:eastAsiaTheme="majorEastAsia"/>
          <w:b/>
          <w:bCs/>
          <w:color w:val="4F81BD" w:themeColor="accent1"/>
          <w:sz w:val="28"/>
          <w:szCs w:val="32"/>
        </w:rPr>
      </w:pPr>
      <w:r w:rsidRPr="00D61161">
        <w:br w:type="page"/>
      </w:r>
    </w:p>
    <w:p w14:paraId="21996E9D" w14:textId="77777777" w:rsidR="00515C76" w:rsidRPr="00D61161" w:rsidRDefault="00515C76" w:rsidP="00515C76">
      <w:pPr>
        <w:pStyle w:val="Heading2"/>
      </w:pPr>
      <w:bookmarkStart w:id="207" w:name="_Toc61885866"/>
      <w:r w:rsidRPr="00D61161">
        <w:lastRenderedPageBreak/>
        <w:t>3.4 Machine learning techniques</w:t>
      </w:r>
      <w:bookmarkEnd w:id="207"/>
    </w:p>
    <w:p w14:paraId="16353FCD" w14:textId="77777777" w:rsidR="00515C76" w:rsidRPr="00D61161" w:rsidRDefault="00515C76" w:rsidP="00515C76">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13DD48E2" w14:textId="77777777" w:rsidR="00515C76" w:rsidRPr="00D61161" w:rsidRDefault="00515C76" w:rsidP="00515C76">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2B41BC6D" w14:textId="77777777" w:rsidR="00515C76" w:rsidRPr="00D61161" w:rsidRDefault="00515C76" w:rsidP="00515C76">
      <w:pPr>
        <w:pStyle w:val="BodyText"/>
      </w:pPr>
      <w:r w:rsidRPr="00D61161">
        <w:t xml:space="preserve">A combination of logistic regression and </w:t>
      </w:r>
      <w:r>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13E66F87" w14:textId="77777777" w:rsidR="00515C76" w:rsidRDefault="00515C76" w:rsidP="00515C76">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0A513DED" w14:textId="77777777" w:rsidR="00515C76" w:rsidRPr="00D61161" w:rsidRDefault="00515C76" w:rsidP="00515C76">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515C76" w:rsidRPr="00D61161" w14:paraId="4267EBC0" w14:textId="77777777" w:rsidTr="002F6BE5">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69C16332"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07548C"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23436178"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6AFEED91"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50ECBDA0"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253376F9" w14:textId="77777777" w:rsidR="00515C76" w:rsidRPr="00D61161" w:rsidRDefault="00515C76"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515C76" w:rsidRPr="00D61161" w14:paraId="4CA21B3F" w14:textId="77777777" w:rsidTr="002F6BE5">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27CBEE8E"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558B9434"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66C167D4"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24B92129"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6D39E002"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0539CD1"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AUC:</w:t>
            </w:r>
          </w:p>
          <w:p w14:paraId="02B3F3F1"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515C76" w:rsidRPr="00D61161" w14:paraId="72737D4A"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01FC30A9"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42E375AC"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2B261CC2"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7029FDB7"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15F73B03"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Random Forest</w:t>
            </w:r>
          </w:p>
          <w:p w14:paraId="489F9A5C"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Logistic Regression</w:t>
            </w:r>
          </w:p>
          <w:p w14:paraId="2DF1A512"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2A5681BA"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 xml:space="preserve"> Accuracy: </w:t>
            </w:r>
          </w:p>
          <w:p w14:paraId="53BB7C69"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80.75%</w:t>
            </w:r>
          </w:p>
          <w:p w14:paraId="5AA098B1"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80.88%</w:t>
            </w:r>
          </w:p>
          <w:p w14:paraId="5E0EA241"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82%</w:t>
            </w:r>
          </w:p>
        </w:tc>
      </w:tr>
      <w:tr w:rsidR="00515C76" w:rsidRPr="002C1FF0" w14:paraId="7F1801C5"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39A6C61"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663C9FAD"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EC692E7"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2FE86B3"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982789D" w14:textId="77777777" w:rsidR="00515C76" w:rsidRPr="00D61161" w:rsidRDefault="00515C76" w:rsidP="002F6BE5">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7D59F4F9" w14:textId="77777777" w:rsidR="00515C76" w:rsidRPr="002C1FF0" w:rsidRDefault="00515C76" w:rsidP="002F6BE5">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5708D295" w14:textId="77777777" w:rsidR="00515C76" w:rsidRDefault="00515C76" w:rsidP="00D57E28">
      <w:pPr>
        <w:pStyle w:val="Heading1"/>
        <w:numPr>
          <w:ilvl w:val="0"/>
          <w:numId w:val="0"/>
        </w:numPr>
      </w:pPr>
      <w:bookmarkStart w:id="208" w:name="_Toc61885867"/>
      <w:bookmarkStart w:id="209" w:name="aim-and-objectives"/>
      <w:bookmarkStart w:id="210" w:name="_Toc61617413"/>
      <w:r>
        <w:t>4. Research Questions</w:t>
      </w:r>
      <w:bookmarkEnd w:id="208"/>
    </w:p>
    <w:p w14:paraId="08838D40" w14:textId="77777777" w:rsidR="00515C76" w:rsidRDefault="00515C76" w:rsidP="00515C76">
      <w:pPr>
        <w:pStyle w:val="BodyText"/>
      </w:pPr>
      <w:r>
        <w:t>The following research questions have been formulated based on the literature review done so far in the field of customer churn:</w:t>
      </w:r>
    </w:p>
    <w:p w14:paraId="39CE920A" w14:textId="77777777" w:rsidR="00515C76" w:rsidRDefault="00515C76" w:rsidP="00515C76">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44C54F8A" w14:textId="77777777" w:rsidR="00515C76" w:rsidRDefault="00515C76" w:rsidP="00515C76">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60894D07" w14:textId="77777777" w:rsidR="00515C76" w:rsidRDefault="00515C76" w:rsidP="00515C76">
      <w:pPr>
        <w:pStyle w:val="BodyText"/>
        <w:widowControl/>
        <w:numPr>
          <w:ilvl w:val="0"/>
          <w:numId w:val="27"/>
        </w:numPr>
        <w:autoSpaceDE/>
        <w:autoSpaceDN/>
        <w:adjustRightInd/>
        <w:jc w:val="left"/>
      </w:pPr>
      <w:r>
        <w:t>Do techniques such as hyperparameter tuning result in significantly better models?</w:t>
      </w:r>
    </w:p>
    <w:p w14:paraId="0E5CF4F7" w14:textId="77777777" w:rsidR="00515C76" w:rsidRDefault="00515C76" w:rsidP="00515C76">
      <w:pPr>
        <w:pStyle w:val="BodyText"/>
        <w:widowControl/>
        <w:numPr>
          <w:ilvl w:val="0"/>
          <w:numId w:val="27"/>
        </w:numPr>
        <w:autoSpaceDE/>
        <w:autoSpaceDN/>
        <w:adjustRightInd/>
        <w:jc w:val="left"/>
      </w:pPr>
      <w:r>
        <w:t>Can we suggest balancing techniques for increasing the accuracy of the model?</w:t>
      </w:r>
    </w:p>
    <w:p w14:paraId="1F2E5F08" w14:textId="77777777" w:rsidR="00515C76" w:rsidRDefault="00515C76" w:rsidP="00515C76">
      <w:pPr>
        <w:pStyle w:val="BodyText"/>
        <w:widowControl/>
        <w:numPr>
          <w:ilvl w:val="0"/>
          <w:numId w:val="27"/>
        </w:numPr>
        <w:autoSpaceDE/>
        <w:autoSpaceDN/>
        <w:adjustRightInd/>
        <w:jc w:val="left"/>
      </w:pPr>
      <w:r>
        <w:t xml:space="preserve">Can we trust the results obtained from interpretable models? </w:t>
      </w:r>
    </w:p>
    <w:p w14:paraId="51006B54" w14:textId="77777777" w:rsidR="00515C76" w:rsidRPr="001F056F" w:rsidRDefault="00515C76" w:rsidP="00515C76">
      <w:pPr>
        <w:pStyle w:val="BodyText"/>
        <w:widowControl/>
        <w:numPr>
          <w:ilvl w:val="0"/>
          <w:numId w:val="27"/>
        </w:numPr>
        <w:autoSpaceDE/>
        <w:autoSpaceDN/>
        <w:adjustRightInd/>
        <w:jc w:val="left"/>
      </w:pPr>
      <w:r>
        <w:t>Do statistically significant features mean that the business can take actionable insights directly?</w:t>
      </w:r>
    </w:p>
    <w:p w14:paraId="182262EA" w14:textId="77777777" w:rsidR="00515C76" w:rsidRDefault="00515C76" w:rsidP="00515C76">
      <w:pPr>
        <w:widowControl/>
        <w:autoSpaceDE/>
        <w:autoSpaceDN/>
        <w:adjustRightInd/>
        <w:spacing w:before="0" w:after="200" w:line="240" w:lineRule="auto"/>
        <w:jc w:val="left"/>
        <w:rPr>
          <w:rFonts w:eastAsiaTheme="majorEastAsia"/>
          <w:b/>
          <w:bCs/>
          <w:color w:val="345A8A" w:themeColor="accent1" w:themeShade="B5"/>
          <w:sz w:val="40"/>
          <w:szCs w:val="32"/>
        </w:rPr>
      </w:pPr>
      <w:bookmarkStart w:id="211" w:name="_Toc61885868"/>
      <w:r>
        <w:br w:type="page"/>
      </w:r>
    </w:p>
    <w:p w14:paraId="7A3965F9" w14:textId="77777777" w:rsidR="00515C76" w:rsidRPr="0045355A" w:rsidRDefault="00515C76" w:rsidP="00D57E28">
      <w:pPr>
        <w:pStyle w:val="Heading1"/>
        <w:numPr>
          <w:ilvl w:val="0"/>
          <w:numId w:val="0"/>
        </w:numPr>
        <w:tabs>
          <w:tab w:val="left" w:pos="360"/>
        </w:tabs>
        <w:ind w:left="360" w:hanging="360"/>
      </w:pPr>
      <w:r>
        <w:lastRenderedPageBreak/>
        <w:t>5</w:t>
      </w:r>
      <w:r w:rsidRPr="0045355A">
        <w:t>. Aim and Objectives</w:t>
      </w:r>
      <w:bookmarkEnd w:id="209"/>
      <w:bookmarkEnd w:id="210"/>
      <w:bookmarkEnd w:id="211"/>
    </w:p>
    <w:p w14:paraId="0709FFCA" w14:textId="77777777" w:rsidR="00515C76" w:rsidRDefault="00515C76" w:rsidP="00515C76">
      <w:pPr>
        <w:pStyle w:val="BodyText"/>
      </w:pPr>
      <w:bookmarkStart w:id="212" w:name="significance-of-the-study"/>
      <w:bookmarkStart w:id="213"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25A6A574" w14:textId="77777777" w:rsidR="00515C76" w:rsidRPr="009E4E8E" w:rsidRDefault="00515C76" w:rsidP="00515C76">
      <w:pPr>
        <w:pStyle w:val="BodyText"/>
      </w:pPr>
      <w:r w:rsidRPr="009E4E8E">
        <w:t>The objectives of the research are based on the above aim and are as follows:</w:t>
      </w:r>
    </w:p>
    <w:p w14:paraId="0526080B" w14:textId="77777777" w:rsidR="00515C76" w:rsidRPr="009E4E8E" w:rsidRDefault="00515C76" w:rsidP="00515C76">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1F0F4A9E" w14:textId="77777777" w:rsidR="00515C76" w:rsidRPr="009E4E8E" w:rsidRDefault="00515C76" w:rsidP="00515C76">
      <w:pPr>
        <w:pStyle w:val="BodyText"/>
        <w:widowControl/>
        <w:numPr>
          <w:ilvl w:val="0"/>
          <w:numId w:val="13"/>
        </w:numPr>
        <w:autoSpaceDE/>
        <w:autoSpaceDN/>
        <w:adjustRightInd/>
      </w:pPr>
      <w:r w:rsidRPr="009E4E8E">
        <w:t>To suggest suitable feature engineering steps to extract the most value from the data</w:t>
      </w:r>
      <w:r>
        <w:t>,</w:t>
      </w:r>
      <w:r w:rsidRPr="009E4E8E">
        <w:t xml:space="preserve"> including picking the most significant features </w:t>
      </w:r>
    </w:p>
    <w:p w14:paraId="28AE40DA" w14:textId="77777777" w:rsidR="00515C76" w:rsidRPr="009E4E8E" w:rsidRDefault="00515C76" w:rsidP="00515C76">
      <w:pPr>
        <w:pStyle w:val="BodyText"/>
        <w:widowControl/>
        <w:numPr>
          <w:ilvl w:val="0"/>
          <w:numId w:val="13"/>
        </w:numPr>
        <w:autoSpaceDE/>
        <w:autoSpaceDN/>
        <w:adjustRightInd/>
      </w:pPr>
      <w:r w:rsidRPr="009E4E8E">
        <w:t>To find appropriate balancing techniques to enhance the model performance on the dataset</w:t>
      </w:r>
    </w:p>
    <w:p w14:paraId="3FFAC08A" w14:textId="77777777" w:rsidR="00515C76" w:rsidRDefault="00515C76" w:rsidP="00515C76">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11B943B4" w14:textId="77777777" w:rsidR="00515C76" w:rsidRDefault="00515C76" w:rsidP="00515C76">
      <w:pPr>
        <w:pStyle w:val="BodyText"/>
        <w:widowControl/>
        <w:numPr>
          <w:ilvl w:val="0"/>
          <w:numId w:val="13"/>
        </w:numPr>
        <w:autoSpaceDE/>
        <w:autoSpaceDN/>
        <w:adjustRightInd/>
      </w:pPr>
      <w:r>
        <w:t>To understand the factors and behaviour of consumers that leads to customer attrition in the telecom industry</w:t>
      </w:r>
    </w:p>
    <w:p w14:paraId="0B671481" w14:textId="77777777" w:rsidR="00515C76" w:rsidRPr="0036000B" w:rsidRDefault="00515C76" w:rsidP="00515C76">
      <w:pPr>
        <w:pStyle w:val="BodyText"/>
        <w:widowControl/>
        <w:numPr>
          <w:ilvl w:val="0"/>
          <w:numId w:val="13"/>
        </w:numPr>
        <w:autoSpaceDE/>
        <w:autoSpaceDN/>
        <w:adjustRightInd/>
      </w:pPr>
      <w:r>
        <w:t>To evaluate the performance of the models to identify the appropriate models</w:t>
      </w:r>
    </w:p>
    <w:p w14:paraId="0C8A509D" w14:textId="77777777" w:rsidR="00515C76" w:rsidRPr="0045355A" w:rsidRDefault="00515C76" w:rsidP="00D57E28">
      <w:pPr>
        <w:pStyle w:val="Heading1"/>
        <w:numPr>
          <w:ilvl w:val="0"/>
          <w:numId w:val="0"/>
        </w:numPr>
      </w:pPr>
      <w:bookmarkStart w:id="214" w:name="_Toc61885869"/>
      <w:r>
        <w:t>6</w:t>
      </w:r>
      <w:r w:rsidRPr="0045355A">
        <w:t xml:space="preserve">. Significance of the </w:t>
      </w:r>
      <w:bookmarkEnd w:id="212"/>
      <w:bookmarkEnd w:id="213"/>
      <w:r w:rsidRPr="0045355A">
        <w:t>research</w:t>
      </w:r>
      <w:bookmarkEnd w:id="214"/>
    </w:p>
    <w:p w14:paraId="31434FE8" w14:textId="77777777" w:rsidR="00515C76" w:rsidRDefault="00515C76" w:rsidP="00515C76">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215" w:name="scope-of-the-study"/>
      <w:bookmarkStart w:id="216" w:name="_Toc61617415"/>
      <w:r>
        <w:br w:type="page"/>
      </w:r>
    </w:p>
    <w:p w14:paraId="7E5D4BF2" w14:textId="77777777" w:rsidR="00515C76" w:rsidRPr="0045355A" w:rsidRDefault="00515C76" w:rsidP="00D57E28">
      <w:pPr>
        <w:pStyle w:val="Heading1"/>
        <w:numPr>
          <w:ilvl w:val="0"/>
          <w:numId w:val="0"/>
        </w:numPr>
      </w:pPr>
      <w:bookmarkStart w:id="217" w:name="_Toc61885870"/>
      <w:r>
        <w:lastRenderedPageBreak/>
        <w:t>7</w:t>
      </w:r>
      <w:r w:rsidRPr="0045355A">
        <w:t>. Scope of the study</w:t>
      </w:r>
      <w:bookmarkEnd w:id="215"/>
      <w:bookmarkEnd w:id="216"/>
      <w:bookmarkEnd w:id="217"/>
    </w:p>
    <w:p w14:paraId="5C378CDB" w14:textId="77777777" w:rsidR="00515C76" w:rsidRPr="0045355A" w:rsidRDefault="00515C76" w:rsidP="00515C76">
      <w:pPr>
        <w:pStyle w:val="BodyText"/>
      </w:pPr>
      <w:r w:rsidRPr="0045355A">
        <w:t>Due to the limitation of the time frame in this research, the scope of the research will be limited to the below points:</w:t>
      </w:r>
    </w:p>
    <w:p w14:paraId="5A2396D5" w14:textId="77777777" w:rsidR="00515C76" w:rsidRPr="0045355A" w:rsidRDefault="00515C76" w:rsidP="00515C76">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225E4B16" w14:textId="77777777" w:rsidR="00515C76" w:rsidRPr="0045355A" w:rsidRDefault="00515C76" w:rsidP="00515C76">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6735F70" w14:textId="77777777" w:rsidR="00515C76" w:rsidRPr="0045355A" w:rsidRDefault="00515C76" w:rsidP="00515C76">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t>,</w:t>
      </w:r>
      <w:r w:rsidRPr="0045355A">
        <w:t xml:space="preserve"> and XGBoost will be leveraged as black</w:t>
      </w:r>
      <w:r>
        <w:t>-</w:t>
      </w:r>
      <w:r w:rsidRPr="0045355A">
        <w:t>box models for this study</w:t>
      </w:r>
    </w:p>
    <w:p w14:paraId="63211A5C" w14:textId="77777777" w:rsidR="00515C76" w:rsidRPr="0045355A" w:rsidRDefault="00515C76" w:rsidP="00515C76">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07FD30FD" w14:textId="77777777" w:rsidR="00515C76" w:rsidRPr="0045355A" w:rsidRDefault="00515C76" w:rsidP="00515C76">
      <w:pPr>
        <w:rPr>
          <w:rFonts w:eastAsiaTheme="majorEastAsia"/>
          <w:b/>
          <w:bCs/>
          <w:color w:val="345A8A" w:themeColor="accent1" w:themeShade="B5"/>
          <w:sz w:val="32"/>
          <w:szCs w:val="32"/>
        </w:rPr>
      </w:pPr>
      <w:bookmarkStart w:id="218" w:name="research-methodology"/>
      <w:bookmarkStart w:id="219" w:name="_Toc61617416"/>
      <w:r w:rsidRPr="0045355A">
        <w:br w:type="page"/>
      </w:r>
    </w:p>
    <w:p w14:paraId="174D0D2A" w14:textId="77777777" w:rsidR="00515C76" w:rsidRPr="0045355A" w:rsidRDefault="00515C76" w:rsidP="00D57E28">
      <w:pPr>
        <w:pStyle w:val="Heading1"/>
        <w:numPr>
          <w:ilvl w:val="0"/>
          <w:numId w:val="0"/>
        </w:numPr>
        <w:ind w:left="-90"/>
      </w:pPr>
      <w:bookmarkStart w:id="220" w:name="_Toc61885871"/>
      <w:r>
        <w:lastRenderedPageBreak/>
        <w:t xml:space="preserve"> 8</w:t>
      </w:r>
      <w:r w:rsidRPr="0045355A">
        <w:t>. Research Methodology</w:t>
      </w:r>
      <w:bookmarkEnd w:id="218"/>
      <w:bookmarkEnd w:id="219"/>
      <w:bookmarkEnd w:id="220"/>
    </w:p>
    <w:p w14:paraId="01FEC107" w14:textId="77777777" w:rsidR="00515C76" w:rsidRPr="0045355A" w:rsidRDefault="00515C76" w:rsidP="00515C76">
      <w:pPr>
        <w:pStyle w:val="Heading2"/>
      </w:pPr>
      <w:bookmarkStart w:id="221" w:name="_Toc61885872"/>
      <w:r>
        <w:t>8</w:t>
      </w:r>
      <w:r w:rsidRPr="0045355A">
        <w:t>.1 Business Understanding</w:t>
      </w:r>
      <w:bookmarkEnd w:id="221"/>
    </w:p>
    <w:p w14:paraId="253FE8EF" w14:textId="77777777" w:rsidR="00515C76" w:rsidRPr="0045355A" w:rsidRDefault="00515C76" w:rsidP="00515C76">
      <w:pPr>
        <w:pStyle w:val="BodyText"/>
      </w:pPr>
      <w:r w:rsidRPr="0045355A">
        <w:t>In this paper, we were able to identify that the telecom industry is a</w:t>
      </w:r>
      <w:r>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t xml:space="preserve">of </w:t>
      </w:r>
      <w:r w:rsidRPr="0045355A">
        <w:t xml:space="preserve">customers churn on average, there is a substantial need to perform active targeting to retain the customer base. </w:t>
      </w:r>
    </w:p>
    <w:p w14:paraId="1FD7E5EE" w14:textId="77777777" w:rsidR="00515C76" w:rsidRPr="0045355A" w:rsidRDefault="00515C76" w:rsidP="00515C76">
      <w:pPr>
        <w:pStyle w:val="Heading2"/>
      </w:pPr>
      <w:bookmarkStart w:id="222" w:name="_Toc61885873"/>
      <w:r>
        <w:t>8</w:t>
      </w:r>
      <w:r w:rsidRPr="0045355A">
        <w:t>.2 Data Understanding</w:t>
      </w:r>
      <w:bookmarkEnd w:id="222"/>
      <w:r w:rsidRPr="0045355A">
        <w:t xml:space="preserve"> </w:t>
      </w:r>
    </w:p>
    <w:p w14:paraId="389CA26B" w14:textId="77777777" w:rsidR="00515C76" w:rsidRPr="0045355A" w:rsidRDefault="00515C76" w:rsidP="00515C76">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t>,</w:t>
      </w:r>
      <w:r w:rsidRPr="0045355A">
        <w:t xml:space="preserve"> indicating if a customer has churned or not churned respectively. This data presented is for the last month based on which predictions are to be made.</w:t>
      </w:r>
    </w:p>
    <w:p w14:paraId="6C0FBD3B" w14:textId="77777777" w:rsidR="00515C76" w:rsidRPr="0045355A" w:rsidRDefault="00515C76" w:rsidP="00515C76">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32DB82E3" w14:textId="77777777" w:rsidR="00515C76" w:rsidRPr="0045355A" w:rsidRDefault="00515C76" w:rsidP="00515C76">
      <w:pPr>
        <w:pStyle w:val="BodyText"/>
      </w:pPr>
    </w:p>
    <w:p w14:paraId="2A38FB15" w14:textId="77777777" w:rsidR="00515C76" w:rsidRPr="0045355A" w:rsidRDefault="00515C76" w:rsidP="00515C76">
      <w:pPr>
        <w:pStyle w:val="BodyText"/>
      </w:pPr>
    </w:p>
    <w:p w14:paraId="67052C71" w14:textId="77777777" w:rsidR="00515C76" w:rsidRPr="0045355A" w:rsidRDefault="00515C76" w:rsidP="00515C76">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4C86E6C2" w14:textId="77777777" w:rsidR="00515C76" w:rsidRPr="0045355A" w:rsidRDefault="00515C76" w:rsidP="00515C76">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6E4F760B" w14:textId="77777777" w:rsidR="00515C76" w:rsidRPr="0045355A" w:rsidRDefault="00515C76" w:rsidP="00515C76">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9706E77" w14:textId="77777777" w:rsidR="00515C76" w:rsidRPr="0045355A" w:rsidRDefault="00515C76" w:rsidP="00515C76">
      <w:pPr>
        <w:pStyle w:val="BodyText"/>
        <w:widowControl/>
        <w:numPr>
          <w:ilvl w:val="0"/>
          <w:numId w:val="23"/>
        </w:numPr>
        <w:autoSpaceDE/>
        <w:autoSpaceDN/>
        <w:adjustRightInd/>
      </w:pPr>
      <w:r w:rsidRPr="0045355A">
        <w:t>Demographic information such as age, gender, information about dependents and partners</w:t>
      </w:r>
    </w:p>
    <w:p w14:paraId="694ACFC7" w14:textId="77777777" w:rsidR="00515C76" w:rsidRPr="0045355A" w:rsidRDefault="00515C76" w:rsidP="00515C76">
      <w:pPr>
        <w:pStyle w:val="Heading2"/>
      </w:pPr>
      <w:bookmarkStart w:id="223" w:name="_Toc61885874"/>
      <w:r>
        <w:t>8</w:t>
      </w:r>
      <w:r w:rsidRPr="0045355A">
        <w:t>.3 Data Preparation</w:t>
      </w:r>
      <w:bookmarkEnd w:id="223"/>
    </w:p>
    <w:p w14:paraId="7611EB91" w14:textId="77777777" w:rsidR="00515C76" w:rsidRPr="0045355A" w:rsidRDefault="00515C76" w:rsidP="00515C76">
      <w:pPr>
        <w:pStyle w:val="BodyText"/>
      </w:pPr>
      <w:r w:rsidRPr="0045355A">
        <w:t xml:space="preserve">We shall carefully analyze the data, understand the data patterns through visualizations and proceed with the following steps in detail. </w:t>
      </w:r>
    </w:p>
    <w:p w14:paraId="2887178F" w14:textId="77777777" w:rsidR="00515C76" w:rsidRPr="0045355A" w:rsidRDefault="00515C76" w:rsidP="00515C76">
      <w:pPr>
        <w:pStyle w:val="Heading3"/>
      </w:pPr>
      <w:bookmarkStart w:id="224" w:name="_Toc61885875"/>
      <w:r>
        <w:t>8</w:t>
      </w:r>
      <w:r w:rsidRPr="0045355A">
        <w:t>.3.1 Data Cleaning</w:t>
      </w:r>
      <w:bookmarkEnd w:id="224"/>
    </w:p>
    <w:p w14:paraId="619F826B" w14:textId="77777777" w:rsidR="00515C76" w:rsidRPr="0045355A" w:rsidRDefault="00515C76" w:rsidP="00515C76">
      <w:pPr>
        <w:pStyle w:val="BodyText"/>
      </w:pPr>
      <w:r w:rsidRPr="0045355A">
        <w:t xml:space="preserve">Data cleaning for the telecom churn dataset will occur by first doing a sense check </w:t>
      </w:r>
      <w:r>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3F5B28EC" w14:textId="77777777" w:rsidR="00515C76" w:rsidRDefault="00515C76" w:rsidP="00515C76">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273DCEB6" w14:textId="77777777" w:rsidR="00515C76" w:rsidRPr="0045355A" w:rsidRDefault="00515C76" w:rsidP="00515C76">
      <w:pPr>
        <w:pStyle w:val="BodyText"/>
      </w:pPr>
      <w:r w:rsidRPr="0045355A">
        <w:lastRenderedPageBreak/>
        <w:t>We will also perform outlier analysis and understand the skewness of the data to understand the feature's impact on customer churn. Post the understanding of each of the features' distribution</w:t>
      </w:r>
      <w:r>
        <w:t>. W</w:t>
      </w:r>
      <w:r w:rsidRPr="0045355A">
        <w:t xml:space="preserve">e will proceed to perform </w:t>
      </w:r>
      <w:r>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92FE1F4" w14:textId="77777777" w:rsidR="00515C76" w:rsidRPr="0045355A" w:rsidRDefault="00515C76" w:rsidP="00515C76">
      <w:pPr>
        <w:pStyle w:val="Heading3"/>
      </w:pPr>
      <w:bookmarkStart w:id="225" w:name="_Toc61885876"/>
      <w:r>
        <w:t>8</w:t>
      </w:r>
      <w:r w:rsidRPr="0045355A">
        <w:t>.3.2 Feature Engineering</w:t>
      </w:r>
      <w:bookmarkEnd w:id="225"/>
    </w:p>
    <w:p w14:paraId="0CFC0C36" w14:textId="77777777" w:rsidR="00515C76" w:rsidRPr="0045355A" w:rsidRDefault="00515C76" w:rsidP="00515C76">
      <w:pPr>
        <w:pStyle w:val="BodyText"/>
      </w:pPr>
      <w:r w:rsidRPr="0045355A">
        <w:t xml:space="preserve">Based on the cleaned dataset, we will not decide the </w:t>
      </w:r>
      <w:r>
        <w:t>following</w:t>
      </w:r>
      <w:r w:rsidRPr="0045355A">
        <w:t xml:space="preserve"> steps </w:t>
      </w:r>
      <w:r>
        <w:t xml:space="preserve">to </w:t>
      </w:r>
      <w:r w:rsidRPr="0045355A">
        <w:t xml:space="preserve">be taken to be able to extract the most value from the dataset. We can perform steps such as one-hot encoding on the features that of </w:t>
      </w:r>
      <w:r>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3C6D1A6E" w14:textId="77777777" w:rsidR="00515C76" w:rsidRPr="0045355A" w:rsidRDefault="00515C76" w:rsidP="00515C76">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0322A0A" w14:textId="77777777" w:rsidR="00595B1D" w:rsidRDefault="00595B1D">
      <w:pPr>
        <w:widowControl/>
        <w:autoSpaceDE/>
        <w:autoSpaceDN/>
        <w:adjustRightInd/>
        <w:spacing w:before="0" w:after="200" w:line="240" w:lineRule="auto"/>
        <w:jc w:val="left"/>
        <w:rPr>
          <w:rFonts w:eastAsiaTheme="majorEastAsia"/>
          <w:b/>
          <w:bCs/>
          <w:color w:val="345A8A" w:themeColor="accent1" w:themeShade="B5"/>
          <w:sz w:val="36"/>
          <w:szCs w:val="32"/>
        </w:rPr>
      </w:pPr>
      <w:bookmarkStart w:id="226" w:name="_Toc61885877"/>
      <w:r>
        <w:br w:type="page"/>
      </w:r>
    </w:p>
    <w:p w14:paraId="409BCB3F" w14:textId="3C05A906" w:rsidR="00515C76" w:rsidRPr="0045355A" w:rsidRDefault="00515C76" w:rsidP="00515C76">
      <w:pPr>
        <w:pStyle w:val="Heading3"/>
      </w:pPr>
      <w:r>
        <w:lastRenderedPageBreak/>
        <w:t>8</w:t>
      </w:r>
      <w:r w:rsidRPr="0045355A">
        <w:t>.3.3 Data Formatting</w:t>
      </w:r>
      <w:bookmarkEnd w:id="226"/>
    </w:p>
    <w:p w14:paraId="33D10F32" w14:textId="77777777" w:rsidR="00515C76" w:rsidRPr="0045355A" w:rsidRDefault="00515C76" w:rsidP="00515C76">
      <w:pPr>
        <w:pStyle w:val="BodyText"/>
      </w:pPr>
      <w:r w:rsidRPr="0045355A">
        <w:t>Based on the models we will apply, we will ensure the now cleaned data with the new features is formatted accordingly. This will help specific models converge at a faster rate as compared to if the data was not formatted. We can also apply feature selection techniques to understand the most significant features from the dataset.</w:t>
      </w:r>
    </w:p>
    <w:p w14:paraId="7640CCCC" w14:textId="77777777" w:rsidR="00515C76" w:rsidRPr="0045355A" w:rsidRDefault="00515C76" w:rsidP="00515C76">
      <w:pPr>
        <w:pStyle w:val="Heading2"/>
      </w:pPr>
      <w:bookmarkStart w:id="227" w:name="_Toc61885878"/>
      <w:r>
        <w:t>8</w:t>
      </w:r>
      <w:r w:rsidRPr="0045355A">
        <w:t>.4 Model Building</w:t>
      </w:r>
      <w:bookmarkEnd w:id="227"/>
    </w:p>
    <w:p w14:paraId="2EFDB3EF" w14:textId="77777777" w:rsidR="00515C76" w:rsidRPr="0045355A" w:rsidRDefault="00515C76" w:rsidP="00515C76">
      <w:pPr>
        <w:pStyle w:val="BodyText"/>
      </w:pPr>
      <w:r w:rsidRPr="0045355A">
        <w:t>We shall now proceed to model building to choose the models that we would implement post the data cleaning, feature engineering and data formatting steps.</w:t>
      </w:r>
    </w:p>
    <w:p w14:paraId="55EC9B2F" w14:textId="77777777" w:rsidR="00515C76" w:rsidRPr="0045355A" w:rsidRDefault="00515C76" w:rsidP="00515C76">
      <w:pPr>
        <w:pStyle w:val="Heading3"/>
      </w:pPr>
      <w:r>
        <w:t>8</w:t>
      </w:r>
      <w:r w:rsidRPr="0045355A">
        <w:t>.4.1 Model Selection Techniques</w:t>
      </w:r>
    </w:p>
    <w:p w14:paraId="710A3F3A" w14:textId="77777777" w:rsidR="00515C76" w:rsidRPr="0045355A" w:rsidRDefault="00515C76" w:rsidP="00515C76">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t>,</w:t>
      </w:r>
      <w:r w:rsidRPr="0045355A">
        <w:t xml:space="preserve"> such as XGBoost and Light GBM. </w:t>
      </w:r>
    </w:p>
    <w:p w14:paraId="31287627" w14:textId="77777777" w:rsidR="00515C76" w:rsidRPr="0045355A" w:rsidRDefault="00515C76" w:rsidP="00515C76">
      <w:pPr>
        <w:pStyle w:val="Heading3"/>
      </w:pPr>
      <w:r>
        <w:t>8</w:t>
      </w:r>
      <w:r w:rsidRPr="0045355A">
        <w:t>.4.2 Test Designing</w:t>
      </w:r>
    </w:p>
    <w:p w14:paraId="7849872A" w14:textId="77777777" w:rsidR="00515C76" w:rsidRPr="0045355A" w:rsidRDefault="00515C76" w:rsidP="00515C76">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t>,</w:t>
      </w:r>
      <w:r w:rsidRPr="0045355A">
        <w:t xml:space="preserve"> as this was recommended in the literature review for a few research papers.</w:t>
      </w:r>
    </w:p>
    <w:p w14:paraId="37D33DA9" w14:textId="77777777" w:rsidR="00515C76" w:rsidRPr="0045355A" w:rsidRDefault="00515C76" w:rsidP="00515C76">
      <w:pPr>
        <w:pStyle w:val="Heading3"/>
      </w:pPr>
      <w:r>
        <w:lastRenderedPageBreak/>
        <w:t>8</w:t>
      </w:r>
      <w:r w:rsidRPr="0045355A">
        <w:t>.4.3 Model Iterations</w:t>
      </w:r>
    </w:p>
    <w:p w14:paraId="3DF14959" w14:textId="77777777" w:rsidR="00515C76" w:rsidRPr="0045355A" w:rsidRDefault="00515C76" w:rsidP="00515C76">
      <w:pPr>
        <w:pStyle w:val="BodyText"/>
      </w:pPr>
      <w:r w:rsidRPr="0045355A">
        <w:t>After the model, as mentioned earlier, building steps are performed, we shall now proceed to perform more iterations on the models</w:t>
      </w:r>
      <w:r>
        <w:t>,</w:t>
      </w:r>
      <w:r w:rsidRPr="0045355A">
        <w:t xml:space="preserve"> correspondingly analyz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6C97A3B6" w14:textId="77777777" w:rsidR="00515C76" w:rsidRPr="0045355A" w:rsidRDefault="00515C76" w:rsidP="00515C76">
      <w:pPr>
        <w:pStyle w:val="Heading3"/>
      </w:pPr>
      <w:r>
        <w:t>8</w:t>
      </w:r>
      <w:r w:rsidRPr="0045355A">
        <w:t>.4.4 Model Assessment</w:t>
      </w:r>
    </w:p>
    <w:p w14:paraId="06BA7B9B" w14:textId="77777777" w:rsidR="0008275D" w:rsidRPr="0045355A" w:rsidRDefault="00515C76" w:rsidP="0008275D">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r w:rsidR="0008275D" w:rsidRPr="0045355A">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07068CB" w14:textId="77777777" w:rsidR="00515C76" w:rsidRPr="0045355A" w:rsidRDefault="00515C76" w:rsidP="00515C76">
      <w:pPr>
        <w:pStyle w:val="BodyText"/>
      </w:pPr>
    </w:p>
    <w:p w14:paraId="4370E7F9" w14:textId="77777777" w:rsidR="00515C76" w:rsidRDefault="00515C76" w:rsidP="00515C76">
      <w:pPr>
        <w:pStyle w:val="BodyText"/>
        <w:jc w:val="center"/>
      </w:pPr>
      <w:r>
        <w:lastRenderedPageBreak/>
        <w:drawing>
          <wp:inline distT="0" distB="0" distL="0" distR="0" wp14:anchorId="21E96666" wp14:editId="120A279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55" w:history="1">
        <w:r w:rsidRPr="00670B37">
          <w:rPr>
            <w:rStyle w:val="Hyperlink"/>
            <w:rFonts w:asciiTheme="majorHAnsi" w:hAnsiTheme="majorHAnsi" w:cstheme="majorHAnsi"/>
            <w:color w:val="244061" w:themeColor="accent1" w:themeShade="80"/>
          </w:rPr>
          <w:t>draw.io</w:t>
        </w:r>
      </w:hyperlink>
    </w:p>
    <w:p w14:paraId="1376508A" w14:textId="77777777" w:rsidR="00515C76" w:rsidRPr="0045355A" w:rsidRDefault="00515C76" w:rsidP="00515C76">
      <w:pPr>
        <w:pStyle w:val="Heading2"/>
      </w:pPr>
      <w:bookmarkStart w:id="228" w:name="_Toc61885883"/>
      <w:r>
        <w:lastRenderedPageBreak/>
        <w:t>8</w:t>
      </w:r>
      <w:r w:rsidRPr="0045355A">
        <w:t>.5 Model Evaluation</w:t>
      </w:r>
      <w:bookmarkEnd w:id="228"/>
    </w:p>
    <w:p w14:paraId="3CFC69BE" w14:textId="77777777" w:rsidR="00515C76" w:rsidRPr="0045355A" w:rsidRDefault="00515C76" w:rsidP="00515C76">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A716CEC" w14:textId="77777777" w:rsidR="00515C76" w:rsidRPr="0045355A" w:rsidRDefault="00515C76" w:rsidP="00515C76">
      <w:pPr>
        <w:pStyle w:val="Heading3"/>
      </w:pPr>
      <w:r>
        <w:t>8</w:t>
      </w:r>
      <w:r w:rsidRPr="0045355A">
        <w:t>.5.1 Model Evaluation</w:t>
      </w:r>
    </w:p>
    <w:p w14:paraId="2C6C7DD7" w14:textId="77777777" w:rsidR="00515C76" w:rsidRPr="0045355A" w:rsidRDefault="00515C76" w:rsidP="00515C76">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59246E5B" w14:textId="77777777" w:rsidR="00515C76" w:rsidRPr="0045355A" w:rsidRDefault="00515C76" w:rsidP="00515C76">
      <w:pPr>
        <w:pStyle w:val="Heading3"/>
      </w:pPr>
      <w:r>
        <w:t>8</w:t>
      </w:r>
      <w:r w:rsidRPr="0045355A">
        <w:t>.5.2 Process Review</w:t>
      </w:r>
    </w:p>
    <w:p w14:paraId="65AA7D50" w14:textId="77777777" w:rsidR="00515C76" w:rsidRPr="0045355A" w:rsidRDefault="00515C76" w:rsidP="00515C76">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t>d</w:t>
      </w:r>
      <w:r w:rsidRPr="0045355A">
        <w:t xml:space="preserve"> address them.</w:t>
      </w:r>
    </w:p>
    <w:p w14:paraId="58964140" w14:textId="77777777" w:rsidR="00515C76" w:rsidRPr="0045355A" w:rsidRDefault="00515C76" w:rsidP="00515C76">
      <w:pPr>
        <w:pStyle w:val="Heading3"/>
      </w:pPr>
      <w:bookmarkStart w:id="229" w:name="_Toc61885886"/>
      <w:r>
        <w:t>8</w:t>
      </w:r>
      <w:r w:rsidRPr="0045355A">
        <w:t>.5.3 Determine Next Steps</w:t>
      </w:r>
      <w:bookmarkEnd w:id="229"/>
    </w:p>
    <w:p w14:paraId="17521044" w14:textId="77777777" w:rsidR="00515C76" w:rsidRPr="0045355A" w:rsidRDefault="00515C76" w:rsidP="00515C76">
      <w:pPr>
        <w:pStyle w:val="BodyText"/>
      </w:pPr>
      <w:r w:rsidRPr="0045355A">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246B647" w14:textId="77777777" w:rsidR="00515C76" w:rsidRPr="0045355A" w:rsidRDefault="00515C76" w:rsidP="00515C76">
      <w:pPr>
        <w:pStyle w:val="Heading2"/>
      </w:pPr>
      <w:r>
        <w:lastRenderedPageBreak/>
        <w:t>8</w:t>
      </w:r>
      <w:r w:rsidRPr="0045355A">
        <w:t>.6 Model Deployment</w:t>
      </w:r>
    </w:p>
    <w:p w14:paraId="2DCB96C3" w14:textId="77777777" w:rsidR="00515C76" w:rsidRPr="0045355A" w:rsidRDefault="00515C76" w:rsidP="00515C76">
      <w:pPr>
        <w:pStyle w:val="BodyText"/>
      </w:pPr>
      <w:r w:rsidRPr="0045355A">
        <w:t xml:space="preserve">We will now decide the next steps for the business use that our model evaluation is satisfactorily completed. </w:t>
      </w:r>
    </w:p>
    <w:p w14:paraId="76638FED" w14:textId="77777777" w:rsidR="00515C76" w:rsidRPr="0045355A" w:rsidRDefault="00515C76" w:rsidP="00515C76">
      <w:pPr>
        <w:pStyle w:val="Heading3"/>
      </w:pPr>
      <w:bookmarkStart w:id="230" w:name="_Toc61885888"/>
      <w:r>
        <w:t>8</w:t>
      </w:r>
      <w:r w:rsidRPr="0045355A">
        <w:t>.6.1 Plan for Deployment</w:t>
      </w:r>
      <w:bookmarkEnd w:id="230"/>
    </w:p>
    <w:p w14:paraId="6495762D" w14:textId="77777777" w:rsidR="00515C76" w:rsidRPr="0045355A" w:rsidRDefault="00515C76" w:rsidP="00515C76">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4E37895" w14:textId="77777777" w:rsidR="00515C76" w:rsidRPr="0045355A" w:rsidRDefault="00515C76" w:rsidP="00515C76">
      <w:pPr>
        <w:pStyle w:val="Heading3"/>
      </w:pPr>
      <w:bookmarkStart w:id="231" w:name="_Toc61885889"/>
      <w:r>
        <w:t>8</w:t>
      </w:r>
      <w:r w:rsidRPr="0045355A">
        <w:t>.6.2 Monitoring and Maintenance</w:t>
      </w:r>
      <w:bookmarkEnd w:id="231"/>
    </w:p>
    <w:p w14:paraId="3595DCF9" w14:textId="77777777" w:rsidR="00515C76" w:rsidRPr="0045355A" w:rsidRDefault="00515C76" w:rsidP="00515C76">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4B0510" w14:textId="77777777" w:rsidR="00515C76" w:rsidRPr="0045355A" w:rsidRDefault="00515C76" w:rsidP="00515C76">
      <w:pPr>
        <w:pStyle w:val="Heading3"/>
      </w:pPr>
      <w:bookmarkStart w:id="232" w:name="_Toc61885890"/>
      <w:r>
        <w:t>8</w:t>
      </w:r>
      <w:r w:rsidRPr="0045355A">
        <w:t>.6.3 Reporting Results</w:t>
      </w:r>
      <w:bookmarkEnd w:id="232"/>
    </w:p>
    <w:p w14:paraId="460E1107" w14:textId="77777777" w:rsidR="00515C76" w:rsidRPr="0045355A" w:rsidRDefault="00515C76" w:rsidP="00515C76">
      <w:pPr>
        <w:pStyle w:val="BodyText"/>
      </w:pPr>
      <w:r w:rsidRPr="0045355A">
        <w:t>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costs in operationalization expenditure.</w:t>
      </w:r>
    </w:p>
    <w:p w14:paraId="24B007B2" w14:textId="77777777" w:rsidR="00515C76" w:rsidRPr="0045355A" w:rsidRDefault="00515C76" w:rsidP="00515C76">
      <w:pPr>
        <w:pStyle w:val="Heading3"/>
      </w:pPr>
      <w:bookmarkStart w:id="233" w:name="_Toc61885891"/>
      <w:r>
        <w:lastRenderedPageBreak/>
        <w:t>8</w:t>
      </w:r>
      <w:r w:rsidRPr="0045355A">
        <w:t>.6.4 Final Review</w:t>
      </w:r>
      <w:bookmarkEnd w:id="233"/>
    </w:p>
    <w:p w14:paraId="4F9897E0" w14:textId="2C4EC9CD" w:rsidR="00515C76" w:rsidRDefault="00515C76" w:rsidP="000757D7">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234" w:name="required-resources"/>
      <w:bookmarkStart w:id="235" w:name="_Toc61617417"/>
    </w:p>
    <w:p w14:paraId="2C074CE2" w14:textId="77777777" w:rsidR="00515C76" w:rsidRDefault="00515C76" w:rsidP="00123830">
      <w:pPr>
        <w:pStyle w:val="Heading1"/>
        <w:numPr>
          <w:ilvl w:val="0"/>
          <w:numId w:val="0"/>
        </w:numPr>
      </w:pPr>
      <w:bookmarkStart w:id="236" w:name="_Toc61885892"/>
      <w:r>
        <w:t>9</w:t>
      </w:r>
      <w:r w:rsidRPr="0045355A">
        <w:t xml:space="preserve">. </w:t>
      </w:r>
      <w:r>
        <w:t>Expected Outcomes</w:t>
      </w:r>
      <w:bookmarkEnd w:id="236"/>
    </w:p>
    <w:p w14:paraId="2F1D5225" w14:textId="77777777" w:rsidR="00515C76" w:rsidRPr="00DE04A5" w:rsidRDefault="00515C76" w:rsidP="00515C76">
      <w:pPr>
        <w:pStyle w:val="BodyText"/>
      </w:pPr>
      <w:r w:rsidRPr="00DE04A5">
        <w:t>From the above work, the following are the expected outcomes of the study:</w:t>
      </w:r>
    </w:p>
    <w:p w14:paraId="12E51954" w14:textId="77777777" w:rsidR="00515C76" w:rsidRPr="00DE04A5" w:rsidRDefault="00515C76" w:rsidP="00515C76">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7A0974B8" w14:textId="77777777" w:rsidR="00515C76" w:rsidRPr="00DE04A5" w:rsidRDefault="00515C76" w:rsidP="00515C76">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7CFA271" w14:textId="77777777" w:rsidR="00515C76" w:rsidRPr="00DE04A5" w:rsidRDefault="00515C76" w:rsidP="00515C76">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53979C98" w14:textId="77777777" w:rsidR="00515C76" w:rsidRPr="0045355A" w:rsidRDefault="00515C76" w:rsidP="00123830">
      <w:pPr>
        <w:pStyle w:val="Heading1"/>
        <w:numPr>
          <w:ilvl w:val="0"/>
          <w:numId w:val="0"/>
        </w:numPr>
      </w:pPr>
      <w:bookmarkStart w:id="237" w:name="_Toc61885893"/>
      <w:r>
        <w:t xml:space="preserve">10. </w:t>
      </w:r>
      <w:r w:rsidRPr="0045355A">
        <w:t>Required Resources</w:t>
      </w:r>
      <w:bookmarkEnd w:id="234"/>
      <w:bookmarkEnd w:id="235"/>
      <w:bookmarkEnd w:id="237"/>
    </w:p>
    <w:p w14:paraId="7A5F615C" w14:textId="77777777" w:rsidR="00515C76" w:rsidRPr="0045355A" w:rsidRDefault="00515C76" w:rsidP="00515C76">
      <w:pPr>
        <w:pStyle w:val="BodyText"/>
      </w:pPr>
      <w:r w:rsidRPr="0045355A">
        <w:t xml:space="preserve">Following are the required hardware and software requirements to successfully </w:t>
      </w:r>
      <w:r>
        <w:t xml:space="preserve">and </w:t>
      </w:r>
      <w:r w:rsidRPr="0045355A">
        <w:t>run the models.</w:t>
      </w:r>
    </w:p>
    <w:p w14:paraId="38270713" w14:textId="77777777" w:rsidR="00515C76" w:rsidRPr="0045355A" w:rsidRDefault="00515C76" w:rsidP="00515C76">
      <w:pPr>
        <w:pStyle w:val="Heading3"/>
      </w:pPr>
      <w:bookmarkStart w:id="238" w:name="hardware-requirements"/>
      <w:bookmarkStart w:id="239" w:name="_Toc61617418"/>
      <w:bookmarkStart w:id="240" w:name="_Toc61885894"/>
      <w:r>
        <w:t>10</w:t>
      </w:r>
      <w:r w:rsidRPr="0045355A">
        <w:t>.1 Hardware Requirements</w:t>
      </w:r>
      <w:bookmarkEnd w:id="238"/>
      <w:bookmarkEnd w:id="239"/>
      <w:r w:rsidRPr="0045355A">
        <w:t xml:space="preserve"> for the research</w:t>
      </w:r>
      <w:bookmarkEnd w:id="240"/>
    </w:p>
    <w:p w14:paraId="4C473918" w14:textId="77777777" w:rsidR="00515C76" w:rsidRPr="0045355A" w:rsidRDefault="00515C76" w:rsidP="00515C76">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63663BB6" w14:textId="77777777" w:rsidR="00515C76" w:rsidRPr="0045355A" w:rsidRDefault="00515C76" w:rsidP="00515C76">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640DA7D5" w14:textId="77777777" w:rsidR="00515C76" w:rsidRPr="0045355A" w:rsidRDefault="00515C76" w:rsidP="00515C76">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D18E6E3" w14:textId="77777777" w:rsidR="000757D7" w:rsidRDefault="000757D7">
      <w:pPr>
        <w:widowControl/>
        <w:autoSpaceDE/>
        <w:autoSpaceDN/>
        <w:adjustRightInd/>
        <w:spacing w:before="0" w:after="200" w:line="240" w:lineRule="auto"/>
        <w:jc w:val="left"/>
        <w:rPr>
          <w:rFonts w:eastAsiaTheme="majorEastAsia"/>
          <w:b/>
          <w:bCs/>
          <w:color w:val="345A8A" w:themeColor="accent1" w:themeShade="B5"/>
          <w:sz w:val="36"/>
          <w:szCs w:val="32"/>
        </w:rPr>
      </w:pPr>
      <w:bookmarkStart w:id="241" w:name="software-requirements"/>
      <w:bookmarkStart w:id="242" w:name="_Toc61617419"/>
      <w:bookmarkStart w:id="243" w:name="_Toc61885895"/>
      <w:r>
        <w:br w:type="page"/>
      </w:r>
    </w:p>
    <w:p w14:paraId="7AEC73BC" w14:textId="65A098F5" w:rsidR="00515C76" w:rsidRPr="0045355A" w:rsidRDefault="00515C76" w:rsidP="00515C76">
      <w:pPr>
        <w:pStyle w:val="Heading3"/>
      </w:pPr>
      <w:bookmarkStart w:id="244" w:name="_GoBack"/>
      <w:bookmarkEnd w:id="244"/>
      <w:r>
        <w:lastRenderedPageBreak/>
        <w:t>10</w:t>
      </w:r>
      <w:r w:rsidRPr="0045355A">
        <w:t>.2 Software Requirements</w:t>
      </w:r>
      <w:bookmarkEnd w:id="241"/>
      <w:bookmarkEnd w:id="242"/>
      <w:r w:rsidRPr="0045355A">
        <w:t xml:space="preserve"> for the research</w:t>
      </w:r>
      <w:bookmarkEnd w:id="243"/>
      <w:r>
        <w:tab/>
      </w:r>
    </w:p>
    <w:tbl>
      <w:tblPr>
        <w:tblStyle w:val="Table"/>
        <w:tblW w:w="1698" w:type="pct"/>
        <w:tblInd w:w="611" w:type="dxa"/>
        <w:tblLook w:val="07E0" w:firstRow="1" w:lastRow="1" w:firstColumn="1" w:lastColumn="1" w:noHBand="1" w:noVBand="1"/>
      </w:tblPr>
      <w:tblGrid>
        <w:gridCol w:w="1576"/>
        <w:gridCol w:w="1617"/>
      </w:tblGrid>
      <w:tr w:rsidR="00515C76" w:rsidRPr="0045355A" w14:paraId="2DA4C619" w14:textId="77777777" w:rsidTr="002F6BE5">
        <w:tc>
          <w:tcPr>
            <w:tcW w:w="0" w:type="auto"/>
            <w:tcBorders>
              <w:bottom w:val="single" w:sz="0" w:space="0" w:color="auto"/>
              <w:right w:val="single" w:sz="4" w:space="0" w:color="auto"/>
            </w:tcBorders>
            <w:vAlign w:val="center"/>
          </w:tcPr>
          <w:p w14:paraId="5C20FFF0" w14:textId="77777777" w:rsidR="00515C76" w:rsidRPr="0045355A" w:rsidRDefault="00515C76" w:rsidP="002F6BE5">
            <w:pPr>
              <w:pStyle w:val="Compact"/>
            </w:pPr>
            <w:r w:rsidRPr="0045355A">
              <w:t>Software</w:t>
            </w:r>
          </w:p>
        </w:tc>
        <w:tc>
          <w:tcPr>
            <w:tcW w:w="0" w:type="auto"/>
            <w:tcBorders>
              <w:left w:val="single" w:sz="4" w:space="0" w:color="auto"/>
              <w:bottom w:val="single" w:sz="0" w:space="0" w:color="auto"/>
            </w:tcBorders>
            <w:vAlign w:val="center"/>
          </w:tcPr>
          <w:p w14:paraId="790771C7" w14:textId="77777777" w:rsidR="00515C76" w:rsidRPr="0045355A" w:rsidRDefault="00515C76" w:rsidP="002F6BE5">
            <w:pPr>
              <w:pStyle w:val="Compact"/>
            </w:pPr>
            <w:r w:rsidRPr="0045355A">
              <w:t>Minimum Version</w:t>
            </w:r>
          </w:p>
        </w:tc>
      </w:tr>
      <w:tr w:rsidR="00515C76" w:rsidRPr="0045355A" w14:paraId="549F9C58" w14:textId="77777777" w:rsidTr="002F6BE5">
        <w:trPr>
          <w:trHeight w:val="243"/>
        </w:trPr>
        <w:tc>
          <w:tcPr>
            <w:tcW w:w="0" w:type="auto"/>
            <w:tcBorders>
              <w:right w:val="single" w:sz="4" w:space="0" w:color="auto"/>
            </w:tcBorders>
            <w:vAlign w:val="center"/>
          </w:tcPr>
          <w:p w14:paraId="255068A7" w14:textId="77777777" w:rsidR="00515C76" w:rsidRPr="0045355A" w:rsidRDefault="00515C76" w:rsidP="002F6BE5">
            <w:pPr>
              <w:pStyle w:val="Compact"/>
            </w:pPr>
            <w:r w:rsidRPr="0045355A">
              <w:t>Python</w:t>
            </w:r>
          </w:p>
        </w:tc>
        <w:tc>
          <w:tcPr>
            <w:tcW w:w="0" w:type="auto"/>
            <w:tcBorders>
              <w:left w:val="single" w:sz="4" w:space="0" w:color="auto"/>
            </w:tcBorders>
            <w:vAlign w:val="center"/>
          </w:tcPr>
          <w:p w14:paraId="18CB91A8" w14:textId="77777777" w:rsidR="00515C76" w:rsidRPr="0045355A" w:rsidRDefault="00515C76" w:rsidP="002F6BE5">
            <w:pPr>
              <w:pStyle w:val="Compact"/>
            </w:pPr>
            <w:r w:rsidRPr="0045355A">
              <w:t>&gt;= 3.5</w:t>
            </w:r>
          </w:p>
        </w:tc>
      </w:tr>
      <w:tr w:rsidR="00515C76" w:rsidRPr="0045355A" w14:paraId="6B049749" w14:textId="77777777" w:rsidTr="002F6BE5">
        <w:tc>
          <w:tcPr>
            <w:tcW w:w="0" w:type="auto"/>
            <w:tcBorders>
              <w:right w:val="single" w:sz="4" w:space="0" w:color="auto"/>
            </w:tcBorders>
            <w:vAlign w:val="center"/>
          </w:tcPr>
          <w:p w14:paraId="0A3DAC4C" w14:textId="77777777" w:rsidR="00515C76" w:rsidRPr="0045355A" w:rsidRDefault="00515C76" w:rsidP="002F6BE5">
            <w:pPr>
              <w:pStyle w:val="Compact"/>
            </w:pPr>
            <w:r w:rsidRPr="0045355A">
              <w:t>Jupyter Notebook</w:t>
            </w:r>
          </w:p>
        </w:tc>
        <w:tc>
          <w:tcPr>
            <w:tcW w:w="0" w:type="auto"/>
            <w:tcBorders>
              <w:left w:val="single" w:sz="4" w:space="0" w:color="auto"/>
            </w:tcBorders>
            <w:vAlign w:val="center"/>
          </w:tcPr>
          <w:p w14:paraId="7B07884B" w14:textId="77777777" w:rsidR="00515C76" w:rsidRPr="0045355A" w:rsidRDefault="00515C76" w:rsidP="002F6BE5">
            <w:pPr>
              <w:pStyle w:val="Compact"/>
            </w:pPr>
            <w:r w:rsidRPr="0045355A">
              <w:t>&gt;= 6.0</w:t>
            </w:r>
          </w:p>
        </w:tc>
      </w:tr>
      <w:tr w:rsidR="00515C76" w:rsidRPr="0045355A" w14:paraId="3D87CC2D" w14:textId="77777777" w:rsidTr="002F6BE5">
        <w:tc>
          <w:tcPr>
            <w:tcW w:w="0" w:type="auto"/>
            <w:tcBorders>
              <w:right w:val="single" w:sz="4" w:space="0" w:color="auto"/>
            </w:tcBorders>
            <w:vAlign w:val="center"/>
          </w:tcPr>
          <w:p w14:paraId="2A2CB70B" w14:textId="77777777" w:rsidR="00515C76" w:rsidRPr="0045355A" w:rsidRDefault="00515C76" w:rsidP="002F6BE5">
            <w:pPr>
              <w:pStyle w:val="Compact"/>
            </w:pPr>
            <w:r w:rsidRPr="0045355A">
              <w:t>Excel</w:t>
            </w:r>
          </w:p>
        </w:tc>
        <w:tc>
          <w:tcPr>
            <w:tcW w:w="0" w:type="auto"/>
            <w:tcBorders>
              <w:left w:val="single" w:sz="4" w:space="0" w:color="auto"/>
            </w:tcBorders>
            <w:vAlign w:val="center"/>
          </w:tcPr>
          <w:p w14:paraId="1076EDA7" w14:textId="77777777" w:rsidR="00515C76" w:rsidRPr="0045355A" w:rsidRDefault="00515C76" w:rsidP="002F6BE5">
            <w:pPr>
              <w:pStyle w:val="Compact"/>
            </w:pPr>
            <w:r w:rsidRPr="0045355A">
              <w:t>&gt;= 2007</w:t>
            </w:r>
          </w:p>
        </w:tc>
      </w:tr>
    </w:tbl>
    <w:p w14:paraId="1DB0B025" w14:textId="77777777" w:rsidR="00515C76" w:rsidRPr="0045355A" w:rsidRDefault="00515C76" w:rsidP="00123830">
      <w:pPr>
        <w:pStyle w:val="Heading1"/>
        <w:numPr>
          <w:ilvl w:val="0"/>
          <w:numId w:val="0"/>
        </w:numPr>
      </w:pPr>
      <w:bookmarkStart w:id="245" w:name="research-plan"/>
      <w:bookmarkStart w:id="246" w:name="_Toc61617420"/>
      <w:bookmarkStart w:id="247" w:name="_Toc61885896"/>
      <w:r>
        <w:t>11</w:t>
      </w:r>
      <w:r w:rsidRPr="0045355A">
        <w:t>. Research Plan</w:t>
      </w:r>
      <w:bookmarkEnd w:id="245"/>
      <w:bookmarkEnd w:id="246"/>
      <w:bookmarkEnd w:id="247"/>
    </w:p>
    <w:p w14:paraId="1E622E18" w14:textId="77777777" w:rsidR="00515C76" w:rsidRPr="00070EA1" w:rsidRDefault="00515C76" w:rsidP="00515C76">
      <w:pPr>
        <w:pStyle w:val="FirstParagraph"/>
      </w:pPr>
      <w:bookmarkStart w:id="248" w:name="_10._Risk_and"/>
      <w:bookmarkEnd w:id="248"/>
      <w:r w:rsidRPr="00070EA1">
        <w:t xml:space="preserve">The following GANTT chart proposes the timeline for the research and implementation of the project.  </w:t>
      </w:r>
    </w:p>
    <w:p w14:paraId="378F2077" w14:textId="77777777" w:rsidR="00515C76" w:rsidRPr="00070EA1" w:rsidRDefault="00515C76" w:rsidP="00515C76">
      <w:pPr>
        <w:pStyle w:val="BodyText"/>
      </w:pPr>
    </w:p>
    <w:p w14:paraId="08DD5598" w14:textId="77777777" w:rsidR="00515C76" w:rsidRPr="00070EA1" w:rsidRDefault="00515C76" w:rsidP="00515C76">
      <w:pPr>
        <w:pStyle w:val="BodyText"/>
        <w:jc w:val="center"/>
      </w:pPr>
      <w:r w:rsidRPr="00070EA1">
        <w:drawing>
          <wp:inline distT="0" distB="0" distL="0" distR="0" wp14:anchorId="2A9E22E7" wp14:editId="0FADB73C">
            <wp:extent cx="6132643" cy="2751827"/>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40112" cy="2755178"/>
                    </a:xfrm>
                    <a:prstGeom prst="rect">
                      <a:avLst/>
                    </a:prstGeom>
                  </pic:spPr>
                </pic:pic>
              </a:graphicData>
            </a:graphic>
          </wp:inline>
        </w:drawing>
      </w:r>
      <w:r w:rsidRPr="00070EA1">
        <w:br/>
        <w:t>Figure 2: Research Plan and Timelines</w:t>
      </w:r>
    </w:p>
    <w:p w14:paraId="2E294BF6" w14:textId="77777777" w:rsidR="00515C76" w:rsidRDefault="00515C76" w:rsidP="00515C76">
      <w:pPr>
        <w:rPr>
          <w:rFonts w:eastAsiaTheme="majorEastAsia"/>
          <w:b/>
          <w:bCs/>
          <w:color w:val="345A8A" w:themeColor="accent1" w:themeShade="B5"/>
          <w:sz w:val="32"/>
          <w:szCs w:val="32"/>
        </w:rPr>
      </w:pPr>
      <w:r>
        <w:br w:type="page"/>
      </w:r>
    </w:p>
    <w:p w14:paraId="0153E880" w14:textId="77777777" w:rsidR="00515C76" w:rsidRDefault="00515C76" w:rsidP="00123830">
      <w:pPr>
        <w:pStyle w:val="Heading1"/>
        <w:numPr>
          <w:ilvl w:val="0"/>
          <w:numId w:val="0"/>
        </w:numPr>
        <w:ind w:left="-90"/>
      </w:pPr>
      <w:bookmarkStart w:id="249" w:name="_Toc61885897"/>
      <w:r w:rsidRPr="0045355A">
        <w:lastRenderedPageBreak/>
        <w:t>1</w:t>
      </w:r>
      <w:r>
        <w:t>2</w:t>
      </w:r>
      <w:r w:rsidRPr="0045355A">
        <w:t>. Risk and Contingency Plan</w:t>
      </w:r>
      <w:bookmarkStart w:id="250" w:name="references"/>
      <w:bookmarkStart w:id="251" w:name="_Toc61617421"/>
      <w:bookmarkEnd w:id="249"/>
    </w:p>
    <w:p w14:paraId="0B0B1899" w14:textId="77777777" w:rsidR="00515C76" w:rsidRPr="00B266C0" w:rsidRDefault="00515C76" w:rsidP="00515C76">
      <w:pPr>
        <w:pStyle w:val="BodyText"/>
      </w:pPr>
    </w:p>
    <w:tbl>
      <w:tblPr>
        <w:tblW w:w="9720" w:type="dxa"/>
        <w:tblLook w:val="04A0" w:firstRow="1" w:lastRow="0" w:firstColumn="1" w:lastColumn="0" w:noHBand="0" w:noVBand="1"/>
      </w:tblPr>
      <w:tblGrid>
        <w:gridCol w:w="2500"/>
        <w:gridCol w:w="3280"/>
        <w:gridCol w:w="3940"/>
      </w:tblGrid>
      <w:tr w:rsidR="00515C76" w:rsidRPr="00B266C0" w14:paraId="6C0BEA58" w14:textId="77777777" w:rsidTr="002F6BE5">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3BB4B7F" w14:textId="77777777" w:rsidR="00515C76" w:rsidRPr="00DE04A5" w:rsidRDefault="00515C76" w:rsidP="002F6BE5">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034C2909" w14:textId="77777777" w:rsidR="00515C76" w:rsidRPr="00DE04A5" w:rsidRDefault="00515C76" w:rsidP="002F6BE5">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1BCEEAA1" w14:textId="77777777" w:rsidR="00515C76" w:rsidRPr="00DE04A5" w:rsidRDefault="00515C76" w:rsidP="002F6BE5">
            <w:pPr>
              <w:spacing w:after="0"/>
              <w:jc w:val="center"/>
              <w:rPr>
                <w:b/>
                <w:bCs/>
                <w:color w:val="FFFFFF"/>
                <w:sz w:val="22"/>
                <w:szCs w:val="22"/>
              </w:rPr>
            </w:pPr>
            <w:r w:rsidRPr="00DE04A5">
              <w:rPr>
                <w:b/>
                <w:bCs/>
                <w:color w:val="FFFFFF"/>
                <w:sz w:val="22"/>
                <w:szCs w:val="22"/>
              </w:rPr>
              <w:t>Contingency Plan</w:t>
            </w:r>
          </w:p>
        </w:tc>
      </w:tr>
      <w:tr w:rsidR="00515C76" w:rsidRPr="00B266C0" w14:paraId="6923CADB" w14:textId="77777777" w:rsidTr="002F6BE5">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02A2A3B" w14:textId="77777777" w:rsidR="00515C76" w:rsidRPr="00DE04A5" w:rsidRDefault="00515C76" w:rsidP="002F6BE5">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0CA2E171" w14:textId="77777777" w:rsidR="00515C76" w:rsidRPr="00DE04A5" w:rsidRDefault="00515C76" w:rsidP="002F6BE5">
            <w:pPr>
              <w:spacing w:after="0"/>
              <w:rPr>
                <w:sz w:val="22"/>
                <w:szCs w:val="22"/>
              </w:rPr>
            </w:pPr>
            <w:r w:rsidRPr="00DE04A5">
              <w:rPr>
                <w:sz w:val="22"/>
                <w:szCs w:val="22"/>
              </w:rPr>
              <w:t>Did not receive accurate data</w:t>
            </w:r>
            <w:r>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FAF74E1" w14:textId="77777777" w:rsidR="00515C76" w:rsidRPr="00DE04A5" w:rsidRDefault="00515C76" w:rsidP="002F6BE5">
            <w:pPr>
              <w:spacing w:after="0"/>
              <w:rPr>
                <w:sz w:val="22"/>
                <w:szCs w:val="22"/>
              </w:rPr>
            </w:pPr>
            <w:r w:rsidRPr="00DE04A5">
              <w:rPr>
                <w:sz w:val="22"/>
                <w:szCs w:val="22"/>
              </w:rPr>
              <w:t>Leverage a copy of the data stored on Google Drive for the same</w:t>
            </w:r>
          </w:p>
        </w:tc>
      </w:tr>
      <w:tr w:rsidR="00515C76" w:rsidRPr="00B266C0" w14:paraId="0B790553" w14:textId="77777777" w:rsidTr="002F6BE5">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1D2A1BB6" w14:textId="77777777" w:rsidR="00515C76" w:rsidRPr="00DE04A5" w:rsidRDefault="00515C76" w:rsidP="002F6BE5">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7375DB06" w14:textId="77777777" w:rsidR="00515C76" w:rsidRPr="00DE04A5" w:rsidRDefault="00515C76" w:rsidP="002F6BE5">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0B606114" w14:textId="77777777" w:rsidR="00515C76" w:rsidRPr="00DE04A5" w:rsidRDefault="00515C76" w:rsidP="002F6BE5">
            <w:pPr>
              <w:spacing w:after="0"/>
              <w:rPr>
                <w:sz w:val="22"/>
                <w:szCs w:val="22"/>
              </w:rPr>
            </w:pPr>
            <w:r w:rsidRPr="00DE04A5">
              <w:rPr>
                <w:sz w:val="22"/>
                <w:szCs w:val="22"/>
              </w:rPr>
              <w:t>Use an online iPython service like Google Colab to perform the study</w:t>
            </w:r>
          </w:p>
        </w:tc>
      </w:tr>
      <w:tr w:rsidR="00515C76" w:rsidRPr="00B266C0" w14:paraId="4237C516" w14:textId="77777777" w:rsidTr="002F6BE5">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CCDF873" w14:textId="77777777" w:rsidR="00515C76" w:rsidRPr="00DE04A5" w:rsidRDefault="00515C76"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44C12F91" w14:textId="77777777" w:rsidR="00515C76" w:rsidRPr="00DE04A5" w:rsidRDefault="00515C76" w:rsidP="002F6BE5">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424A94B5" w14:textId="77777777" w:rsidR="00515C76" w:rsidRPr="00DE04A5" w:rsidRDefault="00515C76" w:rsidP="002F6BE5">
            <w:pPr>
              <w:spacing w:after="0"/>
              <w:rPr>
                <w:sz w:val="22"/>
                <w:szCs w:val="22"/>
              </w:rPr>
            </w:pPr>
            <w:r w:rsidRPr="00DE04A5">
              <w:rPr>
                <w:sz w:val="22"/>
                <w:szCs w:val="22"/>
              </w:rPr>
              <w:t>Revisit the exploratory data analysis phase and try alternate methods</w:t>
            </w:r>
          </w:p>
        </w:tc>
      </w:tr>
      <w:tr w:rsidR="00515C76" w:rsidRPr="00B266C0" w14:paraId="72F540A2" w14:textId="77777777" w:rsidTr="002F6BE5">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090B4F5" w14:textId="77777777" w:rsidR="00515C76" w:rsidRPr="00DE04A5" w:rsidRDefault="00515C76" w:rsidP="002F6BE5">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7A7AFE48" w14:textId="77777777" w:rsidR="00515C76" w:rsidRPr="00DE04A5" w:rsidRDefault="00515C76" w:rsidP="002F6BE5">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5B7A03EB" w14:textId="77777777" w:rsidR="00515C76" w:rsidRPr="00DE04A5" w:rsidRDefault="00515C76" w:rsidP="002F6BE5">
            <w:pPr>
              <w:spacing w:after="0"/>
              <w:rPr>
                <w:sz w:val="22"/>
                <w:szCs w:val="22"/>
              </w:rPr>
            </w:pPr>
            <w:r w:rsidRPr="00DE04A5">
              <w:rPr>
                <w:sz w:val="22"/>
                <w:szCs w:val="22"/>
              </w:rPr>
              <w:t>Scale back by filtering modelling techniques prioritized on novelty and usage</w:t>
            </w:r>
          </w:p>
        </w:tc>
      </w:tr>
      <w:tr w:rsidR="00515C76" w:rsidRPr="00B266C0" w14:paraId="403A1F14" w14:textId="77777777" w:rsidTr="002F6BE5">
        <w:trPr>
          <w:trHeight w:val="1560"/>
        </w:trPr>
        <w:tc>
          <w:tcPr>
            <w:tcW w:w="2500" w:type="dxa"/>
            <w:vMerge/>
            <w:tcBorders>
              <w:top w:val="nil"/>
              <w:left w:val="single" w:sz="4" w:space="0" w:color="auto"/>
              <w:bottom w:val="single" w:sz="4" w:space="0" w:color="auto"/>
              <w:right w:val="single" w:sz="4" w:space="0" w:color="auto"/>
            </w:tcBorders>
            <w:vAlign w:val="center"/>
            <w:hideMark/>
          </w:tcPr>
          <w:p w14:paraId="45BD8721" w14:textId="77777777" w:rsidR="00515C76" w:rsidRPr="00DE04A5" w:rsidRDefault="00515C76"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12F5D5A2" w14:textId="77777777" w:rsidR="00515C76" w:rsidRPr="00DE04A5" w:rsidRDefault="00515C76" w:rsidP="002F6BE5">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C1156C1" w14:textId="77777777" w:rsidR="00515C76" w:rsidRPr="00DE04A5" w:rsidRDefault="00515C76" w:rsidP="002F6BE5">
            <w:pPr>
              <w:spacing w:after="0"/>
              <w:rPr>
                <w:sz w:val="22"/>
                <w:szCs w:val="22"/>
              </w:rPr>
            </w:pPr>
            <w:r w:rsidRPr="00DE04A5">
              <w:rPr>
                <w:sz w:val="22"/>
                <w:szCs w:val="22"/>
              </w:rPr>
              <w:t xml:space="preserve">Perform further iterations or go back to exploratory data analysis to review </w:t>
            </w:r>
            <w:r>
              <w:rPr>
                <w:sz w:val="22"/>
                <w:szCs w:val="22"/>
              </w:rPr>
              <w:t xml:space="preserve">the </w:t>
            </w:r>
            <w:r w:rsidRPr="00DE04A5">
              <w:rPr>
                <w:sz w:val="22"/>
                <w:szCs w:val="22"/>
              </w:rPr>
              <w:t>methodology</w:t>
            </w:r>
          </w:p>
        </w:tc>
      </w:tr>
    </w:tbl>
    <w:p w14:paraId="10C70A93" w14:textId="77777777" w:rsidR="00515C76" w:rsidRPr="00ED662F" w:rsidRDefault="00515C76" w:rsidP="00515C76">
      <w:pPr>
        <w:pStyle w:val="BodyText"/>
        <w:jc w:val="center"/>
      </w:pPr>
      <w:r>
        <w:t>Table 1: Risk and Contingency Plan</w:t>
      </w:r>
    </w:p>
    <w:p w14:paraId="3EED67BE" w14:textId="77777777" w:rsidR="00515C76" w:rsidRDefault="00515C76" w:rsidP="00515C76">
      <w:pPr>
        <w:rPr>
          <w:rFonts w:eastAsiaTheme="majorEastAsia"/>
          <w:b/>
          <w:bCs/>
          <w:color w:val="345A8A" w:themeColor="accent1" w:themeShade="B5"/>
          <w:sz w:val="32"/>
          <w:szCs w:val="32"/>
        </w:rPr>
      </w:pPr>
      <w:r>
        <w:br w:type="page"/>
      </w:r>
    </w:p>
    <w:p w14:paraId="34B1C2A9" w14:textId="77777777" w:rsidR="00515C76" w:rsidRPr="0045355A" w:rsidRDefault="00515C76" w:rsidP="00123830">
      <w:pPr>
        <w:pStyle w:val="Heading1"/>
        <w:numPr>
          <w:ilvl w:val="0"/>
          <w:numId w:val="0"/>
        </w:numPr>
        <w:ind w:left="360"/>
      </w:pPr>
      <w:bookmarkStart w:id="252" w:name="_Toc61885898"/>
      <w:r w:rsidRPr="0045355A">
        <w:lastRenderedPageBreak/>
        <w:t>References</w:t>
      </w:r>
      <w:bookmarkEnd w:id="250"/>
      <w:bookmarkEnd w:id="251"/>
      <w:bookmarkEnd w:id="252"/>
    </w:p>
    <w:p w14:paraId="228590AF" w14:textId="77777777" w:rsidR="00515C76" w:rsidRPr="00D73523" w:rsidRDefault="00515C76" w:rsidP="00515C76">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790C4165" w14:textId="77777777" w:rsidR="00515C76" w:rsidRPr="00D73523" w:rsidRDefault="00515C76" w:rsidP="00515C76">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6635A5E4" w14:textId="77777777" w:rsidR="00515C76" w:rsidRPr="00D73523" w:rsidRDefault="00515C76" w:rsidP="00515C76">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332A12BE" w14:textId="77777777" w:rsidR="00515C76" w:rsidRPr="00D73523" w:rsidRDefault="00515C76" w:rsidP="00515C76">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701DC09D" w14:textId="77777777" w:rsidR="00515C76" w:rsidRPr="00D73523" w:rsidRDefault="00515C76" w:rsidP="00515C76">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40732CB7" w14:textId="77777777" w:rsidR="00515C76" w:rsidRPr="00D73523" w:rsidRDefault="00515C76" w:rsidP="00515C76">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1D872EB1" w14:textId="77777777" w:rsidR="00515C76" w:rsidRPr="00D73523" w:rsidRDefault="00515C76" w:rsidP="00515C76">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6616F758" w14:textId="77777777" w:rsidR="00515C76" w:rsidRPr="00D73523" w:rsidRDefault="00515C76" w:rsidP="00515C76">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1A1BC9E8" w14:textId="77777777" w:rsidR="00515C76" w:rsidRPr="00D73523" w:rsidRDefault="00515C76" w:rsidP="00515C76">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371D8214" w14:textId="77777777" w:rsidR="00515C76" w:rsidRPr="00D73523" w:rsidRDefault="00515C76" w:rsidP="00515C76">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021406F8" w14:textId="77777777" w:rsidR="00515C76" w:rsidRPr="00D73523" w:rsidRDefault="00515C76" w:rsidP="00515C76">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555C196E" w14:textId="77777777" w:rsidR="00515C76" w:rsidRPr="00D73523" w:rsidRDefault="00515C76" w:rsidP="00515C76">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494879CA" w14:textId="77777777" w:rsidR="00515C76" w:rsidRPr="00D73523" w:rsidRDefault="00515C76" w:rsidP="00515C76">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7C750947" w14:textId="77777777" w:rsidR="00515C76" w:rsidRPr="00D73523" w:rsidRDefault="00515C76" w:rsidP="00515C76">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0F1F343" w14:textId="77777777" w:rsidR="00515C76" w:rsidRPr="00D73523" w:rsidRDefault="00515C76" w:rsidP="00515C76">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4D0E1E97" w14:textId="77777777" w:rsidR="00515C76" w:rsidRPr="00D73523" w:rsidRDefault="00515C76" w:rsidP="00515C76">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31B86B1C" w14:textId="77777777" w:rsidR="00515C76" w:rsidRPr="00D73523" w:rsidRDefault="00515C76" w:rsidP="00515C76">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0AF1EC5D" w14:textId="77777777" w:rsidR="00515C76" w:rsidRPr="00D73523" w:rsidRDefault="00515C76" w:rsidP="00515C76">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7E05616E" w14:textId="77777777" w:rsidR="00515C76" w:rsidRPr="00D73523" w:rsidRDefault="00515C76" w:rsidP="00515C76">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2F77BB43" w14:textId="77777777" w:rsidR="00515C76" w:rsidRPr="00D73523" w:rsidRDefault="00515C76" w:rsidP="00515C76">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1F57CE63" w14:textId="77777777" w:rsidR="00515C76" w:rsidRPr="00C11AB9" w:rsidRDefault="00515C76" w:rsidP="00515C76">
      <w:pPr>
        <w:pStyle w:val="BodyText"/>
      </w:pPr>
      <w:r w:rsidRPr="00DE1C06">
        <w:fldChar w:fldCharType="end"/>
      </w:r>
    </w:p>
    <w:p w14:paraId="069565AA" w14:textId="77777777" w:rsidR="00515C76" w:rsidRPr="00070EA1" w:rsidRDefault="00515C76" w:rsidP="00515C76">
      <w:pPr>
        <w:pStyle w:val="Heading1"/>
      </w:pPr>
    </w:p>
    <w:p w14:paraId="7282D39E" w14:textId="02948611" w:rsidR="0062527E" w:rsidRDefault="0062527E">
      <w:pPr>
        <w:widowControl/>
        <w:autoSpaceDE/>
        <w:autoSpaceDN/>
        <w:adjustRightInd/>
        <w:spacing w:before="0" w:after="200" w:line="240" w:lineRule="auto"/>
        <w:jc w:val="left"/>
      </w:pPr>
      <w:r>
        <w:br w:type="page"/>
      </w:r>
    </w:p>
    <w:p w14:paraId="16E7E8A2" w14:textId="0AC799C4" w:rsidR="008F3A31" w:rsidRDefault="00251FDF" w:rsidP="006F51EC">
      <w:pPr>
        <w:pStyle w:val="Heading1"/>
        <w:numPr>
          <w:ilvl w:val="0"/>
          <w:numId w:val="0"/>
        </w:numPr>
      </w:pPr>
      <w:bookmarkStart w:id="253" w:name="_Toc73229134"/>
      <w:r>
        <w:lastRenderedPageBreak/>
        <w:t xml:space="preserve">APPENDIX </w:t>
      </w:r>
      <w:r w:rsidR="00706FFA">
        <w:t>B</w:t>
      </w:r>
      <w:r>
        <w:t>: CODE</w:t>
      </w:r>
      <w:bookmarkEnd w:id="253"/>
    </w:p>
    <w:p w14:paraId="7C8017B3" w14:textId="30C9390B" w:rsidR="006F51EC" w:rsidRDefault="006F51EC" w:rsidP="008F3A31">
      <w:pPr>
        <w:pStyle w:val="BodyText"/>
      </w:pPr>
      <w:r>
        <w:t>Th</w:t>
      </w:r>
      <w:r w:rsidR="0016414E">
        <w:t>e code can be found on GitHub</w:t>
      </w:r>
      <w:r w:rsidR="00611217">
        <w:t xml:space="preserve"> </w:t>
      </w:r>
      <w:hyperlink r:id="rId56" w:history="1">
        <w:r w:rsidR="00611217" w:rsidRPr="00611217">
          <w:rPr>
            <w:rStyle w:val="Hyperlink"/>
          </w:rPr>
          <w:t>her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A55FD" w14:textId="77777777" w:rsidR="00020586" w:rsidRDefault="00020586" w:rsidP="00F74708">
      <w:r>
        <w:separator/>
      </w:r>
    </w:p>
  </w:endnote>
  <w:endnote w:type="continuationSeparator" w:id="0">
    <w:p w14:paraId="10AAC4A9" w14:textId="77777777" w:rsidR="00020586" w:rsidRDefault="00020586"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40996" w14:textId="77777777" w:rsidR="00020586" w:rsidRDefault="00020586" w:rsidP="00F74708">
      <w:r>
        <w:separator/>
      </w:r>
    </w:p>
  </w:footnote>
  <w:footnote w:type="continuationSeparator" w:id="0">
    <w:p w14:paraId="57B8289C" w14:textId="77777777" w:rsidR="00020586" w:rsidRDefault="00020586"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sFAPG20/c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58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7D7"/>
    <w:rsid w:val="00075AC4"/>
    <w:rsid w:val="00076089"/>
    <w:rsid w:val="00076EA8"/>
    <w:rsid w:val="00077CE6"/>
    <w:rsid w:val="000802DD"/>
    <w:rsid w:val="00080400"/>
    <w:rsid w:val="000807CC"/>
    <w:rsid w:val="00081333"/>
    <w:rsid w:val="00081896"/>
    <w:rsid w:val="0008275D"/>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38AA"/>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830"/>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607"/>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0FF2"/>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310"/>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5C76"/>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5B1D"/>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4718"/>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47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02D"/>
    <w:rsid w:val="00D5521F"/>
    <w:rsid w:val="00D55422"/>
    <w:rsid w:val="00D55634"/>
    <w:rsid w:val="00D55FAE"/>
    <w:rsid w:val="00D561FC"/>
    <w:rsid w:val="00D562BF"/>
    <w:rsid w:val="00D56DD4"/>
    <w:rsid w:val="00D57E28"/>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app.diagrams.ne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https://github.com/anishmahapatra/Classification-Telecom-Customer-Churn/blob/main/Classification_Telecom_Customer_Churn_v5.ipynb" TargetMode="Externa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C974A-3D40-4972-9C5B-72EA6056B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78</Pages>
  <Words>93314</Words>
  <Characters>531891</Characters>
  <Application>Microsoft Office Word</Application>
  <DocSecurity>0</DocSecurity>
  <Lines>4432</Lines>
  <Paragraphs>1247</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62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15</cp:revision>
  <cp:lastPrinted>2021-05-31T00:23:00Z</cp:lastPrinted>
  <dcterms:created xsi:type="dcterms:W3CDTF">2021-05-28T21:33:00Z</dcterms:created>
  <dcterms:modified xsi:type="dcterms:W3CDTF">2021-05-3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